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AF7A3C" w14:textId="77777777" w:rsidR="00D7244F" w:rsidRPr="005D3506" w:rsidRDefault="00000000">
      <w:pPr>
        <w:pStyle w:val="Body"/>
        <w:widowControl/>
        <w:spacing w:after="120" w:line="360" w:lineRule="auto"/>
        <w:ind w:right="27"/>
        <w:jc w:val="center"/>
        <w:rPr>
          <w:rFonts w:cs="Times New Roman"/>
          <w:sz w:val="28"/>
          <w:szCs w:val="28"/>
        </w:rPr>
      </w:pPr>
      <w:r w:rsidRPr="005D3506">
        <w:rPr>
          <w:rFonts w:cs="Times New Roman"/>
          <w:sz w:val="28"/>
          <w:szCs w:val="28"/>
        </w:rPr>
        <w:t xml:space="preserve">A FIELD PROJECT REPORT </w:t>
      </w:r>
    </w:p>
    <w:p w14:paraId="6CF127E9" w14:textId="77777777" w:rsidR="00D7244F" w:rsidRPr="005D3506" w:rsidRDefault="00000000">
      <w:pPr>
        <w:pStyle w:val="Body"/>
        <w:widowControl/>
        <w:spacing w:after="120" w:line="360" w:lineRule="auto"/>
        <w:ind w:right="27"/>
        <w:jc w:val="center"/>
        <w:rPr>
          <w:rFonts w:cs="Times New Roman"/>
          <w:sz w:val="28"/>
          <w:szCs w:val="28"/>
        </w:rPr>
      </w:pPr>
      <w:r w:rsidRPr="005D3506">
        <w:rPr>
          <w:rFonts w:cs="Times New Roman"/>
          <w:sz w:val="28"/>
          <w:szCs w:val="28"/>
        </w:rPr>
        <w:t>on</w:t>
      </w:r>
    </w:p>
    <w:p w14:paraId="42351172" w14:textId="75675CD7" w:rsidR="00D7244F" w:rsidRPr="005D3506" w:rsidRDefault="002B19E8">
      <w:pPr>
        <w:pStyle w:val="Body"/>
        <w:widowControl/>
        <w:spacing w:after="120" w:line="360" w:lineRule="auto"/>
        <w:ind w:right="27"/>
        <w:jc w:val="center"/>
        <w:rPr>
          <w:rFonts w:cs="Times New Roman"/>
        </w:rPr>
      </w:pPr>
      <w:r w:rsidRPr="002B19E8">
        <w:rPr>
          <w:rFonts w:cs="Times New Roman"/>
          <w:b/>
          <w:bCs/>
          <w:sz w:val="36"/>
          <w:szCs w:val="36"/>
          <w:lang w:val="en-US"/>
        </w:rPr>
        <w:t>GreenHarvest: Machine Learning for Sustainable Crop Selection</w:t>
      </w:r>
    </w:p>
    <w:p w14:paraId="08EB0F12" w14:textId="77777777" w:rsidR="00D7244F" w:rsidRPr="005D3506" w:rsidRDefault="00000000">
      <w:pPr>
        <w:pStyle w:val="Body"/>
        <w:widowControl/>
        <w:spacing w:after="120" w:line="360" w:lineRule="auto"/>
        <w:ind w:right="27"/>
        <w:jc w:val="center"/>
        <w:rPr>
          <w:rFonts w:cs="Times New Roman"/>
          <w:b/>
          <w:bCs/>
          <w:sz w:val="28"/>
          <w:szCs w:val="28"/>
        </w:rPr>
      </w:pPr>
      <w:r w:rsidRPr="005D3506">
        <w:rPr>
          <w:rFonts w:cs="Times New Roman"/>
          <w:b/>
          <w:bCs/>
          <w:sz w:val="28"/>
          <w:szCs w:val="28"/>
          <w:lang w:val="en-US"/>
        </w:rPr>
        <w:t>Submitted</w:t>
      </w:r>
    </w:p>
    <w:p w14:paraId="3CADD20C" w14:textId="77777777" w:rsidR="00D7244F" w:rsidRPr="005D3506" w:rsidRDefault="00000000">
      <w:pPr>
        <w:pStyle w:val="Body"/>
        <w:spacing w:after="120" w:line="276" w:lineRule="auto"/>
        <w:jc w:val="center"/>
        <w:rPr>
          <w:rFonts w:cs="Times New Roman"/>
          <w:sz w:val="28"/>
          <w:szCs w:val="28"/>
        </w:rPr>
      </w:pPr>
      <w:r w:rsidRPr="005D3506">
        <w:rPr>
          <w:rFonts w:cs="Times New Roman"/>
          <w:sz w:val="28"/>
          <w:szCs w:val="28"/>
        </w:rPr>
        <w:t>by</w:t>
      </w:r>
    </w:p>
    <w:p w14:paraId="735FEC26" w14:textId="77777777" w:rsidR="00D7244F" w:rsidRPr="005D3506" w:rsidRDefault="00D7244F">
      <w:pPr>
        <w:pStyle w:val="Body"/>
        <w:widowControl/>
        <w:spacing w:after="120" w:line="360" w:lineRule="auto"/>
        <w:ind w:right="27"/>
        <w:rPr>
          <w:rFonts w:cs="Times New Roman"/>
        </w:rPr>
      </w:pPr>
    </w:p>
    <w:p w14:paraId="41F36D2F" w14:textId="77777777" w:rsidR="00D7244F" w:rsidRPr="005D3506" w:rsidRDefault="00000000">
      <w:pPr>
        <w:pStyle w:val="Body"/>
        <w:widowControl/>
        <w:spacing w:after="120" w:line="360" w:lineRule="auto"/>
        <w:ind w:right="27"/>
        <w:rPr>
          <w:rFonts w:cs="Times New Roman"/>
        </w:rPr>
      </w:pPr>
      <w:r w:rsidRPr="005D3506">
        <w:rPr>
          <w:rFonts w:cs="Times New Roman"/>
        </w:rPr>
        <w:t xml:space="preserve">                        221FA04223                                                     221FA04244</w:t>
      </w:r>
    </w:p>
    <w:p w14:paraId="32B075D2" w14:textId="1305DFDD" w:rsidR="00D7244F" w:rsidRPr="005D3506" w:rsidRDefault="00000000">
      <w:pPr>
        <w:pStyle w:val="Body"/>
        <w:widowControl/>
        <w:spacing w:after="120" w:line="360" w:lineRule="auto"/>
        <w:ind w:right="27"/>
        <w:rPr>
          <w:rFonts w:cs="Times New Roman"/>
        </w:rPr>
      </w:pPr>
      <w:r w:rsidRPr="005D3506">
        <w:rPr>
          <w:rFonts w:cs="Times New Roman"/>
        </w:rPr>
        <w:t xml:space="preserve">                           </w:t>
      </w:r>
      <w:r w:rsidR="0096636C">
        <w:rPr>
          <w:rFonts w:cs="Times New Roman"/>
        </w:rPr>
        <w:t>K.</w:t>
      </w:r>
      <w:r w:rsidRPr="005D3506">
        <w:rPr>
          <w:rFonts w:cs="Times New Roman"/>
        </w:rPr>
        <w:t xml:space="preserve"> Sirisha                                                        </w:t>
      </w:r>
      <w:r w:rsidR="00F23270">
        <w:rPr>
          <w:rFonts w:cs="Times New Roman"/>
        </w:rPr>
        <w:t>M.</w:t>
      </w:r>
      <w:r w:rsidRPr="005D3506">
        <w:rPr>
          <w:rFonts w:cs="Times New Roman"/>
        </w:rPr>
        <w:t>Srujana</w:t>
      </w:r>
    </w:p>
    <w:p w14:paraId="36A4D9A6" w14:textId="77777777" w:rsidR="00D7244F" w:rsidRPr="005D3506" w:rsidRDefault="00D7244F">
      <w:pPr>
        <w:pStyle w:val="Body"/>
        <w:widowControl/>
        <w:spacing w:after="120" w:line="360" w:lineRule="auto"/>
        <w:ind w:right="27"/>
        <w:rPr>
          <w:rFonts w:cs="Times New Roman"/>
        </w:rPr>
      </w:pPr>
    </w:p>
    <w:p w14:paraId="6D3E7F68" w14:textId="77777777" w:rsidR="00D7244F" w:rsidRPr="005D3506" w:rsidRDefault="00000000">
      <w:pPr>
        <w:pStyle w:val="Body"/>
        <w:widowControl/>
        <w:spacing w:after="120" w:line="360" w:lineRule="auto"/>
        <w:ind w:right="27"/>
        <w:rPr>
          <w:rFonts w:cs="Times New Roman"/>
        </w:rPr>
      </w:pPr>
      <w:r w:rsidRPr="005D3506">
        <w:rPr>
          <w:rFonts w:cs="Times New Roman"/>
        </w:rPr>
        <w:t xml:space="preserve">       </w:t>
      </w:r>
      <w:r w:rsidRPr="005D3506">
        <w:rPr>
          <w:rFonts w:cs="Times New Roman"/>
        </w:rPr>
        <w:tab/>
      </w:r>
      <w:r w:rsidRPr="005D3506">
        <w:rPr>
          <w:rFonts w:cs="Times New Roman"/>
        </w:rPr>
        <w:tab/>
        <w:t>221FA04438</w:t>
      </w:r>
      <w:r w:rsidRPr="005D3506">
        <w:rPr>
          <w:rFonts w:cs="Times New Roman"/>
        </w:rPr>
        <w:tab/>
      </w:r>
      <w:r w:rsidRPr="005D3506">
        <w:rPr>
          <w:rFonts w:cs="Times New Roman"/>
        </w:rPr>
        <w:tab/>
      </w:r>
      <w:r w:rsidRPr="005D3506">
        <w:rPr>
          <w:rFonts w:cs="Times New Roman"/>
        </w:rPr>
        <w:tab/>
      </w:r>
      <w:r w:rsidRPr="005D3506">
        <w:rPr>
          <w:rFonts w:cs="Times New Roman"/>
        </w:rPr>
        <w:tab/>
      </w:r>
      <w:r w:rsidRPr="005D3506">
        <w:rPr>
          <w:rFonts w:cs="Times New Roman"/>
        </w:rPr>
        <w:tab/>
        <w:t xml:space="preserve">  221FA04510</w:t>
      </w:r>
    </w:p>
    <w:p w14:paraId="11AAAB46" w14:textId="5DFD6442" w:rsidR="00D7244F" w:rsidRPr="005D3506" w:rsidRDefault="00000000">
      <w:pPr>
        <w:pStyle w:val="Body"/>
        <w:widowControl/>
        <w:spacing w:after="120" w:line="360" w:lineRule="auto"/>
        <w:ind w:right="27"/>
        <w:rPr>
          <w:rFonts w:cs="Times New Roman"/>
        </w:rPr>
      </w:pPr>
      <w:r w:rsidRPr="005D3506">
        <w:rPr>
          <w:rFonts w:cs="Times New Roman"/>
        </w:rPr>
        <w:t xml:space="preserve">                       </w:t>
      </w:r>
      <w:r w:rsidRPr="005D3506">
        <w:rPr>
          <w:rFonts w:cs="Times New Roman"/>
          <w:lang w:val="en-US"/>
        </w:rPr>
        <w:t xml:space="preserve"> </w:t>
      </w:r>
      <w:r w:rsidR="0096636C">
        <w:rPr>
          <w:rFonts w:cs="Times New Roman"/>
          <w:lang w:val="en-US"/>
        </w:rPr>
        <w:t>K.</w:t>
      </w:r>
      <w:r w:rsidRPr="005D3506">
        <w:rPr>
          <w:rFonts w:cs="Times New Roman"/>
          <w:lang w:val="en-US"/>
        </w:rPr>
        <w:t xml:space="preserve"> Charitha Sri</w:t>
      </w:r>
      <w:r w:rsidRPr="005D3506">
        <w:rPr>
          <w:rFonts w:cs="Times New Roman"/>
          <w:lang w:val="en-US"/>
        </w:rPr>
        <w:tab/>
      </w:r>
      <w:r w:rsidRPr="005D3506">
        <w:rPr>
          <w:rFonts w:cs="Times New Roman"/>
          <w:lang w:val="en-US"/>
        </w:rPr>
        <w:tab/>
      </w:r>
      <w:r w:rsidR="00F23270">
        <w:rPr>
          <w:rFonts w:cs="Times New Roman"/>
          <w:lang w:val="en-US"/>
        </w:rPr>
        <w:t xml:space="preserve">                          N. </w:t>
      </w:r>
      <w:r w:rsidRPr="005D3506">
        <w:rPr>
          <w:rFonts w:cs="Times New Roman"/>
          <w:lang w:val="en-US"/>
        </w:rPr>
        <w:t>Sai Harshitha</w:t>
      </w:r>
    </w:p>
    <w:p w14:paraId="5B7964E2" w14:textId="213088D0" w:rsidR="00D7244F" w:rsidRPr="005D3506" w:rsidRDefault="00F23270">
      <w:pPr>
        <w:pStyle w:val="Body"/>
        <w:widowControl/>
        <w:spacing w:after="120" w:line="360" w:lineRule="auto"/>
        <w:ind w:right="27"/>
        <w:rPr>
          <w:rFonts w:cs="Times New Roman"/>
        </w:rPr>
      </w:pPr>
      <w:r>
        <w:rPr>
          <w:rFonts w:cs="Times New Roman"/>
        </w:rPr>
        <w:t xml:space="preserve"> </w:t>
      </w:r>
    </w:p>
    <w:p w14:paraId="5B2024BE" w14:textId="0439E0C0" w:rsidR="00D7244F" w:rsidRPr="005D3506" w:rsidRDefault="00000000">
      <w:pPr>
        <w:pStyle w:val="Body"/>
        <w:widowControl/>
        <w:spacing w:after="120" w:line="360" w:lineRule="auto"/>
        <w:ind w:right="27"/>
        <w:rPr>
          <w:rFonts w:cs="Times New Roman"/>
        </w:rPr>
      </w:pPr>
      <w:r w:rsidRPr="005D3506">
        <w:rPr>
          <w:rFonts w:cs="Times New Roman"/>
        </w:rPr>
        <w:t xml:space="preserve">                                                      </w:t>
      </w:r>
      <w:r w:rsidRPr="005D3506">
        <w:rPr>
          <w:rFonts w:cs="Times New Roman"/>
          <w:b/>
          <w:bCs/>
          <w:lang w:val="en-US"/>
        </w:rPr>
        <w:t xml:space="preserve"> </w:t>
      </w:r>
      <w:r w:rsidR="00FC6934" w:rsidRPr="005D3506">
        <w:rPr>
          <w:rFonts w:cs="Times New Roman"/>
          <w:b/>
          <w:bCs/>
          <w:lang w:val="en-US"/>
        </w:rPr>
        <w:t xml:space="preserve">   </w:t>
      </w:r>
      <w:r w:rsidRPr="005D3506">
        <w:rPr>
          <w:rFonts w:cs="Times New Roman"/>
          <w:b/>
          <w:bCs/>
          <w:lang w:val="en-US"/>
        </w:rPr>
        <w:t xml:space="preserve">Under the guidance of </w:t>
      </w:r>
    </w:p>
    <w:p w14:paraId="7B2E636A" w14:textId="77777777" w:rsidR="00D7244F" w:rsidRPr="005D3506" w:rsidRDefault="00000000">
      <w:pPr>
        <w:pStyle w:val="Body"/>
        <w:widowControl/>
        <w:spacing w:after="120" w:line="360" w:lineRule="auto"/>
        <w:ind w:right="27"/>
        <w:jc w:val="center"/>
        <w:rPr>
          <w:rFonts w:cs="Times New Roman"/>
          <w:b/>
          <w:bCs/>
        </w:rPr>
      </w:pPr>
      <w:r w:rsidRPr="005D3506">
        <w:rPr>
          <w:rFonts w:cs="Times New Roman"/>
          <w:b/>
          <w:bCs/>
        </w:rPr>
        <w:t>Dr.S.Deva Kumar</w:t>
      </w:r>
    </w:p>
    <w:p w14:paraId="3DA8C3E8" w14:textId="6284FE3F" w:rsidR="00D7244F" w:rsidRPr="005D3506" w:rsidRDefault="00D7244F" w:rsidP="00FC6934">
      <w:pPr>
        <w:pStyle w:val="Body"/>
        <w:widowControl/>
        <w:spacing w:after="120" w:line="360" w:lineRule="auto"/>
        <w:ind w:right="27"/>
        <w:rPr>
          <w:rFonts w:cs="Times New Roman"/>
          <w:i/>
          <w:iCs/>
        </w:rPr>
      </w:pPr>
    </w:p>
    <w:p w14:paraId="0E70726D" w14:textId="77777777" w:rsidR="00D7244F" w:rsidRPr="005D3506" w:rsidRDefault="00D7244F">
      <w:pPr>
        <w:pStyle w:val="Body"/>
        <w:widowControl/>
        <w:spacing w:after="120" w:line="360" w:lineRule="auto"/>
        <w:ind w:right="27"/>
        <w:jc w:val="center"/>
        <w:rPr>
          <w:rFonts w:cs="Times New Roman"/>
        </w:rPr>
      </w:pPr>
    </w:p>
    <w:p w14:paraId="0AE27C98" w14:textId="77777777" w:rsidR="00D7244F" w:rsidRPr="005D3506" w:rsidRDefault="00D7244F">
      <w:pPr>
        <w:pStyle w:val="Body"/>
        <w:widowControl/>
        <w:spacing w:after="120" w:line="360" w:lineRule="auto"/>
        <w:ind w:right="27"/>
        <w:jc w:val="center"/>
        <w:rPr>
          <w:rFonts w:cs="Times New Roman"/>
        </w:rPr>
      </w:pPr>
    </w:p>
    <w:p w14:paraId="2DD28127" w14:textId="77777777" w:rsidR="00D7244F" w:rsidRPr="005D3506" w:rsidRDefault="00000000">
      <w:pPr>
        <w:pStyle w:val="Body"/>
        <w:widowControl/>
        <w:spacing w:line="360" w:lineRule="auto"/>
        <w:ind w:right="27"/>
        <w:jc w:val="center"/>
        <w:rPr>
          <w:rFonts w:cs="Times New Roman"/>
          <w:sz w:val="22"/>
          <w:szCs w:val="22"/>
        </w:rPr>
      </w:pPr>
      <w:r w:rsidRPr="005D3506">
        <w:rPr>
          <w:rFonts w:cs="Times New Roman"/>
          <w:noProof/>
          <w:sz w:val="22"/>
          <w:szCs w:val="22"/>
        </w:rPr>
        <w:drawing>
          <wp:inline distT="0" distB="0" distL="0" distR="0" wp14:anchorId="0A5A5DBA" wp14:editId="47CA5A3F">
            <wp:extent cx="3025140" cy="847725"/>
            <wp:effectExtent l="0" t="0" r="0" b="0"/>
            <wp:docPr id="1073741825" name="officeArt object" descr="Object0"/>
            <wp:cNvGraphicFramePr/>
            <a:graphic xmlns:a="http://schemas.openxmlformats.org/drawingml/2006/main">
              <a:graphicData uri="http://schemas.openxmlformats.org/drawingml/2006/picture">
                <pic:pic xmlns:pic="http://schemas.openxmlformats.org/drawingml/2006/picture">
                  <pic:nvPicPr>
                    <pic:cNvPr id="1073741825" name="Object0" descr="Object0"/>
                    <pic:cNvPicPr>
                      <a:picLocks noChangeAspect="1"/>
                    </pic:cNvPicPr>
                  </pic:nvPicPr>
                  <pic:blipFill>
                    <a:blip r:embed="rId7"/>
                    <a:stretch>
                      <a:fillRect/>
                    </a:stretch>
                  </pic:blipFill>
                  <pic:spPr>
                    <a:xfrm>
                      <a:off x="0" y="0"/>
                      <a:ext cx="3025140" cy="847725"/>
                    </a:xfrm>
                    <a:prstGeom prst="rect">
                      <a:avLst/>
                    </a:prstGeom>
                    <a:ln w="12700" cap="flat">
                      <a:noFill/>
                      <a:miter lim="400000"/>
                    </a:ln>
                    <a:effectLst/>
                  </pic:spPr>
                </pic:pic>
              </a:graphicData>
            </a:graphic>
          </wp:inline>
        </w:drawing>
      </w:r>
    </w:p>
    <w:p w14:paraId="7FB175E7" w14:textId="77777777" w:rsidR="00D7244F" w:rsidRPr="005D3506" w:rsidRDefault="00D7244F">
      <w:pPr>
        <w:pStyle w:val="Body"/>
        <w:widowControl/>
        <w:spacing w:line="360" w:lineRule="auto"/>
        <w:ind w:right="27"/>
        <w:jc w:val="center"/>
        <w:rPr>
          <w:rFonts w:cs="Times New Roman"/>
        </w:rPr>
      </w:pPr>
    </w:p>
    <w:p w14:paraId="56051CB9" w14:textId="77777777" w:rsidR="00D7244F" w:rsidRPr="005D3506" w:rsidRDefault="00000000">
      <w:pPr>
        <w:pStyle w:val="Body"/>
        <w:widowControl/>
        <w:spacing w:line="360" w:lineRule="auto"/>
        <w:jc w:val="center"/>
        <w:rPr>
          <w:rFonts w:cs="Times New Roman"/>
          <w:b/>
          <w:bCs/>
        </w:rPr>
      </w:pPr>
      <w:r w:rsidRPr="005D3506">
        <w:rPr>
          <w:rFonts w:cs="Times New Roman"/>
          <w:b/>
          <w:bCs/>
        </w:rPr>
        <w:tab/>
        <w:t>DEPARTMENT OF COMPUTER SCIENCE &amp; ENGINEERING</w:t>
      </w:r>
    </w:p>
    <w:p w14:paraId="1D2BBE26" w14:textId="77777777" w:rsidR="00D7244F" w:rsidRPr="005D3506" w:rsidRDefault="00000000">
      <w:pPr>
        <w:pStyle w:val="Body"/>
        <w:widowControl/>
        <w:spacing w:line="360" w:lineRule="auto"/>
        <w:jc w:val="center"/>
        <w:rPr>
          <w:rFonts w:cs="Times New Roman"/>
          <w:b/>
          <w:bCs/>
        </w:rPr>
      </w:pPr>
      <w:r w:rsidRPr="005D3506">
        <w:rPr>
          <w:rFonts w:cs="Times New Roman"/>
          <w:b/>
          <w:bCs/>
          <w:lang w:val="en-US"/>
        </w:rPr>
        <w:t>VIGNAN'S FOUNDATION FOR SCIENCE, TECHNOLOGY AND RESEARCH Deemed to be UNIVERSITY</w:t>
      </w:r>
    </w:p>
    <w:p w14:paraId="322A8296" w14:textId="77777777" w:rsidR="00D7244F" w:rsidRPr="005D3506" w:rsidRDefault="00000000">
      <w:pPr>
        <w:pStyle w:val="Body"/>
        <w:widowControl/>
        <w:spacing w:line="360" w:lineRule="auto"/>
        <w:jc w:val="center"/>
        <w:rPr>
          <w:rFonts w:cs="Times New Roman"/>
          <w:b/>
          <w:bCs/>
        </w:rPr>
      </w:pPr>
      <w:r w:rsidRPr="005D3506">
        <w:rPr>
          <w:rFonts w:cs="Times New Roman"/>
          <w:b/>
          <w:bCs/>
        </w:rPr>
        <w:t>Vadlamudi, Guntur.</w:t>
      </w:r>
    </w:p>
    <w:p w14:paraId="23E0729C" w14:textId="77777777" w:rsidR="00D7244F" w:rsidRPr="005D3506" w:rsidRDefault="00000000">
      <w:pPr>
        <w:pStyle w:val="Body"/>
        <w:widowControl/>
        <w:spacing w:line="360" w:lineRule="auto"/>
        <w:jc w:val="center"/>
        <w:rPr>
          <w:rFonts w:cs="Times New Roman"/>
          <w:b/>
          <w:bCs/>
          <w:sz w:val="22"/>
          <w:szCs w:val="22"/>
        </w:rPr>
      </w:pPr>
      <w:r w:rsidRPr="005D3506">
        <w:rPr>
          <w:rFonts w:cs="Times New Roman"/>
          <w:b/>
          <w:bCs/>
          <w:sz w:val="22"/>
          <w:szCs w:val="22"/>
        </w:rPr>
        <w:t>ANDHRA PRADESH, INDIA, PIN-522213.</w:t>
      </w:r>
    </w:p>
    <w:p w14:paraId="74999466" w14:textId="77777777" w:rsidR="00D7244F" w:rsidRPr="005D3506" w:rsidRDefault="00D7244F">
      <w:pPr>
        <w:pStyle w:val="Body"/>
        <w:widowControl/>
        <w:spacing w:line="360" w:lineRule="auto"/>
        <w:jc w:val="both"/>
        <w:rPr>
          <w:rFonts w:cs="Times New Roman"/>
        </w:rPr>
      </w:pPr>
    </w:p>
    <w:p w14:paraId="42DF0311" w14:textId="77777777" w:rsidR="00D7244F" w:rsidRPr="005D3506" w:rsidRDefault="00000000">
      <w:pPr>
        <w:pStyle w:val="Body"/>
        <w:widowControl/>
        <w:spacing w:line="360" w:lineRule="auto"/>
        <w:jc w:val="center"/>
        <w:rPr>
          <w:rFonts w:cs="Times New Roman"/>
          <w:sz w:val="22"/>
          <w:szCs w:val="22"/>
        </w:rPr>
      </w:pPr>
      <w:r w:rsidRPr="005D3506">
        <w:rPr>
          <w:rFonts w:cs="Times New Roman"/>
          <w:noProof/>
          <w:sz w:val="22"/>
          <w:szCs w:val="22"/>
        </w:rPr>
        <w:lastRenderedPageBreak/>
        <w:drawing>
          <wp:inline distT="0" distB="0" distL="0" distR="0" wp14:anchorId="38F50D23" wp14:editId="2C05C0EC">
            <wp:extent cx="3171825" cy="889000"/>
            <wp:effectExtent l="0" t="0" r="0" b="0"/>
            <wp:docPr id="1073741826" name="officeArt object" descr="Object1"/>
            <wp:cNvGraphicFramePr/>
            <a:graphic xmlns:a="http://schemas.openxmlformats.org/drawingml/2006/main">
              <a:graphicData uri="http://schemas.openxmlformats.org/drawingml/2006/picture">
                <pic:pic xmlns:pic="http://schemas.openxmlformats.org/drawingml/2006/picture">
                  <pic:nvPicPr>
                    <pic:cNvPr id="1073741826" name="Object1" descr="Object1"/>
                    <pic:cNvPicPr>
                      <a:picLocks noChangeAspect="1"/>
                    </pic:cNvPicPr>
                  </pic:nvPicPr>
                  <pic:blipFill>
                    <a:blip r:embed="rId8"/>
                    <a:stretch>
                      <a:fillRect/>
                    </a:stretch>
                  </pic:blipFill>
                  <pic:spPr>
                    <a:xfrm>
                      <a:off x="0" y="0"/>
                      <a:ext cx="3171825" cy="889000"/>
                    </a:xfrm>
                    <a:prstGeom prst="rect">
                      <a:avLst/>
                    </a:prstGeom>
                    <a:ln w="12700" cap="flat">
                      <a:noFill/>
                      <a:miter lim="400000"/>
                    </a:ln>
                    <a:effectLst/>
                  </pic:spPr>
                </pic:pic>
              </a:graphicData>
            </a:graphic>
          </wp:inline>
        </w:drawing>
      </w:r>
    </w:p>
    <w:p w14:paraId="00858051" w14:textId="77777777" w:rsidR="00D7244F" w:rsidRPr="005D3506" w:rsidRDefault="00D7244F">
      <w:pPr>
        <w:pStyle w:val="Body"/>
        <w:widowControl/>
        <w:spacing w:line="360" w:lineRule="auto"/>
        <w:jc w:val="center"/>
        <w:rPr>
          <w:rFonts w:cs="Times New Roman"/>
        </w:rPr>
      </w:pPr>
    </w:p>
    <w:p w14:paraId="1C984E70" w14:textId="77777777" w:rsidR="00D7244F" w:rsidRPr="005D3506" w:rsidRDefault="00D7244F">
      <w:pPr>
        <w:pStyle w:val="Body"/>
        <w:widowControl/>
        <w:spacing w:line="360" w:lineRule="auto"/>
        <w:jc w:val="center"/>
        <w:rPr>
          <w:rFonts w:cs="Times New Roman"/>
        </w:rPr>
      </w:pPr>
    </w:p>
    <w:p w14:paraId="1A05DC35" w14:textId="77777777" w:rsidR="00D7244F" w:rsidRPr="005D3506" w:rsidRDefault="00D7244F">
      <w:pPr>
        <w:pStyle w:val="Body"/>
        <w:widowControl/>
        <w:spacing w:line="360" w:lineRule="auto"/>
        <w:jc w:val="center"/>
        <w:rPr>
          <w:rFonts w:cs="Times New Roman"/>
        </w:rPr>
      </w:pPr>
    </w:p>
    <w:p w14:paraId="6DDDA119" w14:textId="77777777" w:rsidR="00D7244F" w:rsidRPr="005D3506" w:rsidRDefault="00000000">
      <w:pPr>
        <w:pStyle w:val="Body"/>
        <w:widowControl/>
        <w:spacing w:line="360" w:lineRule="auto"/>
        <w:jc w:val="center"/>
        <w:rPr>
          <w:rFonts w:cs="Times New Roman"/>
          <w:b/>
          <w:bCs/>
          <w:sz w:val="28"/>
          <w:szCs w:val="28"/>
          <w:u w:val="single"/>
        </w:rPr>
      </w:pPr>
      <w:r w:rsidRPr="005D3506">
        <w:rPr>
          <w:rFonts w:cs="Times New Roman"/>
          <w:b/>
          <w:bCs/>
          <w:sz w:val="28"/>
          <w:szCs w:val="28"/>
          <w:u w:val="single"/>
        </w:rPr>
        <w:t>CERTIFICATE</w:t>
      </w:r>
    </w:p>
    <w:p w14:paraId="6A7A3B58" w14:textId="77777777" w:rsidR="00D7244F" w:rsidRPr="005D3506" w:rsidRDefault="00D7244F">
      <w:pPr>
        <w:pStyle w:val="Body"/>
        <w:widowControl/>
        <w:spacing w:line="360" w:lineRule="auto"/>
        <w:jc w:val="both"/>
        <w:rPr>
          <w:rFonts w:cs="Times New Roman"/>
        </w:rPr>
      </w:pPr>
    </w:p>
    <w:p w14:paraId="6E439FEB" w14:textId="77777777" w:rsidR="00D7244F" w:rsidRPr="005D3506" w:rsidRDefault="00000000">
      <w:pPr>
        <w:pStyle w:val="Body"/>
        <w:widowControl/>
        <w:spacing w:line="360" w:lineRule="auto"/>
        <w:jc w:val="both"/>
        <w:rPr>
          <w:rFonts w:cs="Times New Roman"/>
        </w:rPr>
      </w:pPr>
      <w:r w:rsidRPr="005D3506">
        <w:rPr>
          <w:rFonts w:cs="Times New Roman"/>
          <w:sz w:val="28"/>
          <w:szCs w:val="28"/>
          <w:lang w:val="en-US"/>
        </w:rPr>
        <w:t xml:space="preserve">This is to certify that the Field Project entitled </w:t>
      </w:r>
      <w:r w:rsidRPr="005D3506">
        <w:rPr>
          <w:rFonts w:cs="Times New Roman"/>
          <w:b/>
          <w:bCs/>
          <w:sz w:val="28"/>
          <w:szCs w:val="28"/>
          <w:lang w:val="en-US"/>
        </w:rPr>
        <w:t>“</w:t>
      </w:r>
      <w:r w:rsidRPr="005D3506">
        <w:rPr>
          <w:rFonts w:cs="Times New Roman"/>
          <w:sz w:val="28"/>
          <w:szCs w:val="28"/>
          <w:lang w:val="en-US"/>
        </w:rPr>
        <w:t>Crop Recommendation using Machine Learning</w:t>
      </w:r>
      <w:r w:rsidRPr="005D3506">
        <w:rPr>
          <w:rFonts w:cs="Times New Roman"/>
          <w:b/>
          <w:bCs/>
          <w:sz w:val="28"/>
          <w:szCs w:val="28"/>
          <w:lang w:val="en-US"/>
        </w:rPr>
        <w:t xml:space="preserve">” </w:t>
      </w:r>
      <w:r w:rsidRPr="005D3506">
        <w:rPr>
          <w:rFonts w:cs="Times New Roman"/>
          <w:sz w:val="28"/>
          <w:szCs w:val="28"/>
          <w:lang w:val="en-US"/>
        </w:rPr>
        <w:t>that is being submitted by 221FA04223 (Sirisha), 221FA04244(Srujana), 221FA04438 (Charitha Sri), 221FA04510 (Sai Harshitha)</w:t>
      </w:r>
      <w:r w:rsidRPr="005D3506">
        <w:rPr>
          <w:rFonts w:cs="Times New Roman"/>
          <w:b/>
          <w:bCs/>
          <w:sz w:val="28"/>
          <w:szCs w:val="28"/>
        </w:rPr>
        <w:t xml:space="preserve"> </w:t>
      </w:r>
      <w:r w:rsidRPr="005D3506">
        <w:rPr>
          <w:rFonts w:cs="Times New Roman"/>
          <w:sz w:val="28"/>
          <w:szCs w:val="28"/>
          <w:lang w:val="en-US"/>
        </w:rPr>
        <w:t xml:space="preserve">for partial fulfilment of Field Project is a bonafide work carried out under the supervision of </w:t>
      </w:r>
      <w:r w:rsidRPr="00706C47">
        <w:rPr>
          <w:rFonts w:cs="Times New Roman"/>
          <w:lang w:val="en-US"/>
        </w:rPr>
        <w:t>Ms. Dr. N. Sameera.</w:t>
      </w:r>
      <w:r w:rsidRPr="005D3506">
        <w:rPr>
          <w:rFonts w:cs="Times New Roman"/>
          <w:sz w:val="28"/>
          <w:szCs w:val="28"/>
          <w:lang w:val="en-US"/>
        </w:rPr>
        <w:t>, Assistant Professor, Department of CSE.</w:t>
      </w:r>
    </w:p>
    <w:p w14:paraId="335AEB5D" w14:textId="77777777" w:rsidR="00D7244F" w:rsidRPr="005D3506" w:rsidRDefault="00D7244F">
      <w:pPr>
        <w:pStyle w:val="Body"/>
        <w:widowControl/>
        <w:spacing w:line="360" w:lineRule="auto"/>
        <w:jc w:val="both"/>
        <w:rPr>
          <w:rFonts w:cs="Times New Roman"/>
        </w:rPr>
      </w:pPr>
    </w:p>
    <w:p w14:paraId="42042554" w14:textId="77777777" w:rsidR="00D7244F" w:rsidRPr="005D3506" w:rsidRDefault="00D7244F">
      <w:pPr>
        <w:pStyle w:val="Body"/>
        <w:widowControl/>
        <w:spacing w:line="360" w:lineRule="auto"/>
        <w:jc w:val="both"/>
        <w:rPr>
          <w:rFonts w:cs="Times New Roman"/>
        </w:rPr>
      </w:pPr>
    </w:p>
    <w:p w14:paraId="3418D97D" w14:textId="77777777" w:rsidR="00D7244F" w:rsidRPr="005D3506" w:rsidRDefault="00D7244F">
      <w:pPr>
        <w:pStyle w:val="Body"/>
        <w:widowControl/>
        <w:spacing w:line="360" w:lineRule="auto"/>
        <w:jc w:val="both"/>
        <w:rPr>
          <w:rFonts w:cs="Times New Roman"/>
        </w:rPr>
      </w:pPr>
    </w:p>
    <w:p w14:paraId="385C5F4F" w14:textId="77777777" w:rsidR="00D7244F" w:rsidRPr="005D3506" w:rsidRDefault="00000000">
      <w:pPr>
        <w:pStyle w:val="Body"/>
        <w:widowControl/>
        <w:spacing w:line="360" w:lineRule="auto"/>
        <w:jc w:val="both"/>
        <w:rPr>
          <w:rFonts w:cs="Times New Roman"/>
        </w:rPr>
      </w:pPr>
      <w:r w:rsidRPr="005D3506">
        <w:rPr>
          <w:rFonts w:cs="Times New Roman"/>
        </w:rPr>
        <w:t xml:space="preserve">            </w:t>
      </w:r>
      <w:r w:rsidRPr="005D3506">
        <w:rPr>
          <w:rFonts w:cs="Times New Roman"/>
        </w:rPr>
        <w:tab/>
      </w:r>
      <w:r w:rsidRPr="005D3506">
        <w:rPr>
          <w:rFonts w:cs="Times New Roman"/>
        </w:rPr>
        <w:tab/>
      </w:r>
      <w:r w:rsidRPr="005D3506">
        <w:rPr>
          <w:rFonts w:cs="Times New Roman"/>
        </w:rPr>
        <w:tab/>
      </w:r>
      <w:r w:rsidRPr="005D3506">
        <w:rPr>
          <w:rFonts w:cs="Times New Roman"/>
        </w:rPr>
        <w:tab/>
      </w:r>
      <w:r w:rsidRPr="005D3506">
        <w:rPr>
          <w:rFonts w:cs="Times New Roman"/>
        </w:rPr>
        <w:tab/>
      </w:r>
      <w:r w:rsidRPr="005D3506">
        <w:rPr>
          <w:rFonts w:cs="Times New Roman"/>
        </w:rPr>
        <w:tab/>
      </w:r>
      <w:r w:rsidRPr="005D3506">
        <w:rPr>
          <w:rFonts w:cs="Times New Roman"/>
        </w:rPr>
        <w:tab/>
      </w:r>
      <w:r w:rsidRPr="005D3506">
        <w:rPr>
          <w:rFonts w:cs="Times New Roman"/>
        </w:rPr>
        <w:tab/>
        <w:t xml:space="preserve">      </w:t>
      </w:r>
    </w:p>
    <w:p w14:paraId="4AC13DCE" w14:textId="77777777" w:rsidR="00D7244F" w:rsidRPr="005D3506" w:rsidRDefault="00D7244F">
      <w:pPr>
        <w:pStyle w:val="Body"/>
        <w:widowControl/>
        <w:spacing w:line="360" w:lineRule="auto"/>
        <w:jc w:val="both"/>
        <w:rPr>
          <w:rFonts w:cs="Times New Roman"/>
        </w:rPr>
      </w:pPr>
    </w:p>
    <w:p w14:paraId="726CD516" w14:textId="77777777" w:rsidR="00D7244F" w:rsidRPr="005D3506" w:rsidRDefault="00D7244F">
      <w:pPr>
        <w:pStyle w:val="Body"/>
        <w:widowControl/>
        <w:spacing w:line="360" w:lineRule="auto"/>
        <w:jc w:val="both"/>
        <w:rPr>
          <w:rFonts w:cs="Times New Roman"/>
          <w:lang w:val="en-US"/>
        </w:rPr>
      </w:pPr>
    </w:p>
    <w:tbl>
      <w:tblPr>
        <w:tblW w:w="937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CA"/>
        <w:tblLayout w:type="fixed"/>
        <w:tblLook w:val="04A0" w:firstRow="1" w:lastRow="0" w:firstColumn="1" w:lastColumn="0" w:noHBand="0" w:noVBand="1"/>
      </w:tblPr>
      <w:tblGrid>
        <w:gridCol w:w="3123"/>
        <w:gridCol w:w="3123"/>
        <w:gridCol w:w="3124"/>
      </w:tblGrid>
      <w:tr w:rsidR="00D7244F" w:rsidRPr="005D3506" w14:paraId="31880B3D" w14:textId="77777777">
        <w:trPr>
          <w:trHeight w:val="1393"/>
        </w:trPr>
        <w:tc>
          <w:tcPr>
            <w:tcW w:w="3123" w:type="dxa"/>
            <w:tcBorders>
              <w:top w:val="nil"/>
              <w:left w:val="nil"/>
              <w:bottom w:val="nil"/>
              <w:right w:val="nil"/>
            </w:tcBorders>
            <w:shd w:val="clear" w:color="auto" w:fill="auto"/>
            <w:tcMar>
              <w:top w:w="80" w:type="dxa"/>
              <w:left w:w="80" w:type="dxa"/>
              <w:bottom w:w="80" w:type="dxa"/>
              <w:right w:w="80" w:type="dxa"/>
            </w:tcMar>
          </w:tcPr>
          <w:p w14:paraId="5437913F" w14:textId="77777777" w:rsidR="00D7244F" w:rsidRPr="005D3506" w:rsidRDefault="00D7244F">
            <w:pPr>
              <w:pStyle w:val="Body"/>
              <w:widowControl/>
              <w:spacing w:line="360" w:lineRule="auto"/>
              <w:jc w:val="both"/>
              <w:rPr>
                <w:rFonts w:cs="Times New Roman"/>
                <w:lang w:val="en-US"/>
              </w:rPr>
            </w:pPr>
          </w:p>
          <w:p w14:paraId="72CBF939" w14:textId="77777777" w:rsidR="00D7244F" w:rsidRPr="005D3506" w:rsidRDefault="00D7244F">
            <w:pPr>
              <w:pStyle w:val="Body"/>
              <w:widowControl/>
              <w:spacing w:line="360" w:lineRule="auto"/>
              <w:jc w:val="both"/>
              <w:rPr>
                <w:rFonts w:cs="Times New Roman"/>
                <w:lang w:val="en-US"/>
              </w:rPr>
            </w:pPr>
          </w:p>
          <w:p w14:paraId="1624E9A9" w14:textId="77777777" w:rsidR="00D7244F" w:rsidRPr="005D3506" w:rsidRDefault="00000000">
            <w:pPr>
              <w:pStyle w:val="Body"/>
              <w:widowControl/>
              <w:spacing w:line="360" w:lineRule="auto"/>
              <w:jc w:val="both"/>
              <w:rPr>
                <w:rFonts w:cs="Times New Roman"/>
              </w:rPr>
            </w:pPr>
            <w:r w:rsidRPr="005D3506">
              <w:rPr>
                <w:rFonts w:cs="Times New Roman"/>
                <w:lang w:val="en-US"/>
              </w:rPr>
              <w:t xml:space="preserve"> Guide name&amp; Signature</w:t>
            </w:r>
          </w:p>
        </w:tc>
        <w:tc>
          <w:tcPr>
            <w:tcW w:w="3123" w:type="dxa"/>
            <w:tcBorders>
              <w:top w:val="nil"/>
              <w:left w:val="nil"/>
              <w:bottom w:val="nil"/>
              <w:right w:val="nil"/>
            </w:tcBorders>
            <w:shd w:val="clear" w:color="auto" w:fill="auto"/>
            <w:tcMar>
              <w:top w:w="80" w:type="dxa"/>
              <w:left w:w="80" w:type="dxa"/>
              <w:bottom w:w="80" w:type="dxa"/>
              <w:right w:w="80" w:type="dxa"/>
            </w:tcMar>
          </w:tcPr>
          <w:p w14:paraId="2124A5E1" w14:textId="77777777" w:rsidR="00D7244F" w:rsidRPr="005D3506" w:rsidRDefault="00D7244F">
            <w:pPr>
              <w:pStyle w:val="Body"/>
              <w:widowControl/>
              <w:spacing w:line="360" w:lineRule="auto"/>
              <w:jc w:val="both"/>
              <w:rPr>
                <w:rFonts w:cs="Times New Roman"/>
                <w:lang w:val="en-US"/>
              </w:rPr>
            </w:pPr>
          </w:p>
          <w:p w14:paraId="15FC6608" w14:textId="77777777" w:rsidR="00D7244F" w:rsidRPr="005D3506" w:rsidRDefault="00000000">
            <w:pPr>
              <w:pStyle w:val="Body"/>
              <w:widowControl/>
              <w:spacing w:line="360" w:lineRule="auto"/>
              <w:jc w:val="both"/>
              <w:rPr>
                <w:rFonts w:cs="Times New Roman"/>
              </w:rPr>
            </w:pPr>
            <w:r w:rsidRPr="005D3506">
              <w:rPr>
                <w:rFonts w:cs="Times New Roman"/>
                <w:noProof/>
              </w:rPr>
              <w:drawing>
                <wp:inline distT="0" distB="0" distL="0" distR="0" wp14:anchorId="73C6E2F7" wp14:editId="2FFE17A4">
                  <wp:extent cx="1722120" cy="556260"/>
                  <wp:effectExtent l="0" t="0" r="0" b="0"/>
                  <wp:docPr id="1073741827" name="officeArt object" descr="Picture 8"/>
                  <wp:cNvGraphicFramePr/>
                  <a:graphic xmlns:a="http://schemas.openxmlformats.org/drawingml/2006/main">
                    <a:graphicData uri="http://schemas.openxmlformats.org/drawingml/2006/picture">
                      <pic:pic xmlns:pic="http://schemas.openxmlformats.org/drawingml/2006/picture">
                        <pic:nvPicPr>
                          <pic:cNvPr id="1073741827" name="Picture 8" descr="Picture 8"/>
                          <pic:cNvPicPr>
                            <a:picLocks noChangeAspect="1"/>
                          </pic:cNvPicPr>
                        </pic:nvPicPr>
                        <pic:blipFill>
                          <a:blip r:embed="rId9"/>
                          <a:stretch>
                            <a:fillRect/>
                          </a:stretch>
                        </pic:blipFill>
                        <pic:spPr>
                          <a:xfrm>
                            <a:off x="0" y="0"/>
                            <a:ext cx="1722120" cy="556260"/>
                          </a:xfrm>
                          <a:prstGeom prst="rect">
                            <a:avLst/>
                          </a:prstGeom>
                          <a:ln w="12700" cap="flat">
                            <a:noFill/>
                            <a:miter lim="400000"/>
                          </a:ln>
                          <a:effectLst/>
                        </pic:spPr>
                      </pic:pic>
                    </a:graphicData>
                  </a:graphic>
                </wp:inline>
              </w:drawing>
            </w:r>
          </w:p>
        </w:tc>
        <w:tc>
          <w:tcPr>
            <w:tcW w:w="3124" w:type="dxa"/>
            <w:tcBorders>
              <w:top w:val="nil"/>
              <w:left w:val="nil"/>
              <w:bottom w:val="nil"/>
              <w:right w:val="nil"/>
            </w:tcBorders>
            <w:shd w:val="clear" w:color="auto" w:fill="auto"/>
            <w:tcMar>
              <w:top w:w="80" w:type="dxa"/>
              <w:left w:w="80" w:type="dxa"/>
              <w:bottom w:w="80" w:type="dxa"/>
              <w:right w:w="80" w:type="dxa"/>
            </w:tcMar>
          </w:tcPr>
          <w:p w14:paraId="0EE30AB7" w14:textId="77777777" w:rsidR="00D7244F" w:rsidRPr="005D3506" w:rsidRDefault="00000000">
            <w:pPr>
              <w:pStyle w:val="Body"/>
              <w:widowControl/>
              <w:spacing w:line="360" w:lineRule="auto"/>
              <w:jc w:val="both"/>
              <w:rPr>
                <w:rFonts w:cs="Times New Roman"/>
              </w:rPr>
            </w:pPr>
            <w:r w:rsidRPr="005D3506">
              <w:rPr>
                <w:rFonts w:cs="Times New Roman"/>
                <w:noProof/>
              </w:rPr>
              <w:drawing>
                <wp:inline distT="0" distB="0" distL="0" distR="0" wp14:anchorId="41DDB66F" wp14:editId="71ACA194">
                  <wp:extent cx="1203960" cy="373380"/>
                  <wp:effectExtent l="0" t="0" r="0" b="0"/>
                  <wp:docPr id="1073741828" name="officeArt object" descr="Picture 7"/>
                  <wp:cNvGraphicFramePr/>
                  <a:graphic xmlns:a="http://schemas.openxmlformats.org/drawingml/2006/main">
                    <a:graphicData uri="http://schemas.openxmlformats.org/drawingml/2006/picture">
                      <pic:pic xmlns:pic="http://schemas.openxmlformats.org/drawingml/2006/picture">
                        <pic:nvPicPr>
                          <pic:cNvPr id="1073741828" name="Picture 7" descr="Picture 7"/>
                          <pic:cNvPicPr>
                            <a:picLocks noChangeAspect="1"/>
                          </pic:cNvPicPr>
                        </pic:nvPicPr>
                        <pic:blipFill>
                          <a:blip r:embed="rId10"/>
                          <a:stretch>
                            <a:fillRect/>
                          </a:stretch>
                        </pic:blipFill>
                        <pic:spPr>
                          <a:xfrm>
                            <a:off x="0" y="0"/>
                            <a:ext cx="1203960" cy="373380"/>
                          </a:xfrm>
                          <a:prstGeom prst="rect">
                            <a:avLst/>
                          </a:prstGeom>
                          <a:ln w="12700" cap="flat">
                            <a:noFill/>
                            <a:miter lim="400000"/>
                          </a:ln>
                          <a:effectLst/>
                        </pic:spPr>
                      </pic:pic>
                    </a:graphicData>
                  </a:graphic>
                </wp:inline>
              </w:drawing>
            </w:r>
          </w:p>
          <w:p w14:paraId="371EBEBC" w14:textId="77777777" w:rsidR="00D7244F" w:rsidRPr="005D3506" w:rsidRDefault="00000000">
            <w:pPr>
              <w:pStyle w:val="Body"/>
              <w:widowControl/>
              <w:spacing w:line="360" w:lineRule="auto"/>
              <w:jc w:val="both"/>
              <w:rPr>
                <w:rFonts w:cs="Times New Roman"/>
              </w:rPr>
            </w:pPr>
            <w:r w:rsidRPr="005D3506">
              <w:rPr>
                <w:rFonts w:cs="Times New Roman"/>
                <w:lang w:val="en-US"/>
              </w:rPr>
              <w:t>Dr.K.V. Krishna Kishore</w:t>
            </w:r>
          </w:p>
        </w:tc>
      </w:tr>
      <w:tr w:rsidR="00D7244F" w:rsidRPr="005D3506" w14:paraId="5B9E33D8" w14:textId="77777777">
        <w:trPr>
          <w:trHeight w:val="755"/>
        </w:trPr>
        <w:tc>
          <w:tcPr>
            <w:tcW w:w="3123" w:type="dxa"/>
            <w:tcBorders>
              <w:top w:val="nil"/>
              <w:left w:val="nil"/>
              <w:bottom w:val="nil"/>
              <w:right w:val="nil"/>
            </w:tcBorders>
            <w:shd w:val="clear" w:color="auto" w:fill="auto"/>
            <w:tcMar>
              <w:top w:w="80" w:type="dxa"/>
              <w:left w:w="80" w:type="dxa"/>
              <w:bottom w:w="80" w:type="dxa"/>
              <w:right w:w="80" w:type="dxa"/>
            </w:tcMar>
          </w:tcPr>
          <w:p w14:paraId="4B23EDF0" w14:textId="77777777" w:rsidR="00D7244F" w:rsidRPr="005D3506" w:rsidRDefault="00000000">
            <w:pPr>
              <w:pStyle w:val="Body"/>
              <w:widowControl/>
              <w:spacing w:line="360" w:lineRule="auto"/>
              <w:jc w:val="both"/>
              <w:rPr>
                <w:rFonts w:cs="Times New Roman"/>
              </w:rPr>
            </w:pPr>
            <w:r w:rsidRPr="005D3506">
              <w:rPr>
                <w:rFonts w:cs="Times New Roman"/>
                <w:lang w:val="en-US"/>
              </w:rPr>
              <w:t>Assistant/Associate/Professor, CSE</w:t>
            </w:r>
          </w:p>
        </w:tc>
        <w:tc>
          <w:tcPr>
            <w:tcW w:w="3123" w:type="dxa"/>
            <w:tcBorders>
              <w:top w:val="nil"/>
              <w:left w:val="nil"/>
              <w:bottom w:val="nil"/>
              <w:right w:val="nil"/>
            </w:tcBorders>
            <w:shd w:val="clear" w:color="auto" w:fill="auto"/>
            <w:tcMar>
              <w:top w:w="80" w:type="dxa"/>
              <w:left w:w="80" w:type="dxa"/>
              <w:bottom w:w="80" w:type="dxa"/>
              <w:right w:w="80" w:type="dxa"/>
            </w:tcMar>
          </w:tcPr>
          <w:p w14:paraId="3C6BF4AB" w14:textId="77777777" w:rsidR="00D7244F" w:rsidRPr="005D3506" w:rsidRDefault="00000000">
            <w:pPr>
              <w:pStyle w:val="Body"/>
              <w:widowControl/>
              <w:spacing w:line="360" w:lineRule="auto"/>
              <w:jc w:val="both"/>
              <w:rPr>
                <w:rFonts w:cs="Times New Roman"/>
              </w:rPr>
            </w:pPr>
            <w:r w:rsidRPr="005D3506">
              <w:rPr>
                <w:rFonts w:cs="Times New Roman"/>
                <w:lang w:val="en-US"/>
              </w:rPr>
              <w:t xml:space="preserve">            HOD,CSE</w:t>
            </w:r>
          </w:p>
        </w:tc>
        <w:tc>
          <w:tcPr>
            <w:tcW w:w="3124" w:type="dxa"/>
            <w:tcBorders>
              <w:top w:val="nil"/>
              <w:left w:val="nil"/>
              <w:bottom w:val="nil"/>
              <w:right w:val="nil"/>
            </w:tcBorders>
            <w:shd w:val="clear" w:color="auto" w:fill="auto"/>
            <w:tcMar>
              <w:top w:w="80" w:type="dxa"/>
              <w:left w:w="80" w:type="dxa"/>
              <w:bottom w:w="80" w:type="dxa"/>
              <w:right w:w="80" w:type="dxa"/>
            </w:tcMar>
          </w:tcPr>
          <w:p w14:paraId="14960DDA" w14:textId="77777777" w:rsidR="00D7244F" w:rsidRPr="005D3506" w:rsidRDefault="00000000">
            <w:pPr>
              <w:pStyle w:val="Body"/>
              <w:widowControl/>
              <w:spacing w:line="360" w:lineRule="auto"/>
              <w:jc w:val="both"/>
              <w:rPr>
                <w:rFonts w:cs="Times New Roman"/>
              </w:rPr>
            </w:pPr>
            <w:r w:rsidRPr="005D3506">
              <w:rPr>
                <w:rFonts w:cs="Times New Roman"/>
                <w:lang w:val="en-US"/>
              </w:rPr>
              <w:t xml:space="preserve">         Dean, SoCI</w:t>
            </w:r>
          </w:p>
        </w:tc>
      </w:tr>
    </w:tbl>
    <w:p w14:paraId="5F37C287" w14:textId="77777777" w:rsidR="00D7244F" w:rsidRPr="005D3506" w:rsidRDefault="00D7244F">
      <w:pPr>
        <w:pStyle w:val="Body"/>
        <w:jc w:val="both"/>
        <w:rPr>
          <w:rFonts w:cs="Times New Roman"/>
          <w:lang w:val="en-US"/>
        </w:rPr>
      </w:pPr>
    </w:p>
    <w:p w14:paraId="792EA5CF" w14:textId="77777777" w:rsidR="00D7244F" w:rsidRPr="005D3506" w:rsidRDefault="00D7244F">
      <w:pPr>
        <w:pStyle w:val="Body"/>
        <w:widowControl/>
        <w:spacing w:line="360" w:lineRule="auto"/>
        <w:jc w:val="both"/>
        <w:rPr>
          <w:rFonts w:cs="Times New Roman"/>
          <w:lang w:val="en-US"/>
        </w:rPr>
      </w:pPr>
    </w:p>
    <w:p w14:paraId="0D9BDE34" w14:textId="77777777" w:rsidR="00D7244F" w:rsidRPr="005D3506" w:rsidRDefault="00D7244F">
      <w:pPr>
        <w:pStyle w:val="Body"/>
        <w:widowControl/>
        <w:spacing w:line="360" w:lineRule="auto"/>
        <w:jc w:val="both"/>
        <w:rPr>
          <w:rFonts w:cs="Times New Roman"/>
        </w:rPr>
      </w:pPr>
    </w:p>
    <w:p w14:paraId="2FA828DD" w14:textId="77777777" w:rsidR="00D7244F" w:rsidRPr="005D3506" w:rsidRDefault="00D7244F">
      <w:pPr>
        <w:pStyle w:val="Body"/>
        <w:widowControl/>
        <w:spacing w:line="360" w:lineRule="auto"/>
        <w:jc w:val="both"/>
        <w:rPr>
          <w:rFonts w:cs="Times New Roman"/>
        </w:rPr>
      </w:pPr>
    </w:p>
    <w:p w14:paraId="6134740F" w14:textId="77777777" w:rsidR="00D7244F" w:rsidRPr="005D3506" w:rsidRDefault="00D7244F">
      <w:pPr>
        <w:pStyle w:val="Body"/>
        <w:widowControl/>
        <w:spacing w:line="360" w:lineRule="auto"/>
        <w:jc w:val="both"/>
        <w:rPr>
          <w:rFonts w:cs="Times New Roman"/>
        </w:rPr>
      </w:pPr>
    </w:p>
    <w:p w14:paraId="3455521F" w14:textId="77777777" w:rsidR="00D7244F" w:rsidRPr="005D3506" w:rsidRDefault="00000000">
      <w:pPr>
        <w:pStyle w:val="Body"/>
        <w:widowControl/>
        <w:spacing w:line="360" w:lineRule="auto"/>
        <w:jc w:val="both"/>
        <w:rPr>
          <w:rFonts w:cs="Times New Roman"/>
        </w:rPr>
      </w:pPr>
      <w:r w:rsidRPr="005D3506">
        <w:rPr>
          <w:rFonts w:cs="Times New Roman"/>
        </w:rPr>
        <w:tab/>
      </w:r>
    </w:p>
    <w:p w14:paraId="483C2D9A" w14:textId="77777777" w:rsidR="00D7244F" w:rsidRPr="005D3506" w:rsidRDefault="00000000">
      <w:pPr>
        <w:pStyle w:val="Body"/>
        <w:widowControl/>
        <w:spacing w:line="360" w:lineRule="auto"/>
        <w:ind w:right="187"/>
        <w:jc w:val="both"/>
        <w:rPr>
          <w:rFonts w:cs="Times New Roman"/>
        </w:rPr>
      </w:pPr>
      <w:r w:rsidRPr="005D3506">
        <w:rPr>
          <w:rFonts w:cs="Times New Roman"/>
        </w:rPr>
        <w:tab/>
      </w:r>
      <w:r w:rsidRPr="005D3506">
        <w:rPr>
          <w:rFonts w:cs="Times New Roman"/>
        </w:rPr>
        <w:tab/>
      </w:r>
      <w:r w:rsidRPr="005D3506">
        <w:rPr>
          <w:rFonts w:cs="Times New Roman"/>
        </w:rPr>
        <w:tab/>
      </w:r>
      <w:r w:rsidRPr="005D3506">
        <w:rPr>
          <w:rFonts w:cs="Times New Roman"/>
        </w:rPr>
        <w:tab/>
        <w:t xml:space="preserve">            </w:t>
      </w:r>
    </w:p>
    <w:p w14:paraId="47AE4B94" w14:textId="77777777" w:rsidR="00D7244F" w:rsidRPr="005D3506" w:rsidRDefault="00000000">
      <w:pPr>
        <w:pStyle w:val="Body"/>
        <w:widowControl/>
        <w:spacing w:line="360" w:lineRule="auto"/>
        <w:jc w:val="center"/>
        <w:rPr>
          <w:rFonts w:cs="Times New Roman"/>
          <w:sz w:val="22"/>
          <w:szCs w:val="22"/>
        </w:rPr>
      </w:pPr>
      <w:r w:rsidRPr="005D3506">
        <w:rPr>
          <w:rFonts w:cs="Times New Roman"/>
          <w:noProof/>
          <w:sz w:val="22"/>
          <w:szCs w:val="22"/>
        </w:rPr>
        <w:lastRenderedPageBreak/>
        <w:drawing>
          <wp:inline distT="0" distB="0" distL="0" distR="0" wp14:anchorId="06BFA221" wp14:editId="00BB8D1B">
            <wp:extent cx="2809875" cy="787400"/>
            <wp:effectExtent l="0" t="0" r="0" b="0"/>
            <wp:docPr id="1073741829" name="officeArt object" descr="Object2"/>
            <wp:cNvGraphicFramePr/>
            <a:graphic xmlns:a="http://schemas.openxmlformats.org/drawingml/2006/main">
              <a:graphicData uri="http://schemas.openxmlformats.org/drawingml/2006/picture">
                <pic:pic xmlns:pic="http://schemas.openxmlformats.org/drawingml/2006/picture">
                  <pic:nvPicPr>
                    <pic:cNvPr id="1073741829" name="Object2" descr="Object2"/>
                    <pic:cNvPicPr>
                      <a:picLocks noChangeAspect="1"/>
                    </pic:cNvPicPr>
                  </pic:nvPicPr>
                  <pic:blipFill>
                    <a:blip r:embed="rId11"/>
                    <a:stretch>
                      <a:fillRect/>
                    </a:stretch>
                  </pic:blipFill>
                  <pic:spPr>
                    <a:xfrm>
                      <a:off x="0" y="0"/>
                      <a:ext cx="2809875" cy="787400"/>
                    </a:xfrm>
                    <a:prstGeom prst="rect">
                      <a:avLst/>
                    </a:prstGeom>
                    <a:ln w="12700" cap="flat">
                      <a:noFill/>
                      <a:miter lim="400000"/>
                    </a:ln>
                    <a:effectLst/>
                  </pic:spPr>
                </pic:pic>
              </a:graphicData>
            </a:graphic>
          </wp:inline>
        </w:drawing>
      </w:r>
    </w:p>
    <w:p w14:paraId="0496566B" w14:textId="77777777" w:rsidR="00D7244F" w:rsidRPr="005D3506" w:rsidRDefault="00D7244F">
      <w:pPr>
        <w:pStyle w:val="Body"/>
        <w:widowControl/>
        <w:spacing w:after="240" w:line="360" w:lineRule="auto"/>
        <w:jc w:val="center"/>
        <w:rPr>
          <w:rFonts w:cs="Times New Roman"/>
          <w:b/>
          <w:bCs/>
          <w:sz w:val="32"/>
          <w:szCs w:val="32"/>
        </w:rPr>
      </w:pPr>
    </w:p>
    <w:p w14:paraId="167DFEB2" w14:textId="77777777" w:rsidR="00D7244F" w:rsidRPr="005D3506" w:rsidRDefault="00000000">
      <w:pPr>
        <w:pStyle w:val="Body"/>
        <w:widowControl/>
        <w:spacing w:after="240" w:line="360" w:lineRule="auto"/>
        <w:jc w:val="center"/>
        <w:rPr>
          <w:rFonts w:cs="Times New Roman"/>
          <w:b/>
          <w:bCs/>
          <w:sz w:val="32"/>
          <w:szCs w:val="32"/>
        </w:rPr>
      </w:pPr>
      <w:r w:rsidRPr="005D3506">
        <w:rPr>
          <w:rFonts w:cs="Times New Roman"/>
          <w:b/>
          <w:bCs/>
          <w:sz w:val="32"/>
          <w:szCs w:val="32"/>
          <w:lang w:val="en-US"/>
        </w:rPr>
        <w:t>DECLARATION</w:t>
      </w:r>
    </w:p>
    <w:p w14:paraId="7AA0B280" w14:textId="77777777" w:rsidR="00D7244F" w:rsidRPr="005D3506" w:rsidRDefault="00000000">
      <w:pPr>
        <w:pStyle w:val="Body"/>
        <w:widowControl/>
        <w:spacing w:line="360" w:lineRule="auto"/>
        <w:jc w:val="both"/>
        <w:rPr>
          <w:rFonts w:cs="Times New Roman"/>
        </w:rPr>
      </w:pPr>
      <w:r w:rsidRPr="005D3506">
        <w:rPr>
          <w:rFonts w:cs="Times New Roman"/>
          <w:lang w:val="en-US"/>
        </w:rPr>
        <w:t xml:space="preserve">We hereby declare that the Field Project entitled </w:t>
      </w:r>
      <w:r w:rsidRPr="005D3506">
        <w:rPr>
          <w:rFonts w:cs="Times New Roman"/>
          <w:b/>
          <w:bCs/>
          <w:lang w:val="en-US"/>
        </w:rPr>
        <w:t>“Crop Recommendation using Machine Learning</w:t>
      </w:r>
      <w:r w:rsidRPr="005D3506">
        <w:rPr>
          <w:rFonts w:cs="Times New Roman"/>
          <w:b/>
          <w:bCs/>
          <w:sz w:val="22"/>
          <w:szCs w:val="22"/>
          <w:lang w:val="en-US"/>
        </w:rPr>
        <w:t>”</w:t>
      </w:r>
      <w:r w:rsidRPr="005D3506">
        <w:rPr>
          <w:rFonts w:cs="Times New Roman"/>
          <w:lang w:val="en-US"/>
        </w:rPr>
        <w:t xml:space="preserve"> is being submitted by 221FA04223 (Sirisha), 221FA04244(Srujana), 221FA04438 (Charitha Sri), 221FA04510 (Sai Harshitha) in partial fulfilment of Field Project course work. This is our original work, and this project has not formed the basis for the award of any degree. We have worked under the supervision of Ms. Dr. N. Sameera., Assistant Professor, Department of CSE</w:t>
      </w:r>
    </w:p>
    <w:p w14:paraId="01ECCF6A" w14:textId="77777777" w:rsidR="00D7244F" w:rsidRPr="005D3506" w:rsidRDefault="00000000">
      <w:pPr>
        <w:pStyle w:val="NoSpacing"/>
        <w:jc w:val="center"/>
        <w:rPr>
          <w:rFonts w:cs="Times New Roman"/>
        </w:rPr>
      </w:pPr>
      <w:r w:rsidRPr="005D3506">
        <w:rPr>
          <w:rFonts w:cs="Times New Roman"/>
        </w:rPr>
        <w:t>By</w:t>
      </w:r>
    </w:p>
    <w:p w14:paraId="74DDD32C" w14:textId="77777777" w:rsidR="00D7244F" w:rsidRPr="005D3506" w:rsidRDefault="00D7244F">
      <w:pPr>
        <w:pStyle w:val="NoSpacing"/>
        <w:jc w:val="center"/>
        <w:rPr>
          <w:rFonts w:cs="Times New Roman"/>
        </w:rPr>
      </w:pPr>
    </w:p>
    <w:p w14:paraId="7CFB2BA1" w14:textId="77777777" w:rsidR="00D7244F" w:rsidRPr="005D3506" w:rsidRDefault="00000000">
      <w:pPr>
        <w:pStyle w:val="NoSpacing"/>
        <w:spacing w:line="360" w:lineRule="auto"/>
        <w:jc w:val="center"/>
        <w:rPr>
          <w:rFonts w:cs="Times New Roman"/>
        </w:rPr>
      </w:pPr>
      <w:r w:rsidRPr="005D3506">
        <w:rPr>
          <w:rStyle w:val="Strong"/>
          <w:rFonts w:cs="Times New Roman"/>
        </w:rPr>
        <w:t xml:space="preserve"> 221FA04223 (Sirisha)</w:t>
      </w:r>
    </w:p>
    <w:p w14:paraId="4AC5BEF1" w14:textId="77777777" w:rsidR="00D7244F" w:rsidRPr="005D3506" w:rsidRDefault="00000000">
      <w:pPr>
        <w:pStyle w:val="NoSpacing"/>
        <w:spacing w:line="360" w:lineRule="auto"/>
        <w:jc w:val="center"/>
        <w:rPr>
          <w:rFonts w:cs="Times New Roman"/>
        </w:rPr>
      </w:pPr>
      <w:r w:rsidRPr="005D3506">
        <w:rPr>
          <w:rStyle w:val="Strong"/>
          <w:rFonts w:cs="Times New Roman"/>
        </w:rPr>
        <w:t xml:space="preserve">  221FA04244(Srujana)</w:t>
      </w:r>
    </w:p>
    <w:p w14:paraId="1F3AFC58" w14:textId="77777777" w:rsidR="00D7244F" w:rsidRPr="005D3506" w:rsidRDefault="00000000">
      <w:pPr>
        <w:pStyle w:val="NoSpacing"/>
        <w:spacing w:line="360" w:lineRule="auto"/>
        <w:jc w:val="center"/>
        <w:rPr>
          <w:rFonts w:cs="Times New Roman"/>
        </w:rPr>
      </w:pPr>
      <w:r w:rsidRPr="005D3506">
        <w:rPr>
          <w:rStyle w:val="Strong"/>
          <w:rFonts w:cs="Times New Roman"/>
        </w:rPr>
        <w:t xml:space="preserve">           221FA04438 (Charitha Sri)</w:t>
      </w:r>
    </w:p>
    <w:p w14:paraId="34EF78D0" w14:textId="77777777" w:rsidR="00D7244F" w:rsidRPr="005D3506" w:rsidRDefault="00000000">
      <w:pPr>
        <w:pStyle w:val="NoSpacing"/>
        <w:spacing w:line="360" w:lineRule="auto"/>
        <w:ind w:firstLine="720"/>
        <w:jc w:val="center"/>
        <w:rPr>
          <w:rFonts w:eastAsia="SimSong Bold" w:cs="Times New Roman"/>
        </w:rPr>
      </w:pPr>
      <w:r w:rsidRPr="005D3506">
        <w:rPr>
          <w:rStyle w:val="Strong"/>
          <w:rFonts w:cs="Times New Roman"/>
        </w:rPr>
        <w:t xml:space="preserve"> 221FA04510 (Sai Harshitha)</w:t>
      </w:r>
    </w:p>
    <w:p w14:paraId="61FA89EB" w14:textId="77777777" w:rsidR="00D7244F" w:rsidRPr="005D3506" w:rsidRDefault="00D7244F">
      <w:pPr>
        <w:pStyle w:val="Body"/>
        <w:widowControl/>
        <w:spacing w:line="360" w:lineRule="auto"/>
        <w:ind w:right="27"/>
        <w:rPr>
          <w:rFonts w:cs="Times New Roman"/>
        </w:rPr>
      </w:pPr>
    </w:p>
    <w:p w14:paraId="6389EBB6" w14:textId="77777777" w:rsidR="00D7244F" w:rsidRPr="005D3506" w:rsidRDefault="00D7244F">
      <w:pPr>
        <w:pStyle w:val="Body"/>
        <w:widowControl/>
        <w:spacing w:line="360" w:lineRule="auto"/>
        <w:ind w:right="27"/>
        <w:rPr>
          <w:rFonts w:cs="Times New Roman"/>
        </w:rPr>
      </w:pPr>
    </w:p>
    <w:p w14:paraId="3D24A22C" w14:textId="77777777" w:rsidR="00D7244F" w:rsidRPr="005D3506" w:rsidRDefault="00000000">
      <w:pPr>
        <w:pStyle w:val="Body"/>
        <w:widowControl/>
        <w:spacing w:line="360" w:lineRule="auto"/>
        <w:ind w:right="27"/>
        <w:rPr>
          <w:rFonts w:cs="Times New Roman"/>
        </w:rPr>
      </w:pPr>
      <w:r w:rsidRPr="005D3506">
        <w:rPr>
          <w:rFonts w:cs="Times New Roman"/>
        </w:rPr>
        <w:t xml:space="preserve">Date: </w:t>
      </w:r>
    </w:p>
    <w:p w14:paraId="191BBA6C" w14:textId="77777777" w:rsidR="00E171D1" w:rsidRPr="005D3506" w:rsidRDefault="00E171D1">
      <w:pPr>
        <w:pStyle w:val="Body"/>
        <w:widowControl/>
        <w:spacing w:line="360" w:lineRule="auto"/>
        <w:ind w:right="27"/>
        <w:rPr>
          <w:rFonts w:cs="Times New Roman"/>
        </w:rPr>
      </w:pPr>
    </w:p>
    <w:p w14:paraId="3434F12F" w14:textId="77777777" w:rsidR="00E171D1" w:rsidRPr="005D3506" w:rsidRDefault="00E171D1">
      <w:pPr>
        <w:pStyle w:val="Body"/>
        <w:widowControl/>
        <w:spacing w:line="360" w:lineRule="auto"/>
        <w:ind w:right="27"/>
        <w:rPr>
          <w:rFonts w:cs="Times New Roman"/>
        </w:rPr>
      </w:pPr>
    </w:p>
    <w:p w14:paraId="48C863C8" w14:textId="77777777" w:rsidR="00E171D1" w:rsidRPr="005D3506" w:rsidRDefault="00E171D1">
      <w:pPr>
        <w:pStyle w:val="Body"/>
        <w:widowControl/>
        <w:spacing w:line="360" w:lineRule="auto"/>
        <w:ind w:right="27"/>
        <w:rPr>
          <w:rFonts w:cs="Times New Roman"/>
        </w:rPr>
      </w:pPr>
    </w:p>
    <w:p w14:paraId="48E7D791" w14:textId="77777777" w:rsidR="00E171D1" w:rsidRPr="005D3506" w:rsidRDefault="00E171D1">
      <w:pPr>
        <w:pStyle w:val="Body"/>
        <w:widowControl/>
        <w:spacing w:line="360" w:lineRule="auto"/>
        <w:ind w:right="27"/>
        <w:rPr>
          <w:rFonts w:cs="Times New Roman"/>
        </w:rPr>
      </w:pPr>
    </w:p>
    <w:p w14:paraId="6942EE6F" w14:textId="77777777" w:rsidR="00E171D1" w:rsidRPr="005D3506" w:rsidRDefault="00E171D1">
      <w:pPr>
        <w:pStyle w:val="Body"/>
        <w:widowControl/>
        <w:spacing w:line="360" w:lineRule="auto"/>
        <w:ind w:right="27"/>
        <w:rPr>
          <w:rFonts w:cs="Times New Roman"/>
        </w:rPr>
      </w:pPr>
    </w:p>
    <w:p w14:paraId="794871CD" w14:textId="77777777" w:rsidR="00E171D1" w:rsidRPr="005D3506" w:rsidRDefault="00E171D1">
      <w:pPr>
        <w:pStyle w:val="Body"/>
        <w:widowControl/>
        <w:spacing w:line="360" w:lineRule="auto"/>
        <w:ind w:right="27"/>
        <w:rPr>
          <w:rFonts w:cs="Times New Roman"/>
        </w:rPr>
      </w:pPr>
    </w:p>
    <w:p w14:paraId="79FA02F0" w14:textId="77777777" w:rsidR="00E171D1" w:rsidRPr="005D3506" w:rsidRDefault="00E171D1">
      <w:pPr>
        <w:pStyle w:val="Body"/>
        <w:widowControl/>
        <w:spacing w:line="360" w:lineRule="auto"/>
        <w:ind w:right="27"/>
        <w:rPr>
          <w:rFonts w:cs="Times New Roman"/>
        </w:rPr>
      </w:pPr>
    </w:p>
    <w:p w14:paraId="13A6457F" w14:textId="77777777" w:rsidR="00E171D1" w:rsidRPr="005D3506" w:rsidRDefault="00E171D1">
      <w:pPr>
        <w:pStyle w:val="Body"/>
        <w:widowControl/>
        <w:spacing w:line="360" w:lineRule="auto"/>
        <w:ind w:right="27"/>
        <w:rPr>
          <w:rFonts w:cs="Times New Roman"/>
        </w:rPr>
      </w:pPr>
    </w:p>
    <w:p w14:paraId="573D79EF" w14:textId="77777777" w:rsidR="00E171D1" w:rsidRPr="005D3506" w:rsidRDefault="00E171D1">
      <w:pPr>
        <w:pStyle w:val="Body"/>
        <w:widowControl/>
        <w:spacing w:line="360" w:lineRule="auto"/>
        <w:ind w:right="27"/>
        <w:rPr>
          <w:rFonts w:cs="Times New Roman"/>
        </w:rPr>
      </w:pPr>
    </w:p>
    <w:p w14:paraId="61FE9C82" w14:textId="77777777" w:rsidR="00E171D1" w:rsidRPr="005D3506" w:rsidRDefault="00E171D1">
      <w:pPr>
        <w:pStyle w:val="Body"/>
        <w:widowControl/>
        <w:spacing w:line="360" w:lineRule="auto"/>
        <w:ind w:right="27"/>
        <w:rPr>
          <w:rFonts w:cs="Times New Roman"/>
        </w:rPr>
      </w:pPr>
    </w:p>
    <w:p w14:paraId="13831831" w14:textId="77777777" w:rsidR="00E171D1" w:rsidRPr="005D3506" w:rsidRDefault="00E171D1">
      <w:pPr>
        <w:pStyle w:val="Body"/>
        <w:widowControl/>
        <w:spacing w:line="360" w:lineRule="auto"/>
        <w:ind w:right="27"/>
        <w:rPr>
          <w:rFonts w:cs="Times New Roman"/>
        </w:rPr>
      </w:pPr>
    </w:p>
    <w:p w14:paraId="6ED23F03" w14:textId="77777777" w:rsidR="00E171D1" w:rsidRPr="005D3506" w:rsidRDefault="00E171D1">
      <w:pPr>
        <w:pStyle w:val="Body"/>
        <w:widowControl/>
        <w:spacing w:line="360" w:lineRule="auto"/>
        <w:ind w:right="27"/>
        <w:rPr>
          <w:rFonts w:cs="Times New Roman"/>
        </w:rPr>
      </w:pPr>
    </w:p>
    <w:p w14:paraId="29951927" w14:textId="77777777" w:rsidR="00E171D1" w:rsidRPr="005D3506" w:rsidRDefault="00E171D1">
      <w:pPr>
        <w:pStyle w:val="Body"/>
        <w:widowControl/>
        <w:spacing w:line="360" w:lineRule="auto"/>
        <w:ind w:right="27"/>
        <w:rPr>
          <w:rFonts w:cs="Times New Roman"/>
        </w:rPr>
      </w:pPr>
    </w:p>
    <w:p w14:paraId="74EC46C3" w14:textId="035CFB05" w:rsidR="00D7244F" w:rsidRPr="005D3506" w:rsidRDefault="00E171D1">
      <w:pPr>
        <w:pStyle w:val="Body"/>
        <w:keepNext/>
        <w:keepLines/>
        <w:widowControl/>
        <w:spacing w:before="360" w:after="80" w:line="276" w:lineRule="auto"/>
        <w:ind w:right="21"/>
        <w:rPr>
          <w:rFonts w:cs="Times New Roman"/>
          <w:b/>
          <w:bCs/>
          <w:sz w:val="36"/>
          <w:szCs w:val="36"/>
        </w:rPr>
      </w:pPr>
      <w:r w:rsidRPr="005D3506">
        <w:rPr>
          <w:rFonts w:cs="Times New Roman"/>
          <w:b/>
          <w:bCs/>
          <w:sz w:val="36"/>
          <w:szCs w:val="30"/>
        </w:rPr>
        <w:lastRenderedPageBreak/>
        <w:t>AB</w:t>
      </w:r>
      <w:r w:rsidRPr="005D3506">
        <w:rPr>
          <w:rFonts w:cs="Times New Roman"/>
          <w:b/>
          <w:bCs/>
          <w:sz w:val="36"/>
          <w:szCs w:val="36"/>
        </w:rPr>
        <w:t>STRACT</w:t>
      </w:r>
    </w:p>
    <w:p w14:paraId="2763AC5D" w14:textId="77777777" w:rsidR="00D7244F" w:rsidRPr="005D3506" w:rsidRDefault="00D7244F">
      <w:pPr>
        <w:pStyle w:val="Body"/>
        <w:widowControl/>
        <w:spacing w:line="276" w:lineRule="auto"/>
        <w:rPr>
          <w:rFonts w:eastAsia="Arial" w:cs="Times New Roman"/>
        </w:rPr>
      </w:pPr>
    </w:p>
    <w:p w14:paraId="35D839A3" w14:textId="77777777" w:rsidR="00D7244F" w:rsidRPr="005D3506" w:rsidRDefault="00000000">
      <w:pPr>
        <w:pStyle w:val="Body"/>
        <w:widowControl/>
        <w:spacing w:line="360" w:lineRule="auto"/>
        <w:rPr>
          <w:rFonts w:eastAsia="Arial" w:cs="Times New Roman"/>
          <w:sz w:val="22"/>
          <w:szCs w:val="22"/>
        </w:rPr>
      </w:pPr>
      <w:r w:rsidRPr="005D3506">
        <w:rPr>
          <w:rFonts w:cs="Times New Roman"/>
          <w:lang w:val="en-US"/>
        </w:rPr>
        <w:t>This project focuses on building a machine learning-based crop recommendation system to help farmers choose the best crops based on soil and environmental factors such as nitrogen, phosphorus, potassium content, temperature, humidity, pH, and rainfall. The aim is to support precision agriculture by improving crop yields and resource management through data-driven insights. The dataset was preprocessed by handling missing values, scaling the features, and using label encoding to convert categorical crop labels into numeric data for model input. Several machine learning models were implemented, including Logistic Regression, Naive Bayes, K-Nearest Neighbors (KNN), Decision Tree, Support Vector Machine (SVM), and Gradient Boosting. Each model was trained and compared based on accuracy. The Naive Bayes model performed the best with an accuracy of 99.55%, followed by Gradient Boosting and Decision Tree at 98.18%, KNN at 97.05%, SVM at 96.14%, and Logistic Regression at 94.55%. The results show that models like Naive Bayes and Decision Tree are highly effective in recommending suitable crops, making this system a valuable tool for enhancing agricultural productivity</w:t>
      </w:r>
      <w:r w:rsidRPr="005D3506">
        <w:rPr>
          <w:rFonts w:cs="Times New Roman"/>
          <w:sz w:val="22"/>
          <w:szCs w:val="22"/>
        </w:rPr>
        <w:t>.</w:t>
      </w:r>
    </w:p>
    <w:p w14:paraId="4327F17D" w14:textId="77777777" w:rsidR="00D7244F" w:rsidRPr="005D3506" w:rsidRDefault="00D7244F">
      <w:pPr>
        <w:pStyle w:val="Body"/>
        <w:widowControl/>
        <w:spacing w:line="276" w:lineRule="auto"/>
        <w:rPr>
          <w:rFonts w:cs="Times New Roman"/>
        </w:rPr>
      </w:pPr>
    </w:p>
    <w:p w14:paraId="6E6828FD" w14:textId="77777777" w:rsidR="00D7244F" w:rsidRPr="005D3506" w:rsidRDefault="00000000">
      <w:pPr>
        <w:pStyle w:val="Body"/>
        <w:widowControl/>
        <w:spacing w:after="281" w:line="288" w:lineRule="auto"/>
        <w:rPr>
          <w:rFonts w:eastAsia="Arial" w:cs="Times New Roman"/>
          <w:b/>
          <w:bCs/>
        </w:rPr>
      </w:pPr>
      <w:r w:rsidRPr="005D3506">
        <w:rPr>
          <w:rFonts w:cs="Times New Roman"/>
          <w:b/>
          <w:bCs/>
          <w:lang w:val="en-US"/>
        </w:rPr>
        <w:t>Keywords:</w:t>
      </w:r>
    </w:p>
    <w:p w14:paraId="2CF97749" w14:textId="77777777" w:rsidR="00D7244F" w:rsidRPr="005D3506" w:rsidRDefault="00000000">
      <w:pPr>
        <w:pStyle w:val="Body"/>
        <w:widowControl/>
        <w:spacing w:after="240" w:line="288" w:lineRule="auto"/>
        <w:rPr>
          <w:rFonts w:cs="Times New Roman"/>
        </w:rPr>
        <w:sectPr w:rsidR="00D7244F" w:rsidRPr="005D3506" w:rsidSect="00D455AC">
          <w:footerReference w:type="default" r:id="rId12"/>
          <w:pgSz w:w="11920" w:h="16860"/>
          <w:pgMar w:top="1340" w:right="1260" w:bottom="1180" w:left="1280" w:header="0" w:footer="0" w:gutter="0"/>
          <w:pgNumType w:fmt="lowerRoman" w:start="1"/>
          <w:cols w:space="720"/>
        </w:sectPr>
      </w:pPr>
      <w:r w:rsidRPr="005D3506">
        <w:rPr>
          <w:rFonts w:cs="Times New Roman"/>
          <w:lang w:val="en-US"/>
        </w:rPr>
        <w:t>Crop Recommendation, Machine Learning, Naive Bayes, KNN, Decision Tree, Gradient Boosting, SVM, Precision Agriculture, Feature Scaling, Classification Models.</w:t>
      </w:r>
    </w:p>
    <w:p w14:paraId="7961EB48" w14:textId="77777777" w:rsidR="00D7244F" w:rsidRPr="005D3506" w:rsidRDefault="00000000">
      <w:pPr>
        <w:pStyle w:val="Body"/>
        <w:widowControl/>
        <w:spacing w:before="78" w:line="276" w:lineRule="auto"/>
        <w:ind w:right="15"/>
        <w:jc w:val="center"/>
        <w:rPr>
          <w:rFonts w:eastAsia="Arial" w:cs="Times New Roman"/>
          <w:b/>
          <w:bCs/>
          <w:sz w:val="28"/>
          <w:szCs w:val="28"/>
        </w:rPr>
      </w:pPr>
      <w:r w:rsidRPr="005D3506">
        <w:rPr>
          <w:rFonts w:cs="Times New Roman"/>
          <w:b/>
          <w:bCs/>
          <w:sz w:val="28"/>
          <w:szCs w:val="28"/>
          <w:lang w:val="en-US"/>
        </w:rPr>
        <w:lastRenderedPageBreak/>
        <w:t>TABLE OF CONTENTS</w:t>
      </w:r>
    </w:p>
    <w:p w14:paraId="3C8C191A" w14:textId="77777777" w:rsidR="00D7244F" w:rsidRPr="005D3506" w:rsidRDefault="00D7244F">
      <w:pPr>
        <w:pStyle w:val="Body"/>
        <w:widowControl/>
        <w:spacing w:before="78" w:line="276" w:lineRule="auto"/>
        <w:ind w:right="15"/>
        <w:jc w:val="center"/>
        <w:rPr>
          <w:rFonts w:cs="Times New Roman"/>
        </w:rPr>
      </w:pPr>
    </w:p>
    <w:p w14:paraId="657239EE" w14:textId="77777777" w:rsidR="00D7244F" w:rsidRPr="005D3506" w:rsidRDefault="00D7244F">
      <w:pPr>
        <w:pStyle w:val="Body"/>
        <w:widowControl/>
        <w:spacing w:line="276" w:lineRule="auto"/>
        <w:rPr>
          <w:rFonts w:cs="Times New Roman"/>
          <w:lang w:val="fr-FR"/>
        </w:rPr>
      </w:pPr>
    </w:p>
    <w:sdt>
      <w:sdtPr>
        <w:id w:val="523063204"/>
        <w:docPartObj>
          <w:docPartGallery w:val="Table of Contents"/>
          <w:docPartUnique/>
        </w:docPartObj>
      </w:sdtPr>
      <w:sdtContent>
        <w:p w14:paraId="6D98CCDB" w14:textId="77777777" w:rsidR="00F94E8E" w:rsidRPr="005D3506" w:rsidRDefault="00F94E8E" w:rsidP="00F94E8E">
          <w:pPr>
            <w:pStyle w:val="TOC1"/>
            <w:numPr>
              <w:ilvl w:val="0"/>
              <w:numId w:val="22"/>
            </w:numPr>
            <w:tabs>
              <w:tab w:val="left" w:pos="877"/>
              <w:tab w:val="right" w:pos="9200"/>
            </w:tabs>
            <w:spacing w:before="555"/>
            <w:ind w:left="877" w:hanging="357"/>
          </w:pPr>
          <w:hyperlink w:anchor="_bookmark0" w:history="1">
            <w:r w:rsidRPr="005D3506">
              <w:rPr>
                <w:spacing w:val="-2"/>
              </w:rPr>
              <w:t>Introduction</w:t>
            </w:r>
            <w:r w:rsidRPr="005D3506">
              <w:tab/>
            </w:r>
            <w:r w:rsidRPr="005D3506">
              <w:rPr>
                <w:spacing w:val="-10"/>
              </w:rPr>
              <w:t>1</w:t>
            </w:r>
          </w:hyperlink>
        </w:p>
        <w:p w14:paraId="19F7E6A5" w14:textId="29C58B09" w:rsidR="00F94E8E" w:rsidRPr="005D3506" w:rsidRDefault="00F94E8E" w:rsidP="00F94E8E">
          <w:pPr>
            <w:pStyle w:val="TOC2"/>
            <w:numPr>
              <w:ilvl w:val="1"/>
              <w:numId w:val="22"/>
            </w:numPr>
            <w:tabs>
              <w:tab w:val="left" w:pos="1240"/>
              <w:tab w:val="right" w:pos="9198"/>
            </w:tabs>
          </w:pPr>
          <w:hyperlink w:anchor="_bookmark1" w:history="1">
            <w:r w:rsidRPr="005D3506">
              <w:t>Background and Importance of Crop Recommendation</w:t>
            </w:r>
            <w:r w:rsidRPr="005D3506">
              <w:tab/>
            </w:r>
            <w:r w:rsidRPr="005D3506">
              <w:rPr>
                <w:spacing w:val="-10"/>
              </w:rPr>
              <w:t>2</w:t>
            </w:r>
          </w:hyperlink>
        </w:p>
        <w:p w14:paraId="56580FCC" w14:textId="7E7A269D" w:rsidR="00F94E8E" w:rsidRPr="005D3506" w:rsidRDefault="00F94E8E" w:rsidP="00F94E8E">
          <w:pPr>
            <w:pStyle w:val="TOC2"/>
            <w:numPr>
              <w:ilvl w:val="1"/>
              <w:numId w:val="22"/>
            </w:numPr>
            <w:tabs>
              <w:tab w:val="left" w:pos="1240"/>
              <w:tab w:val="right" w:pos="9198"/>
            </w:tabs>
          </w:pPr>
          <w:hyperlink w:anchor="_bookmark2" w:history="1">
            <w:r w:rsidRPr="005D3506">
              <w:t>Overview of Machine Learning in Agriculture</w:t>
            </w:r>
            <w:r w:rsidRPr="005D3506">
              <w:tab/>
            </w:r>
            <w:r w:rsidRPr="005D3506">
              <w:rPr>
                <w:spacing w:val="-10"/>
              </w:rPr>
              <w:t>3</w:t>
            </w:r>
          </w:hyperlink>
        </w:p>
        <w:p w14:paraId="0B62E65F" w14:textId="6AE93D58" w:rsidR="00F94E8E" w:rsidRPr="005D3506" w:rsidRDefault="00F94E8E" w:rsidP="00F94E8E">
          <w:pPr>
            <w:pStyle w:val="TOC2"/>
            <w:numPr>
              <w:ilvl w:val="1"/>
              <w:numId w:val="22"/>
            </w:numPr>
            <w:tabs>
              <w:tab w:val="left" w:pos="1240"/>
              <w:tab w:val="right" w:pos="9200"/>
            </w:tabs>
          </w:pPr>
          <w:hyperlink w:anchor="_bookmark3" w:history="1">
            <w:r w:rsidRPr="005D3506">
              <w:t>Research Objectives and Scope</w:t>
            </w:r>
            <w:r w:rsidRPr="005D3506">
              <w:tab/>
            </w:r>
            <w:r w:rsidRPr="005D3506">
              <w:rPr>
                <w:spacing w:val="-10"/>
              </w:rPr>
              <w:t>4</w:t>
            </w:r>
          </w:hyperlink>
        </w:p>
        <w:p w14:paraId="6C2C7525" w14:textId="0942DA64" w:rsidR="00F94E8E" w:rsidRPr="005D3506" w:rsidRDefault="00F94E8E" w:rsidP="00F94E8E">
          <w:pPr>
            <w:pStyle w:val="TOC2"/>
            <w:numPr>
              <w:ilvl w:val="1"/>
              <w:numId w:val="22"/>
            </w:numPr>
            <w:tabs>
              <w:tab w:val="left" w:pos="1240"/>
              <w:tab w:val="right" w:pos="9200"/>
            </w:tabs>
          </w:pPr>
          <w:hyperlink w:anchor="_bookmark4" w:history="1">
            <w:r w:rsidRPr="005D3506">
              <w:t>Challenges in Crop Recommendation</w:t>
            </w:r>
            <w:r w:rsidRPr="005D3506">
              <w:tab/>
            </w:r>
            <w:r w:rsidRPr="005D3506">
              <w:rPr>
                <w:spacing w:val="-10"/>
              </w:rPr>
              <w:t>5</w:t>
            </w:r>
          </w:hyperlink>
        </w:p>
        <w:p w14:paraId="0096F3D9" w14:textId="740155C4" w:rsidR="00F94E8E" w:rsidRPr="005D3506" w:rsidRDefault="00F94E8E" w:rsidP="00F94E8E">
          <w:pPr>
            <w:pStyle w:val="TOC2"/>
            <w:numPr>
              <w:ilvl w:val="1"/>
              <w:numId w:val="22"/>
            </w:numPr>
            <w:tabs>
              <w:tab w:val="left" w:pos="1240"/>
              <w:tab w:val="right" w:pos="9195"/>
            </w:tabs>
          </w:pPr>
          <w:r w:rsidRPr="005D3506">
            <w:t>Applications of ML in Precision Agriculture</w:t>
          </w:r>
          <w:r w:rsidRPr="005D3506">
            <w:tab/>
          </w:r>
          <w:r w:rsidRPr="005D3506">
            <w:rPr>
              <w:spacing w:val="-10"/>
            </w:rPr>
            <w:t>6</w:t>
          </w:r>
        </w:p>
        <w:p w14:paraId="3A15726C" w14:textId="77777777" w:rsidR="00F94E8E" w:rsidRPr="005D3506" w:rsidRDefault="00F94E8E" w:rsidP="00F94E8E">
          <w:pPr>
            <w:pStyle w:val="TOC1"/>
            <w:numPr>
              <w:ilvl w:val="0"/>
              <w:numId w:val="22"/>
            </w:numPr>
            <w:tabs>
              <w:tab w:val="left" w:pos="877"/>
              <w:tab w:val="right" w:pos="9200"/>
            </w:tabs>
            <w:spacing w:before="121"/>
            <w:ind w:left="877" w:hanging="357"/>
          </w:pPr>
          <w:hyperlink w:anchor="_bookmark5" w:history="1">
            <w:r w:rsidRPr="005D3506">
              <w:t>Literature</w:t>
            </w:r>
            <w:r w:rsidRPr="005D3506">
              <w:rPr>
                <w:spacing w:val="-7"/>
              </w:rPr>
              <w:t xml:space="preserve"> </w:t>
            </w:r>
            <w:r w:rsidRPr="005D3506">
              <w:rPr>
                <w:spacing w:val="-2"/>
              </w:rPr>
              <w:t>Survey</w:t>
            </w:r>
            <w:r w:rsidRPr="005D3506">
              <w:tab/>
            </w:r>
            <w:r w:rsidRPr="005D3506">
              <w:rPr>
                <w:spacing w:val="-10"/>
              </w:rPr>
              <w:t>7</w:t>
            </w:r>
          </w:hyperlink>
        </w:p>
        <w:p w14:paraId="63D3619D" w14:textId="3EB17B78" w:rsidR="00F94E8E" w:rsidRPr="005D3506" w:rsidRDefault="00F94E8E" w:rsidP="00F94E8E">
          <w:pPr>
            <w:pStyle w:val="TOC2"/>
            <w:numPr>
              <w:ilvl w:val="1"/>
              <w:numId w:val="22"/>
            </w:numPr>
            <w:tabs>
              <w:tab w:val="left" w:pos="1240"/>
              <w:tab w:val="right" w:pos="9200"/>
            </w:tabs>
          </w:pPr>
          <w:hyperlink w:anchor="_bookmark6" w:history="1">
            <w:r w:rsidRPr="005D3506">
              <w:t>Previous Studies on Crop Recommendation</w:t>
            </w:r>
            <w:r w:rsidRPr="005D3506">
              <w:tab/>
            </w:r>
            <w:r w:rsidRPr="005D3506">
              <w:rPr>
                <w:spacing w:val="-10"/>
              </w:rPr>
              <w:t>8</w:t>
            </w:r>
          </w:hyperlink>
        </w:p>
        <w:p w14:paraId="3F54BB2C" w14:textId="11D35E9E" w:rsidR="00F94E8E" w:rsidRPr="005D3506" w:rsidRDefault="00F94E8E" w:rsidP="00F94E8E">
          <w:pPr>
            <w:pStyle w:val="TOC2"/>
            <w:numPr>
              <w:ilvl w:val="1"/>
              <w:numId w:val="22"/>
            </w:numPr>
            <w:tabs>
              <w:tab w:val="left" w:pos="1240"/>
              <w:tab w:val="right" w:pos="9193"/>
            </w:tabs>
            <w:spacing w:before="122"/>
          </w:pPr>
          <w:hyperlink w:anchor="_bookmark7" w:history="1">
            <w:r w:rsidRPr="005D3506">
              <w:t>Integration of Environmental and Soil Data</w:t>
            </w:r>
            <w:r w:rsidRPr="005D3506">
              <w:tab/>
            </w:r>
            <w:r w:rsidRPr="005D3506">
              <w:rPr>
                <w:spacing w:val="-5"/>
              </w:rPr>
              <w:t>9</w:t>
            </w:r>
          </w:hyperlink>
        </w:p>
        <w:p w14:paraId="309D597B" w14:textId="53CD9666" w:rsidR="00F94E8E" w:rsidRPr="005D3506" w:rsidRDefault="00F94E8E" w:rsidP="00F94E8E">
          <w:pPr>
            <w:pStyle w:val="TOC1"/>
            <w:numPr>
              <w:ilvl w:val="0"/>
              <w:numId w:val="22"/>
            </w:numPr>
            <w:tabs>
              <w:tab w:val="left" w:pos="877"/>
              <w:tab w:val="right" w:pos="9186"/>
            </w:tabs>
            <w:spacing w:before="118"/>
            <w:ind w:left="877" w:hanging="357"/>
          </w:pPr>
          <w:hyperlink w:anchor="_bookmark8" w:history="1">
            <w:r w:rsidRPr="005D3506">
              <w:t>Proposed</w:t>
            </w:r>
            <w:r w:rsidRPr="005D3506">
              <w:rPr>
                <w:spacing w:val="-7"/>
              </w:rPr>
              <w:t xml:space="preserve"> </w:t>
            </w:r>
            <w:r w:rsidRPr="005D3506">
              <w:rPr>
                <w:spacing w:val="-2"/>
              </w:rPr>
              <w:t>System</w:t>
            </w:r>
            <w:r w:rsidRPr="005D3506">
              <w:tab/>
            </w:r>
            <w:r w:rsidRPr="005D3506">
              <w:rPr>
                <w:spacing w:val="-5"/>
              </w:rPr>
              <w:t>10</w:t>
            </w:r>
          </w:hyperlink>
        </w:p>
        <w:p w14:paraId="1F7E9D00" w14:textId="374295C8" w:rsidR="00F94E8E" w:rsidRPr="005D3506" w:rsidRDefault="00F94E8E" w:rsidP="00F94E8E">
          <w:pPr>
            <w:pStyle w:val="TOC2"/>
            <w:numPr>
              <w:ilvl w:val="1"/>
              <w:numId w:val="22"/>
            </w:numPr>
            <w:tabs>
              <w:tab w:val="left" w:pos="1240"/>
              <w:tab w:val="right" w:pos="9186"/>
            </w:tabs>
          </w:pPr>
          <w:hyperlink w:anchor="_bookmark9" w:history="1">
            <w:r w:rsidRPr="005D3506">
              <w:t>Input</w:t>
            </w:r>
            <w:r w:rsidRPr="005D3506">
              <w:rPr>
                <w:spacing w:val="-9"/>
              </w:rPr>
              <w:t xml:space="preserve"> </w:t>
            </w:r>
            <w:r w:rsidRPr="005D3506">
              <w:rPr>
                <w:spacing w:val="-2"/>
              </w:rPr>
              <w:t>dataset</w:t>
            </w:r>
            <w:r w:rsidRPr="005D3506">
              <w:tab/>
            </w:r>
            <w:r w:rsidRPr="005D3506">
              <w:rPr>
                <w:spacing w:val="-5"/>
              </w:rPr>
              <w:t>11</w:t>
            </w:r>
          </w:hyperlink>
        </w:p>
        <w:p w14:paraId="5759D041" w14:textId="281A5E14" w:rsidR="00F94E8E" w:rsidRPr="005D3506" w:rsidRDefault="00F94E8E" w:rsidP="00F94E8E">
          <w:pPr>
            <w:pStyle w:val="TOC3"/>
            <w:numPr>
              <w:ilvl w:val="2"/>
              <w:numId w:val="22"/>
            </w:numPr>
            <w:tabs>
              <w:tab w:val="left" w:pos="1960"/>
              <w:tab w:val="right" w:pos="9191"/>
            </w:tabs>
            <w:ind w:left="1960" w:hanging="720"/>
          </w:pPr>
          <w:r w:rsidRPr="005D3506">
            <w:rPr>
              <w:spacing w:val="-2"/>
            </w:rPr>
            <w:t>Detailed</w:t>
          </w:r>
          <w:r w:rsidRPr="005D3506">
            <w:rPr>
              <w:spacing w:val="-8"/>
            </w:rPr>
            <w:t xml:space="preserve"> </w:t>
          </w:r>
          <w:r w:rsidRPr="005D3506">
            <w:rPr>
              <w:spacing w:val="-2"/>
            </w:rPr>
            <w:t>features</w:t>
          </w:r>
          <w:r w:rsidRPr="005D3506">
            <w:rPr>
              <w:spacing w:val="-7"/>
            </w:rPr>
            <w:t xml:space="preserve"> </w:t>
          </w:r>
          <w:r w:rsidRPr="005D3506">
            <w:rPr>
              <w:spacing w:val="-2"/>
            </w:rPr>
            <w:t>of</w:t>
          </w:r>
          <w:r w:rsidRPr="005D3506">
            <w:rPr>
              <w:spacing w:val="-8"/>
            </w:rPr>
            <w:t xml:space="preserve"> </w:t>
          </w:r>
          <w:r w:rsidRPr="005D3506">
            <w:rPr>
              <w:spacing w:val="-2"/>
            </w:rPr>
            <w:t>dataset</w:t>
          </w:r>
          <w:r w:rsidRPr="005D3506">
            <w:tab/>
          </w:r>
          <w:r w:rsidRPr="005D3506">
            <w:rPr>
              <w:spacing w:val="-5"/>
            </w:rPr>
            <w:t>12</w:t>
          </w:r>
        </w:p>
        <w:p w14:paraId="2B9743DA" w14:textId="3C6D6086" w:rsidR="00F94E8E" w:rsidRPr="005D3506" w:rsidRDefault="00F94E8E" w:rsidP="00F94E8E">
          <w:pPr>
            <w:pStyle w:val="TOC2"/>
            <w:numPr>
              <w:ilvl w:val="1"/>
              <w:numId w:val="22"/>
            </w:numPr>
            <w:tabs>
              <w:tab w:val="left" w:pos="1240"/>
              <w:tab w:val="right" w:pos="9191"/>
            </w:tabs>
          </w:pPr>
          <w:hyperlink w:anchor="_bookmark10" w:history="1">
            <w:r w:rsidRPr="005D3506">
              <w:t>Data</w:t>
            </w:r>
            <w:r w:rsidRPr="005D3506">
              <w:rPr>
                <w:spacing w:val="-10"/>
              </w:rPr>
              <w:t xml:space="preserve"> </w:t>
            </w:r>
            <w:r w:rsidRPr="005D3506">
              <w:t>Pre-</w:t>
            </w:r>
            <w:r w:rsidRPr="005D3506">
              <w:rPr>
                <w:spacing w:val="-2"/>
              </w:rPr>
              <w:t>processing</w:t>
            </w:r>
            <w:r w:rsidRPr="005D3506">
              <w:tab/>
            </w:r>
            <w:r w:rsidRPr="005D3506">
              <w:rPr>
                <w:spacing w:val="-5"/>
              </w:rPr>
              <w:t>13</w:t>
            </w:r>
          </w:hyperlink>
        </w:p>
        <w:p w14:paraId="1D6DEF84" w14:textId="7B4F3B18" w:rsidR="00F94E8E" w:rsidRPr="005D3506" w:rsidRDefault="00F94E8E" w:rsidP="00F94E8E">
          <w:pPr>
            <w:pStyle w:val="TOC3"/>
            <w:numPr>
              <w:ilvl w:val="2"/>
              <w:numId w:val="22"/>
            </w:numPr>
            <w:tabs>
              <w:tab w:val="left" w:pos="1960"/>
              <w:tab w:val="right" w:pos="9191"/>
            </w:tabs>
            <w:ind w:left="1960" w:hanging="720"/>
          </w:pPr>
          <w:hyperlink w:anchor="_bookmark11" w:history="1">
            <w:r w:rsidRPr="005D3506">
              <w:t xml:space="preserve">Handling missing values  </w:t>
            </w:r>
            <w:r w:rsidRPr="005D3506">
              <w:tab/>
            </w:r>
            <w:r w:rsidRPr="005D3506">
              <w:rPr>
                <w:spacing w:val="-5"/>
              </w:rPr>
              <w:t>14</w:t>
            </w:r>
          </w:hyperlink>
        </w:p>
        <w:p w14:paraId="1D8A5DB7" w14:textId="77338985" w:rsidR="00F94E8E" w:rsidRPr="005D3506" w:rsidRDefault="00F94E8E" w:rsidP="00F94E8E">
          <w:pPr>
            <w:pStyle w:val="TOC3"/>
            <w:numPr>
              <w:ilvl w:val="2"/>
              <w:numId w:val="22"/>
            </w:numPr>
            <w:tabs>
              <w:tab w:val="left" w:pos="1960"/>
              <w:tab w:val="right" w:pos="9191"/>
            </w:tabs>
            <w:spacing w:before="121"/>
            <w:ind w:left="1960" w:hanging="720"/>
          </w:pPr>
          <w:hyperlink w:anchor="_bookmark13" w:history="1">
            <w:r w:rsidRPr="005D3506">
              <w:t xml:space="preserve">Data encoding using label encoding  </w:t>
            </w:r>
            <w:r w:rsidRPr="005D3506">
              <w:tab/>
            </w:r>
            <w:r w:rsidRPr="005D3506">
              <w:rPr>
                <w:spacing w:val="-5"/>
              </w:rPr>
              <w:t>15</w:t>
            </w:r>
          </w:hyperlink>
        </w:p>
        <w:p w14:paraId="2D81B8F0" w14:textId="3AE0C613" w:rsidR="00F94E8E" w:rsidRPr="005D3506" w:rsidRDefault="00F94E8E" w:rsidP="00F94E8E">
          <w:pPr>
            <w:pStyle w:val="TOC2"/>
            <w:numPr>
              <w:ilvl w:val="1"/>
              <w:numId w:val="22"/>
            </w:numPr>
            <w:tabs>
              <w:tab w:val="left" w:pos="1240"/>
              <w:tab w:val="right" w:pos="9188"/>
            </w:tabs>
          </w:pPr>
          <w:hyperlink w:anchor="_bookmark14" w:history="1">
            <w:r w:rsidRPr="005D3506">
              <w:t>Model</w:t>
            </w:r>
            <w:r w:rsidRPr="005D3506">
              <w:rPr>
                <w:spacing w:val="-5"/>
              </w:rPr>
              <w:t xml:space="preserve"> </w:t>
            </w:r>
            <w:r w:rsidRPr="005D3506">
              <w:rPr>
                <w:spacing w:val="-2"/>
              </w:rPr>
              <w:t>Building</w:t>
            </w:r>
            <w:r w:rsidRPr="005D3506">
              <w:tab/>
            </w:r>
            <w:r w:rsidRPr="005D3506">
              <w:rPr>
                <w:spacing w:val="-5"/>
              </w:rPr>
              <w:t>16</w:t>
            </w:r>
          </w:hyperlink>
        </w:p>
        <w:p w14:paraId="64A09D1C" w14:textId="54673445" w:rsidR="00F94E8E" w:rsidRPr="005D3506" w:rsidRDefault="00F94E8E" w:rsidP="00F94E8E">
          <w:pPr>
            <w:pStyle w:val="TOC2"/>
            <w:numPr>
              <w:ilvl w:val="1"/>
              <w:numId w:val="22"/>
            </w:numPr>
            <w:tabs>
              <w:tab w:val="left" w:pos="1230"/>
              <w:tab w:val="right" w:pos="9186"/>
            </w:tabs>
            <w:ind w:left="1230" w:hanging="350"/>
          </w:pPr>
          <w:hyperlink w:anchor="_bookmark16" w:history="1">
            <w:r w:rsidRPr="005D3506">
              <w:t>Methodology</w:t>
            </w:r>
            <w:r w:rsidRPr="005D3506">
              <w:rPr>
                <w:spacing w:val="-16"/>
              </w:rPr>
              <w:t xml:space="preserve"> </w:t>
            </w:r>
            <w:r w:rsidRPr="005D3506">
              <w:t>of</w:t>
            </w:r>
            <w:r w:rsidRPr="005D3506">
              <w:rPr>
                <w:spacing w:val="-12"/>
              </w:rPr>
              <w:t xml:space="preserve"> </w:t>
            </w:r>
            <w:r w:rsidRPr="005D3506">
              <w:t>the</w:t>
            </w:r>
            <w:r w:rsidRPr="005D3506">
              <w:rPr>
                <w:spacing w:val="-8"/>
              </w:rPr>
              <w:t xml:space="preserve"> </w:t>
            </w:r>
            <w:r w:rsidRPr="005D3506">
              <w:rPr>
                <w:spacing w:val="-2"/>
              </w:rPr>
              <w:t>system</w:t>
            </w:r>
            <w:r w:rsidRPr="005D3506">
              <w:tab/>
            </w:r>
            <w:r w:rsidRPr="005D3506">
              <w:rPr>
                <w:spacing w:val="-5"/>
              </w:rPr>
              <w:t>17</w:t>
            </w:r>
          </w:hyperlink>
        </w:p>
        <w:p w14:paraId="00B837C8" w14:textId="5B52C717" w:rsidR="00F94E8E" w:rsidRPr="005D3506" w:rsidRDefault="00F94E8E" w:rsidP="00F94E8E">
          <w:pPr>
            <w:pStyle w:val="TOC2"/>
            <w:numPr>
              <w:ilvl w:val="1"/>
              <w:numId w:val="22"/>
            </w:numPr>
            <w:tabs>
              <w:tab w:val="left" w:pos="1235"/>
              <w:tab w:val="right" w:pos="9186"/>
            </w:tabs>
            <w:spacing w:before="122"/>
            <w:ind w:left="1235" w:hanging="355"/>
          </w:pPr>
          <w:hyperlink w:anchor="_bookmark17" w:history="1">
            <w:r w:rsidRPr="005D3506">
              <w:t>Model</w:t>
            </w:r>
            <w:r w:rsidRPr="005D3506">
              <w:rPr>
                <w:spacing w:val="-3"/>
              </w:rPr>
              <w:t xml:space="preserve"> </w:t>
            </w:r>
            <w:r w:rsidRPr="005D3506">
              <w:rPr>
                <w:spacing w:val="-2"/>
              </w:rPr>
              <w:t>Evaluation</w:t>
            </w:r>
            <w:r w:rsidRPr="005D3506">
              <w:tab/>
            </w:r>
            <w:r w:rsidRPr="005D3506">
              <w:rPr>
                <w:spacing w:val="-7"/>
              </w:rPr>
              <w:t>18</w:t>
            </w:r>
          </w:hyperlink>
        </w:p>
        <w:p w14:paraId="3640A9C1" w14:textId="3ECDA2D6" w:rsidR="00F94E8E" w:rsidRPr="005D3506" w:rsidRDefault="00F94E8E" w:rsidP="00F94E8E">
          <w:pPr>
            <w:pStyle w:val="TOC2"/>
            <w:numPr>
              <w:ilvl w:val="1"/>
              <w:numId w:val="22"/>
            </w:numPr>
            <w:tabs>
              <w:tab w:val="left" w:pos="1240"/>
              <w:tab w:val="right" w:pos="9191"/>
            </w:tabs>
          </w:pPr>
          <w:hyperlink w:anchor="_bookmark18" w:history="1">
            <w:r w:rsidRPr="005D3506">
              <w:rPr>
                <w:spacing w:val="-2"/>
              </w:rPr>
              <w:t>Constraints</w:t>
            </w:r>
            <w:r w:rsidRPr="005D3506">
              <w:tab/>
            </w:r>
            <w:r w:rsidRPr="005D3506">
              <w:rPr>
                <w:spacing w:val="-5"/>
              </w:rPr>
              <w:t>24</w:t>
            </w:r>
          </w:hyperlink>
        </w:p>
        <w:p w14:paraId="69BD307F" w14:textId="7FD7A14B" w:rsidR="00F94E8E" w:rsidRPr="005D3506" w:rsidRDefault="00F94E8E" w:rsidP="00F94E8E">
          <w:pPr>
            <w:pStyle w:val="TOC2"/>
            <w:numPr>
              <w:ilvl w:val="1"/>
              <w:numId w:val="22"/>
            </w:numPr>
            <w:tabs>
              <w:tab w:val="left" w:pos="1228"/>
              <w:tab w:val="right" w:pos="9191"/>
            </w:tabs>
            <w:ind w:left="1228" w:hanging="348"/>
          </w:pPr>
          <w:r w:rsidRPr="005D3506">
            <w:t>Ethical Considerations</w:t>
          </w:r>
          <w:r w:rsidRPr="005D3506">
            <w:tab/>
          </w:r>
          <w:r w:rsidRPr="005D3506">
            <w:rPr>
              <w:spacing w:val="-5"/>
            </w:rPr>
            <w:t>25</w:t>
          </w:r>
        </w:p>
        <w:p w14:paraId="19FA6636" w14:textId="1FF84380" w:rsidR="00F94E8E" w:rsidRPr="005D3506" w:rsidRDefault="00F94E8E" w:rsidP="00F94E8E">
          <w:pPr>
            <w:pStyle w:val="TOC1"/>
            <w:numPr>
              <w:ilvl w:val="0"/>
              <w:numId w:val="22"/>
            </w:numPr>
            <w:tabs>
              <w:tab w:val="left" w:pos="815"/>
              <w:tab w:val="right" w:pos="9183"/>
            </w:tabs>
            <w:ind w:left="815" w:hanging="295"/>
          </w:pPr>
          <w:hyperlink w:anchor="_bookmark19" w:history="1">
            <w:r w:rsidRPr="005D3506">
              <w:rPr>
                <w:spacing w:val="-2"/>
              </w:rPr>
              <w:t>Implementation</w:t>
            </w:r>
            <w:r w:rsidRPr="005D3506">
              <w:tab/>
            </w:r>
            <w:r w:rsidRPr="005D3506">
              <w:rPr>
                <w:spacing w:val="-5"/>
              </w:rPr>
              <w:t>26</w:t>
            </w:r>
          </w:hyperlink>
        </w:p>
        <w:p w14:paraId="362FD293" w14:textId="2D262B68" w:rsidR="00F94E8E" w:rsidRPr="005D3506" w:rsidRDefault="00F94E8E" w:rsidP="00F94E8E">
          <w:pPr>
            <w:pStyle w:val="TOC2"/>
            <w:numPr>
              <w:ilvl w:val="1"/>
              <w:numId w:val="22"/>
            </w:numPr>
            <w:tabs>
              <w:tab w:val="left" w:pos="1235"/>
              <w:tab w:val="right" w:pos="9191"/>
            </w:tabs>
            <w:spacing w:before="121"/>
            <w:ind w:left="1235" w:hanging="355"/>
          </w:pPr>
          <w:r w:rsidRPr="005D3506">
            <w:t>Environment</w:t>
          </w:r>
          <w:r w:rsidRPr="005D3506">
            <w:rPr>
              <w:spacing w:val="-3"/>
            </w:rPr>
            <w:t xml:space="preserve"> </w:t>
          </w:r>
          <w:r w:rsidRPr="005D3506">
            <w:rPr>
              <w:spacing w:val="-4"/>
            </w:rPr>
            <w:t>Setup</w:t>
          </w:r>
          <w:r w:rsidRPr="005D3506">
            <w:tab/>
          </w:r>
          <w:r w:rsidRPr="005D3506">
            <w:rPr>
              <w:spacing w:val="-5"/>
            </w:rPr>
            <w:t>27</w:t>
          </w:r>
        </w:p>
        <w:p w14:paraId="63AE2AA4" w14:textId="61EC4ED4" w:rsidR="00F94E8E" w:rsidRPr="005D3506" w:rsidRDefault="00F94E8E" w:rsidP="00F94E8E">
          <w:pPr>
            <w:pStyle w:val="TOC2"/>
            <w:numPr>
              <w:ilvl w:val="1"/>
              <w:numId w:val="22"/>
            </w:numPr>
            <w:tabs>
              <w:tab w:val="left" w:pos="1240"/>
              <w:tab w:val="right" w:pos="9188"/>
            </w:tabs>
          </w:pPr>
          <w:r w:rsidRPr="005D3506">
            <w:t>Sample</w:t>
          </w:r>
          <w:r w:rsidRPr="005D3506">
            <w:rPr>
              <w:spacing w:val="-5"/>
            </w:rPr>
            <w:t xml:space="preserve"> </w:t>
          </w:r>
          <w:r w:rsidRPr="005D3506">
            <w:t>code</w:t>
          </w:r>
          <w:r w:rsidRPr="005D3506">
            <w:rPr>
              <w:spacing w:val="-5"/>
            </w:rPr>
            <w:t xml:space="preserve"> </w:t>
          </w:r>
          <w:r w:rsidRPr="005D3506">
            <w:t>for</w:t>
          </w:r>
          <w:r w:rsidRPr="005D3506">
            <w:rPr>
              <w:spacing w:val="-4"/>
            </w:rPr>
            <w:t xml:space="preserve"> </w:t>
          </w:r>
          <w:r w:rsidRPr="005D3506">
            <w:t>preprocessing</w:t>
          </w:r>
          <w:r w:rsidRPr="005D3506">
            <w:rPr>
              <w:spacing w:val="-3"/>
            </w:rPr>
            <w:t xml:space="preserve"> </w:t>
          </w:r>
          <w:r w:rsidRPr="005D3506">
            <w:t>and</w:t>
          </w:r>
          <w:r w:rsidRPr="005D3506">
            <w:rPr>
              <w:spacing w:val="-1"/>
            </w:rPr>
            <w:t xml:space="preserve"> </w:t>
          </w:r>
          <w:r w:rsidRPr="005D3506">
            <w:t xml:space="preserve">MLP </w:t>
          </w:r>
          <w:r w:rsidRPr="005D3506">
            <w:rPr>
              <w:spacing w:val="-2"/>
            </w:rPr>
            <w:t>operations</w:t>
          </w:r>
          <w:r w:rsidRPr="005D3506">
            <w:tab/>
          </w:r>
          <w:r w:rsidRPr="005D3506">
            <w:rPr>
              <w:spacing w:val="-5"/>
            </w:rPr>
            <w:t>28</w:t>
          </w:r>
        </w:p>
        <w:p w14:paraId="2BA6BC3B" w14:textId="06A822C7" w:rsidR="00F94E8E" w:rsidRPr="005D3506" w:rsidRDefault="00F94E8E" w:rsidP="00F94E8E">
          <w:pPr>
            <w:pStyle w:val="TOC1"/>
            <w:numPr>
              <w:ilvl w:val="0"/>
              <w:numId w:val="22"/>
            </w:numPr>
            <w:tabs>
              <w:tab w:val="left" w:pos="834"/>
              <w:tab w:val="right" w:pos="9191"/>
            </w:tabs>
            <w:ind w:left="834" w:hanging="314"/>
          </w:pPr>
          <w:r w:rsidRPr="005D3506">
            <w:rPr>
              <w:spacing w:val="-2"/>
            </w:rPr>
            <w:t>Experimentation and</w:t>
          </w:r>
          <w:r w:rsidRPr="005D3506">
            <w:rPr>
              <w:spacing w:val="-5"/>
            </w:rPr>
            <w:t xml:space="preserve"> </w:t>
          </w:r>
          <w:r w:rsidRPr="005D3506">
            <w:rPr>
              <w:spacing w:val="-2"/>
            </w:rPr>
            <w:t>Result</w:t>
          </w:r>
          <w:r w:rsidRPr="005D3506">
            <w:rPr>
              <w:spacing w:val="-3"/>
            </w:rPr>
            <w:t xml:space="preserve"> </w:t>
          </w:r>
          <w:r w:rsidRPr="005D3506">
            <w:rPr>
              <w:spacing w:val="-2"/>
            </w:rPr>
            <w:t>Analysis</w:t>
          </w:r>
          <w:r w:rsidRPr="005D3506">
            <w:tab/>
          </w:r>
          <w:r w:rsidR="00C738D9" w:rsidRPr="005D3506">
            <w:rPr>
              <w:spacing w:val="-5"/>
            </w:rPr>
            <w:t>32</w:t>
          </w:r>
        </w:p>
        <w:p w14:paraId="368FF76E" w14:textId="2021331D" w:rsidR="00F94E8E" w:rsidRPr="005D3506" w:rsidRDefault="00F94E8E" w:rsidP="00F94E8E">
          <w:pPr>
            <w:pStyle w:val="TOC1"/>
            <w:numPr>
              <w:ilvl w:val="0"/>
              <w:numId w:val="22"/>
            </w:numPr>
            <w:tabs>
              <w:tab w:val="left" w:pos="879"/>
              <w:tab w:val="right" w:pos="9176"/>
            </w:tabs>
            <w:ind w:left="879" w:hanging="359"/>
          </w:pPr>
          <w:r w:rsidRPr="005D3506">
            <w:rPr>
              <w:spacing w:val="-2"/>
            </w:rPr>
            <w:t>Conclusion</w:t>
          </w:r>
          <w:r w:rsidRPr="005D3506">
            <w:tab/>
          </w:r>
          <w:r w:rsidR="00C738D9" w:rsidRPr="005D3506">
            <w:rPr>
              <w:spacing w:val="-5"/>
            </w:rPr>
            <w:t>34</w:t>
          </w:r>
        </w:p>
        <w:p w14:paraId="4C140230" w14:textId="2002A1E1" w:rsidR="00F94E8E" w:rsidRPr="005D3506" w:rsidRDefault="00F94E8E" w:rsidP="00162CE3">
          <w:pPr>
            <w:pStyle w:val="TOC1"/>
            <w:numPr>
              <w:ilvl w:val="0"/>
              <w:numId w:val="22"/>
            </w:numPr>
            <w:tabs>
              <w:tab w:val="left" w:pos="877"/>
              <w:tab w:val="right" w:pos="9188"/>
            </w:tabs>
            <w:ind w:left="877" w:hanging="357"/>
          </w:pPr>
          <w:r w:rsidRPr="005D3506">
            <w:rPr>
              <w:spacing w:val="-2"/>
            </w:rPr>
            <w:t>References</w:t>
          </w:r>
          <w:r w:rsidRPr="005D3506">
            <w:tab/>
          </w:r>
          <w:r w:rsidR="00162CE3" w:rsidRPr="005D3506">
            <w:rPr>
              <w:spacing w:val="-5"/>
            </w:rPr>
            <w:t>37</w:t>
          </w:r>
        </w:p>
      </w:sdtContent>
    </w:sdt>
    <w:p w14:paraId="6E5C665C" w14:textId="77777777" w:rsidR="00F94E8E" w:rsidRPr="005D3506" w:rsidRDefault="00F94E8E">
      <w:pPr>
        <w:pStyle w:val="Body"/>
        <w:widowControl/>
        <w:spacing w:line="276" w:lineRule="auto"/>
        <w:rPr>
          <w:rFonts w:cs="Times New Roman"/>
        </w:rPr>
        <w:sectPr w:rsidR="00F94E8E" w:rsidRPr="005D3506" w:rsidSect="00F94E8E">
          <w:headerReference w:type="default" r:id="rId13"/>
          <w:pgSz w:w="11920" w:h="16860"/>
          <w:pgMar w:top="1340" w:right="1260" w:bottom="1180" w:left="1280" w:header="0" w:footer="0" w:gutter="0"/>
          <w:pgNumType w:fmt="lowerRoman"/>
          <w:cols w:space="720"/>
        </w:sectPr>
      </w:pPr>
    </w:p>
    <w:p w14:paraId="69CFD5E6" w14:textId="77777777" w:rsidR="00D7244F" w:rsidRPr="005D3506" w:rsidRDefault="00000000">
      <w:pPr>
        <w:pStyle w:val="Body"/>
        <w:widowControl/>
        <w:spacing w:before="78" w:line="276" w:lineRule="auto"/>
        <w:ind w:right="18"/>
        <w:jc w:val="center"/>
        <w:rPr>
          <w:rFonts w:cs="Times New Roman"/>
        </w:rPr>
      </w:pPr>
      <w:r w:rsidRPr="005D3506">
        <w:rPr>
          <w:rFonts w:cs="Times New Roman"/>
          <w:b/>
          <w:bCs/>
          <w:sz w:val="28"/>
          <w:szCs w:val="28"/>
          <w:lang w:val="en-US"/>
        </w:rPr>
        <w:lastRenderedPageBreak/>
        <w:t>LIST OF FIGURES</w:t>
      </w:r>
    </w:p>
    <w:p w14:paraId="654DC9C5"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 xml:space="preserve">Figure 1. Architecture of the Proposed Crop Recommendation System </w:t>
      </w:r>
    </w:p>
    <w:p w14:paraId="74427603"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 xml:space="preserve">Figure 2. Key Features in the Dataset </w:t>
      </w:r>
    </w:p>
    <w:p w14:paraId="34B63D10"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Figure 3. Data Pre-processing Overview</w:t>
      </w:r>
    </w:p>
    <w:p w14:paraId="4E515EE9"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 xml:space="preserve">Figure 4. Handling Missing Values </w:t>
      </w:r>
    </w:p>
    <w:p w14:paraId="22B2F127"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 xml:space="preserve">Figure 5. Model Building Process </w:t>
      </w:r>
    </w:p>
    <w:p w14:paraId="45DA3D35"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 xml:space="preserve">Figure 6. Accuracy Comparison of Different Models </w:t>
      </w:r>
    </w:p>
    <w:p w14:paraId="606B0480"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 xml:space="preserve">Figure 7. Confusion Matrix for Best Performing Model </w:t>
      </w:r>
    </w:p>
    <w:p w14:paraId="04989212"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 xml:space="preserve">Figure 8. Feature Importance Visualization </w:t>
      </w:r>
    </w:p>
    <w:p w14:paraId="6C2881C5"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 xml:space="preserve">Figure 9. Model Performance Metrics Overview </w:t>
      </w:r>
    </w:p>
    <w:p w14:paraId="69075C79" w14:textId="77777777" w:rsidR="00D7244F" w:rsidRPr="005D3506" w:rsidRDefault="00D7244F">
      <w:pPr>
        <w:pStyle w:val="Body"/>
        <w:widowControl/>
        <w:spacing w:line="288" w:lineRule="auto"/>
        <w:rPr>
          <w:rFonts w:cs="Times New Roman"/>
        </w:rPr>
        <w:sectPr w:rsidR="00D7244F" w:rsidRPr="005D3506" w:rsidSect="00F94E8E">
          <w:headerReference w:type="default" r:id="rId14"/>
          <w:pgSz w:w="11920" w:h="16860"/>
          <w:pgMar w:top="1340" w:right="1260" w:bottom="1180" w:left="1280" w:header="0" w:footer="0" w:gutter="0"/>
          <w:pgNumType w:fmt="lowerRoman"/>
          <w:cols w:space="720"/>
        </w:sectPr>
      </w:pPr>
    </w:p>
    <w:p w14:paraId="5A737C2D" w14:textId="77777777" w:rsidR="00D7244F" w:rsidRPr="005D3506" w:rsidRDefault="00000000">
      <w:pPr>
        <w:pStyle w:val="Body"/>
        <w:widowControl/>
        <w:spacing w:before="78" w:line="276" w:lineRule="auto"/>
        <w:ind w:right="15"/>
        <w:jc w:val="center"/>
        <w:rPr>
          <w:rFonts w:cs="Times New Roman"/>
        </w:rPr>
      </w:pPr>
      <w:r w:rsidRPr="005D3506">
        <w:rPr>
          <w:rFonts w:cs="Times New Roman"/>
          <w:b/>
          <w:bCs/>
          <w:sz w:val="28"/>
          <w:szCs w:val="28"/>
          <w:lang w:val="en-US"/>
        </w:rPr>
        <w:lastRenderedPageBreak/>
        <w:t>LIST OF TABLES</w:t>
      </w:r>
    </w:p>
    <w:p w14:paraId="1B6FAB9B" w14:textId="77777777" w:rsidR="00D7244F" w:rsidRPr="005D3506" w:rsidRDefault="00000000">
      <w:pPr>
        <w:pStyle w:val="Body"/>
        <w:spacing w:before="315"/>
        <w:ind w:right="58"/>
        <w:rPr>
          <w:rFonts w:cs="Times New Roman"/>
        </w:rPr>
      </w:pPr>
      <w:r w:rsidRPr="005D3506">
        <w:rPr>
          <w:rFonts w:cs="Times New Roman"/>
          <w:lang w:val="en-US"/>
        </w:rPr>
        <w:t>Table 1. Model Accuracy Comparison</w:t>
      </w:r>
      <w:r w:rsidRPr="005D3506">
        <w:rPr>
          <w:rFonts w:cs="Times New Roman"/>
          <w:lang w:val="en-US"/>
        </w:rPr>
        <w:tab/>
      </w:r>
    </w:p>
    <w:p w14:paraId="26172A4F" w14:textId="77777777" w:rsidR="00D7244F" w:rsidRPr="005D3506" w:rsidRDefault="00000000">
      <w:pPr>
        <w:pStyle w:val="Body"/>
        <w:spacing w:before="300"/>
        <w:ind w:right="53"/>
        <w:rPr>
          <w:rFonts w:cs="Times New Roman"/>
        </w:rPr>
        <w:sectPr w:rsidR="00D7244F" w:rsidRPr="005D3506" w:rsidSect="00D455AC">
          <w:headerReference w:type="default" r:id="rId15"/>
          <w:pgSz w:w="11920" w:h="16860"/>
          <w:pgMar w:top="1340" w:right="1260" w:bottom="1180" w:left="1280" w:header="0" w:footer="0" w:gutter="0"/>
          <w:pgNumType w:fmt="lowerRoman"/>
          <w:cols w:space="720"/>
        </w:sectPr>
      </w:pPr>
      <w:r w:rsidRPr="005D3506">
        <w:rPr>
          <w:rFonts w:cs="Times New Roman"/>
          <w:lang w:val="en-US"/>
        </w:rPr>
        <w:t>Table 2. Confusion matrix for Best Performing Model</w:t>
      </w:r>
      <w:r w:rsidRPr="005D3506">
        <w:rPr>
          <w:rFonts w:cs="Times New Roman"/>
          <w:lang w:val="en-US"/>
        </w:rPr>
        <w:tab/>
      </w:r>
    </w:p>
    <w:p w14:paraId="61BED9BC" w14:textId="77777777" w:rsidR="00D7244F" w:rsidRPr="005D3506" w:rsidRDefault="00D7244F">
      <w:pPr>
        <w:pStyle w:val="Body"/>
        <w:keepNext/>
        <w:keepLines/>
        <w:widowControl/>
        <w:spacing w:before="480" w:after="120" w:line="376" w:lineRule="auto"/>
        <w:ind w:left="2801" w:right="2422"/>
        <w:rPr>
          <w:rFonts w:cs="Times New Roman"/>
          <w:b/>
          <w:bCs/>
          <w:sz w:val="48"/>
          <w:szCs w:val="48"/>
        </w:rPr>
      </w:pPr>
    </w:p>
    <w:p w14:paraId="71B3F49C" w14:textId="77777777" w:rsidR="00D7244F" w:rsidRPr="005D3506" w:rsidRDefault="00D7244F">
      <w:pPr>
        <w:pStyle w:val="Body"/>
        <w:keepNext/>
        <w:keepLines/>
        <w:widowControl/>
        <w:spacing w:before="480" w:after="120" w:line="376" w:lineRule="auto"/>
        <w:ind w:left="2801" w:right="2422"/>
        <w:rPr>
          <w:rFonts w:cs="Times New Roman"/>
          <w:b/>
          <w:bCs/>
          <w:sz w:val="48"/>
          <w:szCs w:val="48"/>
        </w:rPr>
      </w:pPr>
    </w:p>
    <w:p w14:paraId="1FBBF36B" w14:textId="77777777" w:rsidR="00D7244F" w:rsidRPr="005D3506" w:rsidRDefault="00D7244F">
      <w:pPr>
        <w:pStyle w:val="Body"/>
        <w:keepNext/>
        <w:keepLines/>
        <w:widowControl/>
        <w:spacing w:before="480" w:after="120" w:line="376" w:lineRule="auto"/>
        <w:ind w:left="2801" w:right="2422"/>
        <w:rPr>
          <w:rFonts w:cs="Times New Roman"/>
          <w:b/>
          <w:bCs/>
          <w:sz w:val="48"/>
          <w:szCs w:val="48"/>
        </w:rPr>
      </w:pPr>
    </w:p>
    <w:p w14:paraId="08761555" w14:textId="77777777" w:rsidR="00D7244F" w:rsidRPr="005D3506" w:rsidRDefault="00D7244F">
      <w:pPr>
        <w:pStyle w:val="Body"/>
        <w:keepNext/>
        <w:keepLines/>
        <w:widowControl/>
        <w:spacing w:before="480" w:after="120" w:line="376" w:lineRule="auto"/>
        <w:ind w:left="2801" w:right="2422"/>
        <w:rPr>
          <w:rFonts w:cs="Times New Roman"/>
        </w:rPr>
      </w:pPr>
    </w:p>
    <w:p w14:paraId="351D1FF7" w14:textId="77777777" w:rsidR="00D7244F" w:rsidRPr="005D3506" w:rsidRDefault="00D7244F">
      <w:pPr>
        <w:pStyle w:val="Body"/>
        <w:keepNext/>
        <w:keepLines/>
        <w:widowControl/>
        <w:spacing w:before="480" w:after="120" w:line="376" w:lineRule="auto"/>
        <w:ind w:left="2801" w:right="2422"/>
        <w:rPr>
          <w:rFonts w:cs="Times New Roman"/>
        </w:rPr>
      </w:pPr>
    </w:p>
    <w:p w14:paraId="39602883" w14:textId="77777777" w:rsidR="00D7244F" w:rsidRPr="005D3506" w:rsidRDefault="00000000">
      <w:pPr>
        <w:pStyle w:val="Body"/>
        <w:keepNext/>
        <w:keepLines/>
        <w:widowControl/>
        <w:spacing w:before="480" w:after="120" w:line="376" w:lineRule="auto"/>
        <w:ind w:left="2801" w:right="2422"/>
        <w:rPr>
          <w:rFonts w:cs="Times New Roman"/>
        </w:rPr>
        <w:sectPr w:rsidR="00D7244F" w:rsidRPr="005D3506" w:rsidSect="00F94E8E">
          <w:headerReference w:type="default" r:id="rId16"/>
          <w:pgSz w:w="11920" w:h="16860"/>
          <w:pgMar w:top="1340" w:right="1260" w:bottom="1180" w:left="1280" w:header="0" w:footer="0" w:gutter="0"/>
          <w:pgNumType w:start="1"/>
          <w:cols w:space="720"/>
        </w:sectPr>
      </w:pPr>
      <w:r w:rsidRPr="005D3506">
        <w:rPr>
          <w:rFonts w:cs="Times New Roman"/>
          <w:b/>
          <w:bCs/>
          <w:sz w:val="48"/>
          <w:szCs w:val="48"/>
          <w:lang w:val="en-US"/>
        </w:rPr>
        <w:t>CHAPTER-1 INTRODUCTION</w:t>
      </w:r>
    </w:p>
    <w:p w14:paraId="38FF0501" w14:textId="77777777" w:rsidR="00D7244F" w:rsidRPr="005D3506" w:rsidRDefault="00000000">
      <w:pPr>
        <w:pStyle w:val="Body"/>
        <w:keepNext/>
        <w:keepLines/>
        <w:widowControl/>
        <w:numPr>
          <w:ilvl w:val="0"/>
          <w:numId w:val="4"/>
        </w:numPr>
        <w:spacing w:before="280" w:after="80" w:line="276" w:lineRule="auto"/>
        <w:rPr>
          <w:rFonts w:cs="Times New Roman"/>
          <w:b/>
          <w:bCs/>
          <w:sz w:val="28"/>
          <w:szCs w:val="28"/>
          <w:lang w:val="en-US"/>
        </w:rPr>
      </w:pPr>
      <w:r w:rsidRPr="005D3506">
        <w:rPr>
          <w:rFonts w:cs="Times New Roman"/>
          <w:b/>
          <w:bCs/>
          <w:sz w:val="28"/>
          <w:szCs w:val="28"/>
          <w:lang w:val="en-US"/>
        </w:rPr>
        <w:lastRenderedPageBreak/>
        <w:t>INTRODUCTION</w:t>
      </w:r>
    </w:p>
    <w:p w14:paraId="2A6FC1EB" w14:textId="77777777" w:rsidR="00D7244F" w:rsidRPr="005D3506" w:rsidRDefault="00D7244F">
      <w:pPr>
        <w:pStyle w:val="Body"/>
        <w:keepNext/>
        <w:keepLines/>
        <w:widowControl/>
        <w:spacing w:before="280" w:after="80" w:line="276" w:lineRule="auto"/>
        <w:rPr>
          <w:rFonts w:eastAsia="Arial" w:cs="Times New Roman"/>
          <w:b/>
          <w:bCs/>
          <w:sz w:val="28"/>
          <w:szCs w:val="28"/>
        </w:rPr>
      </w:pPr>
    </w:p>
    <w:p w14:paraId="1C6F23F3" w14:textId="77777777" w:rsidR="00D7244F" w:rsidRPr="005D3506" w:rsidRDefault="00000000">
      <w:pPr>
        <w:pStyle w:val="Body"/>
        <w:widowControl/>
        <w:suppressAutoHyphens w:val="0"/>
        <w:spacing w:before="100" w:after="100"/>
        <w:outlineLvl w:val="3"/>
        <w:rPr>
          <w:rFonts w:cs="Times New Roman"/>
          <w:b/>
          <w:bCs/>
          <w:kern w:val="0"/>
        </w:rPr>
      </w:pPr>
      <w:r w:rsidRPr="005D3506">
        <w:rPr>
          <w:rFonts w:cs="Times New Roman"/>
          <w:b/>
          <w:bCs/>
          <w:kern w:val="0"/>
          <w:lang w:val="en-US"/>
        </w:rPr>
        <w:t>1.1 Background and Importance of Crop Recommendation</w:t>
      </w:r>
    </w:p>
    <w:p w14:paraId="6EC2D101" w14:textId="77777777" w:rsidR="00D7244F" w:rsidRPr="005D3506" w:rsidRDefault="00000000">
      <w:pPr>
        <w:pStyle w:val="Body"/>
        <w:widowControl/>
        <w:suppressAutoHyphens w:val="0"/>
        <w:spacing w:before="100" w:after="100"/>
        <w:rPr>
          <w:rFonts w:cs="Times New Roman"/>
          <w:kern w:val="0"/>
        </w:rPr>
      </w:pPr>
      <w:r w:rsidRPr="005D3506">
        <w:rPr>
          <w:rFonts w:cs="Times New Roman"/>
          <w:kern w:val="0"/>
          <w:lang w:val="en-US"/>
        </w:rPr>
        <w:t>Crop recommendation plays a crucial role in modern agriculture, ensuring that farmers plant the crops best suited to their local environmental and soil conditions. By aligning crop choices with real-time data such as soil, pH, temperature, and rainfall, agricultural productivity can be maximized, and resource use (like water and fertilizers) can be optimized. This approach helps in enhancing yields and promoting sustainable farming practices, especially in areas affected by climate change or with limited agricultural inputs.</w:t>
      </w:r>
    </w:p>
    <w:p w14:paraId="42D90840" w14:textId="77777777" w:rsidR="00D7244F" w:rsidRPr="005D3506" w:rsidRDefault="00000000">
      <w:pPr>
        <w:pStyle w:val="Body"/>
        <w:widowControl/>
        <w:suppressAutoHyphens w:val="0"/>
        <w:spacing w:before="100" w:after="100"/>
        <w:rPr>
          <w:rFonts w:cs="Times New Roman"/>
          <w:b/>
          <w:bCs/>
          <w:kern w:val="0"/>
        </w:rPr>
      </w:pPr>
      <w:r w:rsidRPr="005D3506">
        <w:rPr>
          <w:rFonts w:cs="Times New Roman"/>
          <w:b/>
          <w:bCs/>
          <w:kern w:val="0"/>
          <w:lang w:val="en-US"/>
        </w:rPr>
        <w:t>Significance of Crop Recommendation</w:t>
      </w:r>
    </w:p>
    <w:p w14:paraId="1B1E66E1" w14:textId="77777777" w:rsidR="00D7244F" w:rsidRPr="005D3506" w:rsidRDefault="00000000">
      <w:pPr>
        <w:pStyle w:val="NoSpacing"/>
        <w:rPr>
          <w:rFonts w:cs="Times New Roman"/>
        </w:rPr>
      </w:pPr>
      <w:r w:rsidRPr="005D3506">
        <w:rPr>
          <w:rFonts w:cs="Times New Roman"/>
        </w:rPr>
        <w:t>Optimized Crop Selection: By suggesting suitable crops based on soil conditions, climate, and market demand, crop recommendation systems help farmers choose crops that are likely to thrive in their specific environment, leading to higher yields.</w:t>
      </w:r>
    </w:p>
    <w:p w14:paraId="785D813A" w14:textId="77777777" w:rsidR="00D7244F" w:rsidRPr="005D3506" w:rsidRDefault="00000000">
      <w:pPr>
        <w:pStyle w:val="NoSpacing"/>
        <w:rPr>
          <w:rFonts w:cs="Times New Roman"/>
        </w:rPr>
      </w:pPr>
      <w:r w:rsidRPr="005D3506">
        <w:rPr>
          <w:rFonts w:cs="Times New Roman"/>
        </w:rPr>
        <w:t>Risk Mitigation: Crop recommendation systems can help farmers identify potential risks such as pests, diseases, or adverse weather conditions, allowing them to take preventive measures and reduce losses.</w:t>
      </w:r>
    </w:p>
    <w:p w14:paraId="363396D1" w14:textId="77777777" w:rsidR="00D7244F" w:rsidRPr="005D3506" w:rsidRDefault="00000000">
      <w:pPr>
        <w:pStyle w:val="NoSpacing"/>
        <w:rPr>
          <w:rFonts w:cs="Times New Roman"/>
        </w:rPr>
      </w:pPr>
      <w:r w:rsidRPr="005D3506">
        <w:rPr>
          <w:rFonts w:cs="Times New Roman"/>
        </w:rPr>
        <w:t>Biodiversity: By encouraging crop diversification, these systems can contribute to maintaining biodiversity in agricultural landscapes.</w:t>
      </w:r>
    </w:p>
    <w:p w14:paraId="742D966E" w14:textId="77777777" w:rsidR="00D7244F" w:rsidRPr="005D3506" w:rsidRDefault="00000000">
      <w:pPr>
        <w:pStyle w:val="NoSpacing"/>
        <w:rPr>
          <w:rFonts w:cs="Times New Roman"/>
        </w:rPr>
      </w:pPr>
      <w:r w:rsidRPr="005D3506">
        <w:rPr>
          <w:rFonts w:cs="Times New Roman"/>
        </w:rPr>
        <w:t>Market Access: Crop recommendation systems can help farmers identify profitable crops that are in demand in the market, ensuring better economic returns.</w:t>
      </w:r>
    </w:p>
    <w:p w14:paraId="13F0F73E" w14:textId="77777777" w:rsidR="00D7244F" w:rsidRPr="005D3506" w:rsidRDefault="00000000">
      <w:pPr>
        <w:pStyle w:val="NoSpacing"/>
        <w:rPr>
          <w:rFonts w:cs="Times New Roman"/>
        </w:rPr>
      </w:pPr>
      <w:r w:rsidRPr="005D3506">
        <w:rPr>
          <w:rFonts w:cs="Times New Roman"/>
        </w:rPr>
        <w:t>Enhanced Production: By optimizing crop selection and management, crop recommendation systems can contribute to increased agricultural production, ensuring food security for local communities and regions.</w:t>
      </w:r>
    </w:p>
    <w:p w14:paraId="1E49D3FA" w14:textId="77777777" w:rsidR="00D7244F" w:rsidRPr="005D3506" w:rsidRDefault="00000000">
      <w:pPr>
        <w:pStyle w:val="Body"/>
        <w:widowControl/>
        <w:suppressAutoHyphens w:val="0"/>
        <w:spacing w:before="100" w:after="100"/>
        <w:outlineLvl w:val="3"/>
        <w:rPr>
          <w:rFonts w:cs="Times New Roman"/>
          <w:b/>
          <w:bCs/>
          <w:kern w:val="0"/>
        </w:rPr>
      </w:pPr>
      <w:r w:rsidRPr="005D3506">
        <w:rPr>
          <w:rFonts w:cs="Times New Roman"/>
          <w:b/>
          <w:bCs/>
          <w:kern w:val="0"/>
          <w:lang w:val="en-US"/>
        </w:rPr>
        <w:t>1.2 Overview of Machine Learning in Agriculture</w:t>
      </w:r>
    </w:p>
    <w:p w14:paraId="1155D81E" w14:textId="77777777" w:rsidR="00D7244F" w:rsidRPr="005D3506" w:rsidRDefault="00000000">
      <w:pPr>
        <w:pStyle w:val="Body"/>
        <w:widowControl/>
        <w:suppressAutoHyphens w:val="0"/>
        <w:spacing w:before="100" w:after="100"/>
        <w:rPr>
          <w:rFonts w:cs="Times New Roman"/>
          <w:kern w:val="0"/>
        </w:rPr>
      </w:pPr>
      <w:r w:rsidRPr="005D3506">
        <w:rPr>
          <w:rFonts w:cs="Times New Roman"/>
          <w:kern w:val="0"/>
          <w:lang w:val="en-US"/>
        </w:rPr>
        <w:t>Machine Learning (ML) has emerged as a transformative technology in agriculture, enabling the analysis of large datasets to derive insights into farming practices, crop selection, and yield optimization. From predictive models for disease detection to recommendation systems for crop selection, ML integrates environmental data, soil analysis, and crop performance metrics to deliver actionable insights that drive decision-making at both the local farm level and in large-scale agribusiness operations.</w:t>
      </w:r>
    </w:p>
    <w:p w14:paraId="2550B684" w14:textId="77777777" w:rsidR="00D7244F" w:rsidRPr="005D3506" w:rsidRDefault="00000000">
      <w:pPr>
        <w:pStyle w:val="Body"/>
        <w:widowControl/>
        <w:suppressAutoHyphens w:val="0"/>
        <w:spacing w:before="100" w:after="100"/>
        <w:rPr>
          <w:rFonts w:cs="Times New Roman"/>
          <w:b/>
          <w:bCs/>
          <w:kern w:val="0"/>
        </w:rPr>
      </w:pPr>
      <w:r w:rsidRPr="005D3506">
        <w:rPr>
          <w:rFonts w:cs="Times New Roman"/>
          <w:b/>
          <w:bCs/>
          <w:kern w:val="0"/>
          <w:lang w:val="en-US"/>
        </w:rPr>
        <w:t>Machine Learning Applications in Crop Recommendation</w:t>
      </w:r>
    </w:p>
    <w:p w14:paraId="2476A199" w14:textId="77777777" w:rsidR="00D7244F" w:rsidRPr="005D3506" w:rsidRDefault="00000000">
      <w:pPr>
        <w:pStyle w:val="NoSpacing"/>
        <w:rPr>
          <w:rStyle w:val="Strong"/>
          <w:rFonts w:cs="Times New Roman"/>
        </w:rPr>
      </w:pPr>
      <w:r w:rsidRPr="005D3506">
        <w:rPr>
          <w:rStyle w:val="Strong"/>
          <w:rFonts w:cs="Times New Roman"/>
        </w:rPr>
        <w:t>Soil and Climate Data Analysis:</w:t>
      </w:r>
    </w:p>
    <w:p w14:paraId="76223489" w14:textId="77777777" w:rsidR="00D7244F" w:rsidRPr="005D3506" w:rsidRDefault="00000000">
      <w:pPr>
        <w:pStyle w:val="NoSpacing"/>
        <w:rPr>
          <w:rFonts w:cs="Times New Roman"/>
        </w:rPr>
      </w:pPr>
      <w:r w:rsidRPr="005D3506">
        <w:rPr>
          <w:rFonts w:cs="Times New Roman"/>
        </w:rPr>
        <w:t>ML models can analyze soil parameters (such as pH levels, moisture, and nutrient content) alongside climatic factors (such as temperature, rainfall, and humidity) to recommend crops that are most likely to thrive in given conditions. By using historical data and real-time environmental data, the models provide precise recommendations for different regions and seasons, maximizing yields.</w:t>
      </w:r>
    </w:p>
    <w:p w14:paraId="19465053" w14:textId="77777777" w:rsidR="00D7244F" w:rsidRPr="005D3506" w:rsidRDefault="00D7244F">
      <w:pPr>
        <w:pStyle w:val="NoSpacing"/>
        <w:rPr>
          <w:rFonts w:cs="Times New Roman"/>
        </w:rPr>
      </w:pPr>
    </w:p>
    <w:p w14:paraId="39845100" w14:textId="77777777" w:rsidR="00D7244F" w:rsidRPr="005D3506" w:rsidRDefault="00000000">
      <w:pPr>
        <w:pStyle w:val="NoSpacing"/>
        <w:rPr>
          <w:rStyle w:val="Strong"/>
          <w:rFonts w:cs="Times New Roman"/>
        </w:rPr>
      </w:pPr>
      <w:r w:rsidRPr="005D3506">
        <w:rPr>
          <w:rStyle w:val="Strong"/>
          <w:rFonts w:cs="Times New Roman"/>
        </w:rPr>
        <w:t>Yield Prediction and Crop Suitability:</w:t>
      </w:r>
    </w:p>
    <w:p w14:paraId="24244677" w14:textId="77777777" w:rsidR="00D7244F" w:rsidRPr="005D3506" w:rsidRDefault="00000000">
      <w:pPr>
        <w:pStyle w:val="NoSpacing"/>
        <w:rPr>
          <w:rFonts w:cs="Times New Roman"/>
        </w:rPr>
      </w:pPr>
      <w:r w:rsidRPr="005D3506">
        <w:rPr>
          <w:rFonts w:cs="Times New Roman"/>
        </w:rPr>
        <w:t>By leveraging past yield data, machine learning models can predict how well certain crops will perform under similar environmental conditions. These models use data on previous crop yields, weather patterns, and soil characteristics to forecast yields and recommend crops with the highest potential for success in a specific area. This helps farmers choose crops that are more suited to local conditions, improving efficiency.</w:t>
      </w:r>
    </w:p>
    <w:p w14:paraId="1EB0186D" w14:textId="77777777" w:rsidR="00D7244F" w:rsidRPr="005D3506" w:rsidRDefault="00D7244F">
      <w:pPr>
        <w:pStyle w:val="NoSpacing"/>
        <w:rPr>
          <w:rFonts w:cs="Times New Roman"/>
        </w:rPr>
      </w:pPr>
    </w:p>
    <w:p w14:paraId="7D6B1CC2" w14:textId="77777777" w:rsidR="00E171D1" w:rsidRPr="005D3506" w:rsidRDefault="00E171D1">
      <w:pPr>
        <w:pStyle w:val="NoSpacing"/>
        <w:rPr>
          <w:rStyle w:val="Strong"/>
          <w:rFonts w:cs="Times New Roman"/>
        </w:rPr>
      </w:pPr>
    </w:p>
    <w:p w14:paraId="64A5D53A" w14:textId="2116A956" w:rsidR="00D7244F" w:rsidRPr="005D3506" w:rsidRDefault="00000000">
      <w:pPr>
        <w:pStyle w:val="NoSpacing"/>
        <w:rPr>
          <w:rStyle w:val="Strong"/>
          <w:rFonts w:cs="Times New Roman"/>
        </w:rPr>
      </w:pPr>
      <w:r w:rsidRPr="005D3506">
        <w:rPr>
          <w:rStyle w:val="Strong"/>
          <w:rFonts w:cs="Times New Roman"/>
        </w:rPr>
        <w:lastRenderedPageBreak/>
        <w:t>Pest and Disease Detection:</w:t>
      </w:r>
    </w:p>
    <w:p w14:paraId="48F204C9" w14:textId="77777777" w:rsidR="00D7244F" w:rsidRPr="005D3506" w:rsidRDefault="00000000">
      <w:pPr>
        <w:pStyle w:val="NoSpacing"/>
        <w:rPr>
          <w:rFonts w:cs="Times New Roman"/>
        </w:rPr>
      </w:pPr>
      <w:r w:rsidRPr="005D3506">
        <w:rPr>
          <w:rFonts w:cs="Times New Roman"/>
        </w:rPr>
        <w:t>Some advanced crop recommendation systems integrate pest and disease prediction using image recognition and classification techniques. These systems analyze plant health and predict possible threats from diseases or pests, and based on the risk levels, recommend crops that are less susceptible to these problems. This enables farmers to avoid crops that may face heavy losses due to infestations.</w:t>
      </w:r>
    </w:p>
    <w:p w14:paraId="07AE7062" w14:textId="77777777" w:rsidR="00D7244F" w:rsidRPr="005D3506" w:rsidRDefault="00D7244F">
      <w:pPr>
        <w:pStyle w:val="NoSpacing"/>
        <w:rPr>
          <w:rFonts w:cs="Times New Roman"/>
        </w:rPr>
      </w:pPr>
    </w:p>
    <w:p w14:paraId="4A1A1F84" w14:textId="77777777" w:rsidR="00D7244F" w:rsidRPr="005D3506" w:rsidRDefault="00000000">
      <w:pPr>
        <w:pStyle w:val="NoSpacing"/>
        <w:rPr>
          <w:rStyle w:val="Strong"/>
          <w:rFonts w:cs="Times New Roman"/>
        </w:rPr>
      </w:pPr>
      <w:r w:rsidRPr="005D3506">
        <w:rPr>
          <w:rStyle w:val="Strong"/>
          <w:rFonts w:cs="Times New Roman"/>
        </w:rPr>
        <w:t>Resource Optimization:</w:t>
      </w:r>
    </w:p>
    <w:p w14:paraId="6737E278" w14:textId="77777777" w:rsidR="00D7244F" w:rsidRPr="005D3506" w:rsidRDefault="00000000">
      <w:pPr>
        <w:pStyle w:val="NoSpacing"/>
        <w:rPr>
          <w:rFonts w:cs="Times New Roman"/>
        </w:rPr>
      </w:pPr>
      <w:r w:rsidRPr="005D3506">
        <w:rPr>
          <w:rFonts w:cs="Times New Roman"/>
        </w:rPr>
        <w:t>ML models can optimize the use of resources like water, fertilizers, and pesticides by recommending crops that are most compatible with the available resources. For instance, in areas with limited water supply, ML systems can suggest drought-resistant crops, reducing the need for irrigation. Similarly, they can recommend crops that require fewer fertilizers or are resistant to local pests.</w:t>
      </w:r>
    </w:p>
    <w:p w14:paraId="65F7F56D" w14:textId="77777777" w:rsidR="00D7244F" w:rsidRPr="005D3506" w:rsidRDefault="00D7244F">
      <w:pPr>
        <w:pStyle w:val="NoSpacing"/>
        <w:rPr>
          <w:rFonts w:cs="Times New Roman"/>
        </w:rPr>
      </w:pPr>
    </w:p>
    <w:p w14:paraId="748F3CA6" w14:textId="77777777" w:rsidR="00D7244F" w:rsidRPr="005D3506" w:rsidRDefault="00000000">
      <w:pPr>
        <w:pStyle w:val="NoSpacing"/>
        <w:rPr>
          <w:rStyle w:val="Strong"/>
          <w:rFonts w:cs="Times New Roman"/>
        </w:rPr>
      </w:pPr>
      <w:r w:rsidRPr="005D3506">
        <w:rPr>
          <w:rStyle w:val="Strong"/>
          <w:rFonts w:cs="Times New Roman"/>
        </w:rPr>
        <w:t>Real-Time Monitoring and Adaptive Recommendations:</w:t>
      </w:r>
    </w:p>
    <w:p w14:paraId="36169548" w14:textId="77777777" w:rsidR="00D7244F" w:rsidRPr="005D3506" w:rsidRDefault="00000000">
      <w:pPr>
        <w:pStyle w:val="NoSpacing"/>
        <w:rPr>
          <w:rFonts w:cs="Times New Roman"/>
        </w:rPr>
      </w:pPr>
      <w:r w:rsidRPr="005D3506">
        <w:rPr>
          <w:rFonts w:cs="Times New Roman"/>
        </w:rPr>
        <w:t>ML models can continuously monitor environmental data in real-time and adjust crop recommendations as conditions change. For instance, if there is an unexpected change in rainfall patterns or temperature, the system can suggest alternative crops or modifications in planting schedules. This adaptive approach helps farmers make dynamic, data-driven decisions throughout the growing season.</w:t>
      </w:r>
    </w:p>
    <w:p w14:paraId="1B69B111" w14:textId="77777777" w:rsidR="00D7244F" w:rsidRPr="005D3506" w:rsidRDefault="00000000">
      <w:pPr>
        <w:pStyle w:val="Body"/>
        <w:widowControl/>
        <w:suppressAutoHyphens w:val="0"/>
        <w:spacing w:before="100" w:after="100"/>
        <w:outlineLvl w:val="3"/>
        <w:rPr>
          <w:rFonts w:cs="Times New Roman"/>
          <w:b/>
          <w:bCs/>
          <w:kern w:val="0"/>
        </w:rPr>
      </w:pPr>
      <w:r w:rsidRPr="005D3506">
        <w:rPr>
          <w:rFonts w:cs="Times New Roman"/>
          <w:b/>
          <w:bCs/>
          <w:kern w:val="0"/>
          <w:lang w:val="en-US"/>
        </w:rPr>
        <w:t>1.3 Research Objectives and Scope</w:t>
      </w:r>
    </w:p>
    <w:p w14:paraId="40BA9EB6" w14:textId="77777777" w:rsidR="00D7244F" w:rsidRPr="005D3506" w:rsidRDefault="00000000">
      <w:pPr>
        <w:pStyle w:val="NoSpacing"/>
        <w:rPr>
          <w:rFonts w:cs="Times New Roman"/>
        </w:rPr>
      </w:pPr>
      <w:r w:rsidRPr="005D3506">
        <w:rPr>
          <w:rFonts w:cs="Times New Roman"/>
        </w:rPr>
        <w:t>Research on machine learning in crop recommendation typically aims to achieve several key goals:</w:t>
      </w:r>
    </w:p>
    <w:p w14:paraId="5267752C" w14:textId="77777777" w:rsidR="00D7244F" w:rsidRPr="005D3506" w:rsidRDefault="00000000">
      <w:pPr>
        <w:pStyle w:val="NoSpacing"/>
        <w:rPr>
          <w:rStyle w:val="Strong"/>
          <w:rFonts w:cs="Times New Roman"/>
        </w:rPr>
      </w:pPr>
      <w:r w:rsidRPr="005D3506">
        <w:rPr>
          <w:rStyle w:val="Strong"/>
          <w:rFonts w:cs="Times New Roman"/>
        </w:rPr>
        <w:t xml:space="preserve">Maximizing Crop Yield: </w:t>
      </w:r>
      <w:r w:rsidRPr="005D3506">
        <w:rPr>
          <w:rFonts w:cs="Times New Roman"/>
        </w:rPr>
        <w:t>By analyzing environmental factors such as soil type, pH levels, and weather patterns, ML models can recommend the most suitable crops for specific regions or seasons, thereby increasing yield potential and overall farm productivity.</w:t>
      </w:r>
    </w:p>
    <w:p w14:paraId="6606F6A5" w14:textId="77777777" w:rsidR="00D7244F" w:rsidRPr="005D3506" w:rsidRDefault="00000000">
      <w:pPr>
        <w:pStyle w:val="NoSpacing"/>
        <w:rPr>
          <w:rStyle w:val="Strong"/>
          <w:rFonts w:cs="Times New Roman"/>
        </w:rPr>
      </w:pPr>
      <w:r w:rsidRPr="005D3506">
        <w:rPr>
          <w:rStyle w:val="Strong"/>
          <w:rFonts w:cs="Times New Roman"/>
        </w:rPr>
        <w:t xml:space="preserve">Optimizing Resource Utilization: </w:t>
      </w:r>
      <w:r w:rsidRPr="005D3506">
        <w:rPr>
          <w:rFonts w:cs="Times New Roman"/>
        </w:rPr>
        <w:t>Efficient use of water, fertilizers, and pesticides is crucial in farming. Research aims to develop ML models that can recommend crops based on the availability of resources</w:t>
      </w:r>
    </w:p>
    <w:p w14:paraId="3430F3BB" w14:textId="77777777" w:rsidR="00D7244F" w:rsidRPr="005D3506" w:rsidRDefault="00000000">
      <w:pPr>
        <w:pStyle w:val="NoSpacing"/>
        <w:rPr>
          <w:rStyle w:val="Strong"/>
          <w:rFonts w:cs="Times New Roman"/>
        </w:rPr>
      </w:pPr>
      <w:r w:rsidRPr="005D3506">
        <w:rPr>
          <w:rStyle w:val="Strong"/>
          <w:rFonts w:cs="Times New Roman"/>
        </w:rPr>
        <w:t xml:space="preserve">Enhancing Farmer Decision-Making: </w:t>
      </w:r>
      <w:r w:rsidRPr="005D3506">
        <w:rPr>
          <w:rFonts w:cs="Times New Roman"/>
        </w:rPr>
        <w:t>Machine learning research seeks to empower farmers by providing them with data-driven, actionable insights for decision-making. These insights include recommending the best crops for a given plot of land, suggesting optimal planting and harvesting schedules, and providing alerts about potential risks like pest infestations or disease outbreaks.</w:t>
      </w:r>
    </w:p>
    <w:p w14:paraId="550313F7" w14:textId="77777777" w:rsidR="00D7244F" w:rsidRPr="005D3506" w:rsidRDefault="00000000">
      <w:pPr>
        <w:pStyle w:val="NoSpacing"/>
        <w:rPr>
          <w:rStyle w:val="Strong"/>
          <w:rFonts w:cs="Times New Roman"/>
        </w:rPr>
      </w:pPr>
      <w:r w:rsidRPr="005D3506">
        <w:rPr>
          <w:rStyle w:val="Strong"/>
          <w:rFonts w:cs="Times New Roman"/>
        </w:rPr>
        <w:t xml:space="preserve">Adapting to Climate Change: </w:t>
      </w:r>
      <w:r w:rsidRPr="005D3506">
        <w:rPr>
          <w:rFonts w:cs="Times New Roman"/>
        </w:rPr>
        <w:t>Research in ML for crop recommendation focuses on identifying climate-resilient crops that can thrive under changing conditions, such as erratic rainfall, rising temperatures, or shifting growing seasons. The goal is to provide farmers with adaptive strategies that mitigate the risks of climate variability.</w:t>
      </w:r>
    </w:p>
    <w:p w14:paraId="7221CC0F" w14:textId="77777777" w:rsidR="00D7244F" w:rsidRPr="005D3506" w:rsidRDefault="00000000">
      <w:pPr>
        <w:pStyle w:val="NoSpacing"/>
        <w:rPr>
          <w:rFonts w:eastAsia="NSimSun" w:cs="Times New Roman"/>
        </w:rPr>
      </w:pPr>
      <w:r w:rsidRPr="005D3506">
        <w:rPr>
          <w:rStyle w:val="Strong"/>
          <w:rFonts w:cs="Times New Roman"/>
        </w:rPr>
        <w:t xml:space="preserve">Reducing Crop Failures: </w:t>
      </w:r>
      <w:r w:rsidRPr="005D3506">
        <w:rPr>
          <w:rFonts w:cs="Times New Roman"/>
        </w:rPr>
        <w:t>By integrating ML with weather forecasting, soil analysis, and past crop data, researchers aim to develop systems that can predict and prevent crop failures. This goal involves using predictive analytics to detect early signs of issues such as drought, pest attacks, or nutrient deficiencies, allowing for timely intervention.</w:t>
      </w:r>
    </w:p>
    <w:p w14:paraId="159E59C8" w14:textId="77777777" w:rsidR="00D7244F" w:rsidRPr="005D3506" w:rsidRDefault="00000000">
      <w:pPr>
        <w:pStyle w:val="NoSpacing"/>
        <w:rPr>
          <w:rFonts w:cs="Times New Roman"/>
        </w:rPr>
      </w:pPr>
      <w:r w:rsidRPr="005D3506">
        <w:rPr>
          <w:rFonts w:cs="Times New Roman"/>
        </w:rPr>
        <w:t>Enhanced Crop Selection: Design machine learning models that consider soil data (nutrient levels, pH), climate data (temperature, rainfall), and market information (demand, pricing) to recommend the most suitable crops for specific agricultural regions.</w:t>
      </w:r>
    </w:p>
    <w:p w14:paraId="76E70AB8" w14:textId="77777777" w:rsidR="00D7244F" w:rsidRPr="005D3506" w:rsidRDefault="00D7244F">
      <w:pPr>
        <w:pStyle w:val="NoSpacing"/>
        <w:rPr>
          <w:rFonts w:cs="Times New Roman"/>
        </w:rPr>
      </w:pPr>
    </w:p>
    <w:p w14:paraId="18933679" w14:textId="77777777" w:rsidR="00D7244F" w:rsidRPr="005D3506" w:rsidRDefault="00000000">
      <w:pPr>
        <w:pStyle w:val="NoSpacing"/>
        <w:rPr>
          <w:rFonts w:cs="Times New Roman"/>
        </w:rPr>
      </w:pPr>
      <w:r w:rsidRPr="005D3506">
        <w:rPr>
          <w:rFonts w:cs="Times New Roman"/>
          <w:b/>
          <w:bCs/>
        </w:rPr>
        <w:t xml:space="preserve">Resource Optimization: </w:t>
      </w:r>
      <w:r w:rsidRPr="005D3506">
        <w:rPr>
          <w:rFonts w:cs="Times New Roman"/>
        </w:rPr>
        <w:t>Develop models that recommend irrigation schedules, fertilizer application rates, and pest control strategies based on crop type and environmental conditions, minimizing waste and maximizing productivity.</w:t>
      </w:r>
    </w:p>
    <w:p w14:paraId="629D7CB9" w14:textId="77777777" w:rsidR="00D7244F" w:rsidRPr="005D3506" w:rsidRDefault="00000000">
      <w:pPr>
        <w:pStyle w:val="NoSpacing"/>
        <w:rPr>
          <w:rFonts w:cs="Times New Roman"/>
        </w:rPr>
      </w:pPr>
      <w:r w:rsidRPr="005D3506">
        <w:rPr>
          <w:rFonts w:cs="Times New Roman"/>
          <w:b/>
          <w:bCs/>
        </w:rPr>
        <w:t>Sustainable Practices</w:t>
      </w:r>
      <w:r w:rsidRPr="005D3506">
        <w:rPr>
          <w:rFonts w:cs="Times New Roman"/>
        </w:rPr>
        <w:t>: Explore the integration of CRS with soil health monitoring and weather forecasting to promote sustainable agriculture. Recommend cover crops, crop rotations, and tillage practices that optimize soil health and minimize environmental impact.</w:t>
      </w:r>
    </w:p>
    <w:p w14:paraId="4EC6AAF6" w14:textId="77777777" w:rsidR="00D7244F" w:rsidRPr="005D3506" w:rsidRDefault="00D7244F">
      <w:pPr>
        <w:pStyle w:val="NoSpacing"/>
        <w:rPr>
          <w:rFonts w:cs="Times New Roman"/>
        </w:rPr>
      </w:pPr>
    </w:p>
    <w:p w14:paraId="36996C78" w14:textId="77777777" w:rsidR="00D7244F" w:rsidRPr="005D3506" w:rsidRDefault="00000000">
      <w:pPr>
        <w:pStyle w:val="NoSpacing"/>
        <w:rPr>
          <w:rFonts w:cs="Times New Roman"/>
          <w:b/>
          <w:bCs/>
        </w:rPr>
      </w:pPr>
      <w:r w:rsidRPr="005D3506">
        <w:rPr>
          <w:rFonts w:cs="Times New Roman"/>
          <w:b/>
          <w:bCs/>
        </w:rPr>
        <w:t>Research Scope:</w:t>
      </w:r>
    </w:p>
    <w:p w14:paraId="36E30DE9" w14:textId="77777777" w:rsidR="00D7244F" w:rsidRPr="005D3506" w:rsidRDefault="00000000">
      <w:pPr>
        <w:pStyle w:val="NoSpacing"/>
        <w:rPr>
          <w:rFonts w:cs="Times New Roman"/>
        </w:rPr>
      </w:pPr>
      <w:r w:rsidRPr="005D3506">
        <w:rPr>
          <w:rFonts w:cs="Times New Roman"/>
          <w:b/>
          <w:bCs/>
        </w:rPr>
        <w:t>Machine Learning Techniques</w:t>
      </w:r>
      <w:r w:rsidRPr="005D3506">
        <w:rPr>
          <w:rFonts w:cs="Times New Roman"/>
        </w:rPr>
        <w:t xml:space="preserve">: </w:t>
      </w:r>
    </w:p>
    <w:p w14:paraId="3F998713" w14:textId="77777777" w:rsidR="00D7244F" w:rsidRPr="005D3506" w:rsidRDefault="00000000">
      <w:pPr>
        <w:pStyle w:val="NoSpacing"/>
        <w:rPr>
          <w:rFonts w:cs="Times New Roman"/>
        </w:rPr>
      </w:pPr>
      <w:r w:rsidRPr="005D3506">
        <w:rPr>
          <w:rFonts w:cs="Times New Roman"/>
        </w:rPr>
        <w:t>Investigate the use of supervised learning algorithms (e.g., Random Forests, Support Vector Machines) and unsupervised learning approaches (e.g., K-Means clustering) to identify patterns and relationships between crop performance, environmental factors, and market trends.</w:t>
      </w:r>
    </w:p>
    <w:p w14:paraId="7FDFBF29" w14:textId="77777777" w:rsidR="00D7244F" w:rsidRPr="005D3506" w:rsidRDefault="00000000">
      <w:pPr>
        <w:pStyle w:val="NoSpacing"/>
        <w:rPr>
          <w:rFonts w:eastAsia="NSimSun" w:cs="Times New Roman"/>
        </w:rPr>
      </w:pPr>
      <w:r w:rsidRPr="005D3506">
        <w:rPr>
          <w:rFonts w:cs="Times New Roman"/>
          <w:b/>
          <w:bCs/>
        </w:rPr>
        <w:t>Model Explainability and User Interface:</w:t>
      </w:r>
      <w:r w:rsidRPr="005D3506">
        <w:rPr>
          <w:rFonts w:cs="Times New Roman"/>
        </w:rPr>
        <w:t xml:space="preserve"> </w:t>
      </w:r>
    </w:p>
    <w:p w14:paraId="45B5913D" w14:textId="77777777" w:rsidR="00D7244F" w:rsidRPr="005D3506" w:rsidRDefault="00000000">
      <w:pPr>
        <w:pStyle w:val="NoSpacing"/>
        <w:rPr>
          <w:rFonts w:eastAsia="SimSong Bold" w:cs="Times New Roman"/>
        </w:rPr>
      </w:pPr>
      <w:r w:rsidRPr="005D3506">
        <w:rPr>
          <w:rFonts w:cs="Times New Roman"/>
        </w:rPr>
        <w:t>Develop interpretable models that farmers can understand and utilize effectively. Design user-friendly interfaces for CRS that are accessible and cater to the needs of farmers with varying levels of technical expertise.</w:t>
      </w:r>
    </w:p>
    <w:p w14:paraId="6191A90D" w14:textId="77777777" w:rsidR="00D7244F" w:rsidRPr="005D3506" w:rsidRDefault="00000000">
      <w:pPr>
        <w:pStyle w:val="NoSpacing"/>
        <w:rPr>
          <w:rFonts w:eastAsia="SimSong Bold" w:cs="Times New Roman"/>
        </w:rPr>
      </w:pPr>
      <w:r w:rsidRPr="005D3506">
        <w:rPr>
          <w:rFonts w:cs="Times New Roman"/>
          <w:b/>
          <w:bCs/>
        </w:rPr>
        <w:t xml:space="preserve">Economic and Social Impact: </w:t>
      </w:r>
    </w:p>
    <w:p w14:paraId="2C0F3409" w14:textId="77777777" w:rsidR="00D7244F" w:rsidRPr="005D3506" w:rsidRDefault="00000000">
      <w:pPr>
        <w:pStyle w:val="NoSpacing"/>
        <w:rPr>
          <w:rFonts w:eastAsia="NSimSun" w:cs="Times New Roman"/>
        </w:rPr>
      </w:pPr>
      <w:r w:rsidRPr="005D3506">
        <w:rPr>
          <w:rFonts w:cs="Times New Roman"/>
        </w:rPr>
        <w:t>Assess the economic benefits of CRS for farmers, including increased profitability and improved livelihoods. Explore the potential social impact of CRS on rural communities through enhanced food security and agricultural sustainability.</w:t>
      </w:r>
    </w:p>
    <w:p w14:paraId="5E4C0EB7" w14:textId="77777777" w:rsidR="00D7244F" w:rsidRPr="005D3506" w:rsidRDefault="00000000">
      <w:pPr>
        <w:pStyle w:val="NoSpacing"/>
        <w:rPr>
          <w:rFonts w:eastAsia="SimSong Bold" w:cs="Times New Roman"/>
        </w:rPr>
      </w:pPr>
      <w:r w:rsidRPr="005D3506">
        <w:rPr>
          <w:rFonts w:cs="Times New Roman"/>
          <w:b/>
          <w:bCs/>
        </w:rPr>
        <w:t xml:space="preserve">Challenges and Limitations: </w:t>
      </w:r>
    </w:p>
    <w:p w14:paraId="26DD6D54" w14:textId="77777777" w:rsidR="00D7244F" w:rsidRPr="005D3506" w:rsidRDefault="00000000">
      <w:pPr>
        <w:pStyle w:val="NoSpacing"/>
        <w:rPr>
          <w:rFonts w:eastAsia="NSimSun" w:cs="Times New Roman"/>
        </w:rPr>
      </w:pPr>
      <w:r w:rsidRPr="005D3506">
        <w:rPr>
          <w:rFonts w:cs="Times New Roman"/>
        </w:rPr>
        <w:t>Identify challenges like data quality, access to technology, and farmer adoption. Develop strategies to address these limitations and ensure the widespread adoption of CRS by farmers.</w:t>
      </w:r>
    </w:p>
    <w:p w14:paraId="17B80A1B" w14:textId="77777777" w:rsidR="00D7244F" w:rsidRPr="005D3506" w:rsidRDefault="00000000">
      <w:pPr>
        <w:pStyle w:val="NoSpacing"/>
        <w:rPr>
          <w:rFonts w:eastAsia="SimSong Bold" w:cs="Times New Roman"/>
        </w:rPr>
      </w:pPr>
      <w:r w:rsidRPr="005D3506">
        <w:rPr>
          <w:rFonts w:cs="Times New Roman"/>
          <w:b/>
          <w:bCs/>
        </w:rPr>
        <w:t xml:space="preserve">Evaluation and Validation: </w:t>
      </w:r>
    </w:p>
    <w:p w14:paraId="0A687871" w14:textId="77777777" w:rsidR="00D7244F" w:rsidRPr="005D3506" w:rsidRDefault="00000000">
      <w:pPr>
        <w:pStyle w:val="NoSpacing"/>
        <w:rPr>
          <w:rFonts w:eastAsia="SimSong Bold" w:cs="Times New Roman"/>
        </w:rPr>
      </w:pPr>
      <w:r w:rsidRPr="005D3506">
        <w:rPr>
          <w:rFonts w:cs="Times New Roman"/>
        </w:rPr>
        <w:t>Design robust evaluation metrics (e.g., yield improvement, resource efficiency) to assess the effectiveness of CRS in real-world agricultural settings. Implement field trials and farmer-participatory research to validate CRS recommendations.</w:t>
      </w:r>
    </w:p>
    <w:p w14:paraId="64E1373A" w14:textId="77777777" w:rsidR="00D7244F" w:rsidRPr="005D3506" w:rsidRDefault="00000000">
      <w:pPr>
        <w:pStyle w:val="NoSpacing"/>
        <w:rPr>
          <w:rFonts w:eastAsia="SimSong Bold" w:cs="Times New Roman"/>
        </w:rPr>
      </w:pPr>
      <w:r w:rsidRPr="005D3506">
        <w:rPr>
          <w:rFonts w:cs="Times New Roman"/>
          <w:b/>
          <w:bCs/>
        </w:rPr>
        <w:t>Integration with Farm Management Systems:</w:t>
      </w:r>
    </w:p>
    <w:p w14:paraId="2F10A468" w14:textId="77777777" w:rsidR="00D7244F" w:rsidRPr="005D3506" w:rsidRDefault="00000000">
      <w:pPr>
        <w:pStyle w:val="NoSpacing"/>
        <w:rPr>
          <w:rFonts w:cs="Times New Roman"/>
        </w:rPr>
      </w:pPr>
      <w:r w:rsidRPr="005D3506">
        <w:rPr>
          <w:rFonts w:cs="Times New Roman"/>
        </w:rPr>
        <w:t>Explore the integration of CRS with existing farm management software and agricultural extension services, offering farmers a comprehensive platform to manage their operations effectively.</w:t>
      </w:r>
    </w:p>
    <w:p w14:paraId="283F7234" w14:textId="77777777" w:rsidR="00E171D1" w:rsidRPr="005D3506" w:rsidRDefault="00E171D1">
      <w:pPr>
        <w:pStyle w:val="NoSpacing"/>
        <w:rPr>
          <w:rFonts w:eastAsia="NSimSun" w:cs="Times New Roman"/>
        </w:rPr>
      </w:pPr>
    </w:p>
    <w:p w14:paraId="2C7FF8AF" w14:textId="77777777" w:rsidR="00D7244F" w:rsidRPr="005D3506" w:rsidRDefault="00D7244F">
      <w:pPr>
        <w:pStyle w:val="NoSpacing"/>
        <w:rPr>
          <w:rFonts w:eastAsia="NSimSun" w:cs="Times New Roman"/>
          <w:lang w:val="zh-TW" w:eastAsia="zh-TW"/>
        </w:rPr>
      </w:pPr>
    </w:p>
    <w:p w14:paraId="44740F51" w14:textId="0098E0CE" w:rsidR="00D7244F" w:rsidRPr="005D3506" w:rsidRDefault="00000000" w:rsidP="00E171D1">
      <w:pPr>
        <w:pStyle w:val="NoSpacing"/>
        <w:numPr>
          <w:ilvl w:val="1"/>
          <w:numId w:val="20"/>
        </w:numPr>
        <w:rPr>
          <w:rFonts w:cs="Times New Roman"/>
          <w:b/>
          <w:bCs/>
        </w:rPr>
      </w:pPr>
      <w:r w:rsidRPr="005D3506">
        <w:rPr>
          <w:rFonts w:cs="Times New Roman"/>
          <w:b/>
          <w:bCs/>
        </w:rPr>
        <w:t>Challenges in Crop Recommendation</w:t>
      </w:r>
    </w:p>
    <w:p w14:paraId="337C63AE" w14:textId="77777777" w:rsidR="00D7244F" w:rsidRPr="005D3506" w:rsidRDefault="00D7244F">
      <w:pPr>
        <w:pStyle w:val="NoSpacing"/>
        <w:rPr>
          <w:rFonts w:cs="Times New Roman"/>
          <w:b/>
          <w:bCs/>
        </w:rPr>
      </w:pPr>
    </w:p>
    <w:p w14:paraId="4608C81A" w14:textId="77777777" w:rsidR="00D7244F" w:rsidRPr="005D3506" w:rsidRDefault="00000000">
      <w:pPr>
        <w:pStyle w:val="NoSpacing"/>
        <w:rPr>
          <w:rFonts w:cs="Times New Roman"/>
        </w:rPr>
      </w:pPr>
      <w:r w:rsidRPr="005D3506">
        <w:rPr>
          <w:rStyle w:val="Strong"/>
          <w:rFonts w:cs="Times New Roman"/>
        </w:rPr>
        <w:t>1.Data Quality and Availability:</w:t>
      </w:r>
      <w:r w:rsidRPr="005D3506">
        <w:rPr>
          <w:rFonts w:cs="Times New Roman"/>
        </w:rPr>
        <w:t xml:space="preserve"> Ensuring access to reliable and comprehensive data on soil properties, climate, market prices, and pest and disease outbreaks is crucial but often challenging.</w:t>
      </w:r>
    </w:p>
    <w:p w14:paraId="59F168A2" w14:textId="77777777" w:rsidR="00D7244F" w:rsidRPr="005D3506" w:rsidRDefault="00000000">
      <w:pPr>
        <w:pStyle w:val="NoSpacing"/>
        <w:rPr>
          <w:rFonts w:cs="Times New Roman"/>
        </w:rPr>
      </w:pPr>
      <w:r w:rsidRPr="005D3506">
        <w:rPr>
          <w:rStyle w:val="Strong"/>
          <w:rFonts w:cs="Times New Roman"/>
        </w:rPr>
        <w:t>2.Model Complexity:</w:t>
      </w:r>
      <w:r w:rsidRPr="005D3506">
        <w:rPr>
          <w:rFonts w:cs="Times New Roman"/>
        </w:rPr>
        <w:t xml:space="preserve"> Developing accurate and interpretable models that consider the complex interactions between various factors (soil, climate, pests, diseases, etc.) is a complex task.</w:t>
      </w:r>
    </w:p>
    <w:p w14:paraId="1D47EADE" w14:textId="77777777" w:rsidR="00D7244F" w:rsidRPr="005D3506" w:rsidRDefault="00000000">
      <w:pPr>
        <w:pStyle w:val="NoSpacing"/>
        <w:rPr>
          <w:rFonts w:cs="Times New Roman"/>
        </w:rPr>
      </w:pPr>
      <w:r w:rsidRPr="005D3506">
        <w:rPr>
          <w:rStyle w:val="Strong"/>
          <w:rFonts w:cs="Times New Roman"/>
        </w:rPr>
        <w:t>3.Dynamic Environments:</w:t>
      </w:r>
      <w:r w:rsidRPr="005D3506">
        <w:rPr>
          <w:rFonts w:cs="Times New Roman"/>
        </w:rPr>
        <w:t xml:space="preserve"> Agricultural environments are dynamic and constantly changing. Crop recommendation systems need to adapt to variations in weather patterns, soil conditions, and market demands.</w:t>
      </w:r>
    </w:p>
    <w:p w14:paraId="6B09FC38" w14:textId="77777777" w:rsidR="00D7244F" w:rsidRPr="005D3506" w:rsidRDefault="00000000">
      <w:pPr>
        <w:pStyle w:val="NoSpacing"/>
        <w:rPr>
          <w:rFonts w:cs="Times New Roman"/>
        </w:rPr>
      </w:pPr>
      <w:r w:rsidRPr="005D3506">
        <w:rPr>
          <w:rStyle w:val="Strong"/>
          <w:rFonts w:cs="Times New Roman"/>
        </w:rPr>
        <w:t>4.Uncertainty and Risk:</w:t>
      </w:r>
      <w:r w:rsidRPr="005D3506">
        <w:rPr>
          <w:rFonts w:cs="Times New Roman"/>
        </w:rPr>
        <w:t xml:space="preserve"> Crop production is inherently risky due to factors like pests, diseases, and unpredictable weather. Crop recommendation systems must consider these uncertainties and provide risk mitigation strategies.</w:t>
      </w:r>
    </w:p>
    <w:p w14:paraId="791DEBAC" w14:textId="77777777" w:rsidR="00D7244F" w:rsidRPr="005D3506" w:rsidRDefault="00000000">
      <w:pPr>
        <w:pStyle w:val="NoSpacing"/>
        <w:rPr>
          <w:rFonts w:cs="Times New Roman"/>
        </w:rPr>
      </w:pPr>
      <w:r w:rsidRPr="005D3506">
        <w:rPr>
          <w:rStyle w:val="Strong"/>
          <w:rFonts w:cs="Times New Roman"/>
        </w:rPr>
        <w:t>5.Farmer Adoption:</w:t>
      </w:r>
      <w:r w:rsidRPr="005D3506">
        <w:rPr>
          <w:rFonts w:cs="Times New Roman"/>
        </w:rPr>
        <w:t xml:space="preserve"> Convincing farmers to adopt new technologies and trust the recommendations provided by these systems can be a challenge.</w:t>
      </w:r>
    </w:p>
    <w:p w14:paraId="0BE72517" w14:textId="77777777" w:rsidR="00D7244F" w:rsidRPr="005D3506" w:rsidRDefault="00000000">
      <w:pPr>
        <w:pStyle w:val="NoSpacing"/>
        <w:rPr>
          <w:rFonts w:cs="Times New Roman"/>
        </w:rPr>
      </w:pPr>
      <w:r w:rsidRPr="005D3506">
        <w:rPr>
          <w:rStyle w:val="Strong"/>
          <w:rFonts w:cs="Times New Roman"/>
        </w:rPr>
        <w:t>6.Computational Resources:</w:t>
      </w:r>
      <w:r w:rsidRPr="005D3506">
        <w:rPr>
          <w:rFonts w:cs="Times New Roman"/>
        </w:rPr>
        <w:t xml:space="preserve"> Implementing and running complex crop recommendation models can require significant computational resources, which might be a barrier for resource-limited farmers.</w:t>
      </w:r>
    </w:p>
    <w:p w14:paraId="3D86A3B8" w14:textId="77777777" w:rsidR="00D7244F" w:rsidRPr="005D3506" w:rsidRDefault="00000000">
      <w:pPr>
        <w:pStyle w:val="NoSpacing"/>
        <w:rPr>
          <w:rFonts w:cs="Times New Roman"/>
        </w:rPr>
      </w:pPr>
      <w:r w:rsidRPr="005D3506">
        <w:rPr>
          <w:rStyle w:val="Strong"/>
          <w:rFonts w:cs="Times New Roman"/>
        </w:rPr>
        <w:t>7.Data Privacy and Security:</w:t>
      </w:r>
      <w:r w:rsidRPr="005D3506">
        <w:rPr>
          <w:rFonts w:cs="Times New Roman"/>
        </w:rPr>
        <w:t xml:space="preserve"> Protecting sensitive farmer data, such as crop yields, financial information, and location data, is crucial to ensure trust and adoption.</w:t>
      </w:r>
    </w:p>
    <w:p w14:paraId="7143A4CE" w14:textId="77777777" w:rsidR="00D7244F" w:rsidRPr="005D3506" w:rsidRDefault="00000000">
      <w:pPr>
        <w:pStyle w:val="NoSpacing"/>
        <w:rPr>
          <w:rFonts w:cs="Times New Roman"/>
        </w:rPr>
      </w:pPr>
      <w:r w:rsidRPr="005D3506">
        <w:rPr>
          <w:rStyle w:val="Strong"/>
          <w:rFonts w:cs="Times New Roman"/>
        </w:rPr>
        <w:t>8.Contextualization:</w:t>
      </w:r>
      <w:r w:rsidRPr="005D3506">
        <w:rPr>
          <w:rFonts w:cs="Times New Roman"/>
        </w:rPr>
        <w:t xml:space="preserve"> Crop recommendations need to be tailored to specific farming practices, cultural preferences, and local regulations.</w:t>
      </w:r>
    </w:p>
    <w:p w14:paraId="4B16604E" w14:textId="77777777" w:rsidR="00D7244F" w:rsidRPr="005D3506" w:rsidRDefault="00000000">
      <w:pPr>
        <w:pStyle w:val="NoSpacing"/>
        <w:rPr>
          <w:rFonts w:cs="Times New Roman"/>
        </w:rPr>
      </w:pPr>
      <w:r w:rsidRPr="005D3506">
        <w:rPr>
          <w:rStyle w:val="Strong"/>
          <w:rFonts w:cs="Times New Roman"/>
        </w:rPr>
        <w:t>9.Scalability:</w:t>
      </w:r>
      <w:r w:rsidRPr="005D3506">
        <w:rPr>
          <w:rFonts w:cs="Times New Roman"/>
        </w:rPr>
        <w:t xml:space="preserve"> The system should be scalable to accommodate a large number of farmers and diverse agricultural landscapes.</w:t>
      </w:r>
    </w:p>
    <w:p w14:paraId="347978B6" w14:textId="77777777" w:rsidR="00D7244F" w:rsidRPr="005D3506" w:rsidRDefault="00000000">
      <w:pPr>
        <w:pStyle w:val="NoSpacing"/>
        <w:rPr>
          <w:rFonts w:cs="Times New Roman"/>
        </w:rPr>
      </w:pPr>
      <w:r w:rsidRPr="005D3506">
        <w:rPr>
          <w:rStyle w:val="Strong"/>
          <w:rFonts w:cs="Times New Roman"/>
        </w:rPr>
        <w:t>10.Continuous Improvement:</w:t>
      </w:r>
      <w:r w:rsidRPr="005D3506">
        <w:rPr>
          <w:rFonts w:cs="Times New Roman"/>
        </w:rPr>
        <w:t xml:space="preserve"> Crop recommendation systems need to be continuously updated </w:t>
      </w:r>
      <w:r w:rsidRPr="005D3506">
        <w:rPr>
          <w:rFonts w:cs="Times New Roman"/>
        </w:rPr>
        <w:lastRenderedPageBreak/>
        <w:t>and improved based on feedback from farmers and evolving agricultural conditions.</w:t>
      </w:r>
    </w:p>
    <w:p w14:paraId="3318B8EE" w14:textId="77777777" w:rsidR="00D7244F" w:rsidRPr="005D3506" w:rsidRDefault="00000000">
      <w:pPr>
        <w:pStyle w:val="NoSpacing"/>
        <w:rPr>
          <w:rFonts w:eastAsia="SimSong Bold" w:cs="Times New Roman"/>
        </w:rPr>
      </w:pPr>
      <w:r w:rsidRPr="005D3506">
        <w:rPr>
          <w:rStyle w:val="Strong"/>
          <w:rFonts w:cs="Times New Roman"/>
        </w:rPr>
        <w:t>11.Economic Factors:</w:t>
      </w:r>
      <w:r w:rsidRPr="005D3506">
        <w:rPr>
          <w:rFonts w:cs="Times New Roman"/>
        </w:rPr>
        <w:t xml:space="preserve"> Crop recommendation systems need to consider economic factors such as market prices, input costs, and government policies to provide practical and profitable recommendations.</w:t>
      </w:r>
      <w:r w:rsidRPr="005D3506">
        <w:rPr>
          <w:rStyle w:val="Strong"/>
          <w:rFonts w:cs="Times New Roman"/>
        </w:rPr>
        <w:t xml:space="preserve"> </w:t>
      </w:r>
    </w:p>
    <w:p w14:paraId="567B61FE" w14:textId="77777777" w:rsidR="00D7244F" w:rsidRPr="005D3506" w:rsidRDefault="00000000">
      <w:pPr>
        <w:pStyle w:val="NoSpacing"/>
        <w:rPr>
          <w:rFonts w:cs="Times New Roman"/>
        </w:rPr>
      </w:pPr>
      <w:r w:rsidRPr="005D3506">
        <w:rPr>
          <w:rStyle w:val="Strong"/>
          <w:rFonts w:cs="Times New Roman"/>
        </w:rPr>
        <w:t>12.Ethical Considerations:</w:t>
      </w:r>
      <w:r w:rsidRPr="005D3506">
        <w:rPr>
          <w:rFonts w:cs="Times New Roman"/>
        </w:rPr>
        <w:t xml:space="preserve"> Ensuring that crop recommendation systems are fair, equitable, and do not exacerbate existing inequalities in agriculture is crucial. This includes addressing issues like access to technology, data privacy, and the potential for unintended consequences.</w:t>
      </w:r>
    </w:p>
    <w:p w14:paraId="566B3DD1" w14:textId="77777777" w:rsidR="00D7244F" w:rsidRPr="005D3506" w:rsidRDefault="00D7244F">
      <w:pPr>
        <w:pStyle w:val="NoSpacing"/>
        <w:rPr>
          <w:rFonts w:cs="Times New Roman"/>
        </w:rPr>
      </w:pPr>
    </w:p>
    <w:p w14:paraId="6B2F4E05" w14:textId="5865471C" w:rsidR="00D7244F" w:rsidRPr="005D3506" w:rsidRDefault="00000000" w:rsidP="00E171D1">
      <w:pPr>
        <w:pStyle w:val="NoSpacing"/>
        <w:numPr>
          <w:ilvl w:val="1"/>
          <w:numId w:val="20"/>
        </w:numPr>
        <w:rPr>
          <w:rFonts w:cs="Times New Roman"/>
          <w:b/>
          <w:bCs/>
        </w:rPr>
      </w:pPr>
      <w:r w:rsidRPr="005D3506">
        <w:rPr>
          <w:rFonts w:cs="Times New Roman"/>
          <w:b/>
          <w:bCs/>
        </w:rPr>
        <w:t>Applications of ML in Precision Agriculture</w:t>
      </w:r>
    </w:p>
    <w:p w14:paraId="10D10084" w14:textId="77777777" w:rsidR="00D7244F" w:rsidRPr="005D3506" w:rsidRDefault="00D7244F">
      <w:pPr>
        <w:pStyle w:val="NoSpacing"/>
        <w:rPr>
          <w:rFonts w:cs="Times New Roman"/>
          <w:b/>
          <w:bCs/>
        </w:rPr>
      </w:pPr>
    </w:p>
    <w:p w14:paraId="3D0D949B" w14:textId="77777777" w:rsidR="00D7244F" w:rsidRPr="005D3506" w:rsidRDefault="00000000">
      <w:pPr>
        <w:pStyle w:val="NoSpacing"/>
        <w:rPr>
          <w:rFonts w:cs="Times New Roman"/>
        </w:rPr>
      </w:pPr>
      <w:r w:rsidRPr="005D3506">
        <w:rPr>
          <w:rFonts w:cs="Times New Roman"/>
        </w:rPr>
        <w:t>Machine learning (ML) is revolutionizing agriculture by enabling precision farming practices. By analyzing vast amounts of data, ML algorithms can optimize resource allocation, improve crop yields, and enhance sustainability. Some key applications include:</w:t>
      </w:r>
    </w:p>
    <w:p w14:paraId="4D0AD12E" w14:textId="77777777" w:rsidR="00D7244F" w:rsidRPr="005D3506" w:rsidRDefault="00000000">
      <w:pPr>
        <w:pStyle w:val="NoSpacing"/>
        <w:rPr>
          <w:rFonts w:cs="Times New Roman"/>
        </w:rPr>
      </w:pPr>
      <w:r w:rsidRPr="005D3506">
        <w:rPr>
          <w:rFonts w:cs="Times New Roman"/>
        </w:rPr>
        <w:t>Yield Prediction: ML models can accurately predict crop yields based on various factors like weather, soil conditions, and crop management practices.</w:t>
      </w:r>
    </w:p>
    <w:p w14:paraId="3307A781" w14:textId="77777777" w:rsidR="00D7244F" w:rsidRPr="005D3506" w:rsidRDefault="00000000">
      <w:pPr>
        <w:pStyle w:val="NoSpacing"/>
        <w:rPr>
          <w:rFonts w:cs="Times New Roman"/>
        </w:rPr>
      </w:pPr>
      <w:r w:rsidRPr="005D3506">
        <w:rPr>
          <w:rFonts w:cs="Times New Roman"/>
        </w:rPr>
        <w:t>Disease and Pest Detection: Early detection of diseases and pests through ML-powered image analysis helps farmers take timely action to prevent crop damage.</w:t>
      </w:r>
    </w:p>
    <w:p w14:paraId="47B1D8E1" w14:textId="77777777" w:rsidR="00D7244F" w:rsidRPr="005D3506" w:rsidRDefault="00000000">
      <w:pPr>
        <w:pStyle w:val="NoSpacing"/>
        <w:rPr>
          <w:rFonts w:cs="Times New Roman"/>
        </w:rPr>
      </w:pPr>
      <w:r w:rsidRPr="005D3506">
        <w:rPr>
          <w:rFonts w:cs="Times New Roman"/>
        </w:rPr>
        <w:t>Soil Health Monitoring: ML algorithms can analyze soil data to assess its health and recommend appropriate nutrient management strategies.</w:t>
      </w:r>
    </w:p>
    <w:p w14:paraId="0CDA017D" w14:textId="77777777" w:rsidR="00D7244F" w:rsidRPr="005D3506" w:rsidRDefault="00000000">
      <w:pPr>
        <w:pStyle w:val="NoSpacing"/>
        <w:rPr>
          <w:rFonts w:cs="Times New Roman"/>
        </w:rPr>
      </w:pPr>
      <w:r w:rsidRPr="005D3506">
        <w:rPr>
          <w:rFonts w:cs="Times New Roman"/>
        </w:rPr>
        <w:t>Irrigation Optimization: ML-enabled systems can optimize irrigation schedules based on real-time data on soil moisture and weather conditions.</w:t>
      </w:r>
    </w:p>
    <w:p w14:paraId="2277D268" w14:textId="77777777" w:rsidR="00D7244F" w:rsidRPr="005D3506" w:rsidRDefault="00000000">
      <w:pPr>
        <w:pStyle w:val="NoSpacing"/>
        <w:rPr>
          <w:rFonts w:cs="Times New Roman"/>
        </w:rPr>
      </w:pPr>
      <w:r w:rsidRPr="005D3506">
        <w:rPr>
          <w:rFonts w:cs="Times New Roman"/>
        </w:rPr>
        <w:t>Weed Control: ML-powered image analysis can identify and locate weeds, enabling targeted herbicide application.</w:t>
      </w:r>
    </w:p>
    <w:p w14:paraId="69CFA9E2" w14:textId="77777777" w:rsidR="00D7244F" w:rsidRPr="005D3506" w:rsidRDefault="00000000">
      <w:pPr>
        <w:pStyle w:val="NoSpacing"/>
        <w:rPr>
          <w:rFonts w:cs="Times New Roman"/>
        </w:rPr>
      </w:pPr>
      <w:r w:rsidRPr="005D3506">
        <w:rPr>
          <w:rFonts w:cs="Times New Roman"/>
        </w:rPr>
        <w:t>Harvest Optimization: ML models can predict the optimal time for harvesting based on crop maturity and market conditions.</w:t>
      </w:r>
    </w:p>
    <w:p w14:paraId="5EB53597" w14:textId="77777777" w:rsidR="00D7244F" w:rsidRPr="005D3506" w:rsidRDefault="00000000">
      <w:pPr>
        <w:pStyle w:val="NoSpacing"/>
        <w:rPr>
          <w:rFonts w:cs="Times New Roman"/>
        </w:rPr>
      </w:pPr>
      <w:r w:rsidRPr="005D3506">
        <w:rPr>
          <w:rFonts w:cs="Times New Roman"/>
        </w:rPr>
        <w:t>Inventory Management: ML algorithms can forecast crop demand and help farmers manage inventory levels effectively.</w:t>
      </w:r>
    </w:p>
    <w:p w14:paraId="68D5D0AC" w14:textId="77777777" w:rsidR="00D7244F" w:rsidRPr="005D3506" w:rsidRDefault="00000000">
      <w:pPr>
        <w:pStyle w:val="NoSpacing"/>
        <w:rPr>
          <w:rFonts w:cs="Times New Roman"/>
          <w:b/>
          <w:bCs/>
        </w:rPr>
      </w:pPr>
      <w:r w:rsidRPr="005D3506">
        <w:rPr>
          <w:rStyle w:val="Strong"/>
          <w:rFonts w:cs="Times New Roman"/>
        </w:rPr>
        <w:t>Important Uses of Machine Learning in the Identification of Crop Recommendation</w:t>
      </w:r>
    </w:p>
    <w:p w14:paraId="6DB3491F" w14:textId="77777777" w:rsidR="00D7244F" w:rsidRPr="005D3506" w:rsidRDefault="00000000">
      <w:pPr>
        <w:pStyle w:val="NoSpacing"/>
        <w:rPr>
          <w:rFonts w:cs="Times New Roman"/>
        </w:rPr>
      </w:pPr>
      <w:r w:rsidRPr="005D3506">
        <w:rPr>
          <w:rFonts w:cs="Times New Roman"/>
        </w:rPr>
        <w:t>Machine learning plays a crucial role in crop recommendation by leveraging large datasets to predict optimal crops for specific regions based on a variety of factors. Here are some important uses of machine learning in crop recommendation:</w:t>
      </w:r>
    </w:p>
    <w:p w14:paraId="12092705" w14:textId="77777777" w:rsidR="00D7244F" w:rsidRPr="005D3506" w:rsidRDefault="00000000">
      <w:pPr>
        <w:pStyle w:val="NoSpacing"/>
        <w:rPr>
          <w:rFonts w:cs="Times New Roman"/>
        </w:rPr>
      </w:pPr>
      <w:r w:rsidRPr="005D3506">
        <w:rPr>
          <w:rStyle w:val="Strong"/>
          <w:rFonts w:cs="Times New Roman"/>
        </w:rPr>
        <w:t>1.Soil Quality Assessment</w:t>
      </w:r>
      <w:r w:rsidRPr="005D3506">
        <w:rPr>
          <w:rFonts w:cs="Times New Roman"/>
        </w:rPr>
        <w:t xml:space="preserve">: </w:t>
      </w:r>
    </w:p>
    <w:p w14:paraId="042AAEEE" w14:textId="77777777" w:rsidR="00D7244F" w:rsidRPr="005D3506" w:rsidRDefault="00000000">
      <w:pPr>
        <w:pStyle w:val="NoSpacing"/>
        <w:rPr>
          <w:rFonts w:cs="Times New Roman"/>
        </w:rPr>
      </w:pPr>
      <w:r w:rsidRPr="005D3506">
        <w:rPr>
          <w:rFonts w:cs="Times New Roman"/>
        </w:rPr>
        <w:t>Machine learning models can analyze soil characteristics such as pH, moisture content, nutrient levels, and texture. By processing this data, the models recommend crops that are most suited for the given soil type, ensuring better yields and efficient land use.</w:t>
      </w:r>
    </w:p>
    <w:p w14:paraId="74859834" w14:textId="77777777" w:rsidR="00D7244F" w:rsidRPr="005D3506" w:rsidRDefault="00000000">
      <w:pPr>
        <w:pStyle w:val="NoSpacing"/>
        <w:rPr>
          <w:rFonts w:cs="Times New Roman"/>
        </w:rPr>
      </w:pPr>
      <w:r w:rsidRPr="005D3506">
        <w:rPr>
          <w:rStyle w:val="Strong"/>
          <w:rFonts w:cs="Times New Roman"/>
        </w:rPr>
        <w:t>2.Weather and Climate Analysis</w:t>
      </w:r>
      <w:r w:rsidRPr="005D3506">
        <w:rPr>
          <w:rFonts w:cs="Times New Roman"/>
        </w:rPr>
        <w:t xml:space="preserve">: </w:t>
      </w:r>
    </w:p>
    <w:p w14:paraId="442D087D" w14:textId="77777777" w:rsidR="00D7244F" w:rsidRPr="005D3506" w:rsidRDefault="00000000">
      <w:pPr>
        <w:pStyle w:val="NoSpacing"/>
        <w:rPr>
          <w:rFonts w:cs="Times New Roman"/>
        </w:rPr>
      </w:pPr>
      <w:r w:rsidRPr="005D3506">
        <w:rPr>
          <w:rFonts w:cs="Times New Roman"/>
        </w:rPr>
        <w:t>Machine learning can integrate weather data such as temperature, rainfall patterns, and humidity levels to predict which crops will thrive in specific climatic conditions. This helps farmers make informed decisions about crop selection based on weather forecasts and historical data.</w:t>
      </w:r>
    </w:p>
    <w:p w14:paraId="0EAB7828" w14:textId="77777777" w:rsidR="00D7244F" w:rsidRPr="005D3506" w:rsidRDefault="00000000">
      <w:pPr>
        <w:pStyle w:val="NoSpacing"/>
        <w:rPr>
          <w:rFonts w:cs="Times New Roman"/>
        </w:rPr>
      </w:pPr>
      <w:r w:rsidRPr="005D3506">
        <w:rPr>
          <w:rStyle w:val="Strong"/>
          <w:rFonts w:cs="Times New Roman"/>
        </w:rPr>
        <w:t>3.Disease and Pest Prediction</w:t>
      </w:r>
      <w:r w:rsidRPr="005D3506">
        <w:rPr>
          <w:rFonts w:cs="Times New Roman"/>
        </w:rPr>
        <w:t xml:space="preserve">: </w:t>
      </w:r>
    </w:p>
    <w:p w14:paraId="632D5AB7" w14:textId="77777777" w:rsidR="00D7244F" w:rsidRPr="005D3506" w:rsidRDefault="00000000">
      <w:pPr>
        <w:pStyle w:val="NoSpacing"/>
        <w:rPr>
          <w:rFonts w:cs="Times New Roman"/>
        </w:rPr>
      </w:pPr>
      <w:r w:rsidRPr="005D3506">
        <w:rPr>
          <w:rFonts w:cs="Times New Roman"/>
        </w:rPr>
        <w:t>Predictive models can detect patterns in crop diseases or pest infestations. By analyzing historical data and environmental conditions, these models can recommend crops that are resistant to certain diseases or pests in specific areas.</w:t>
      </w:r>
    </w:p>
    <w:p w14:paraId="5DFE038F" w14:textId="77777777" w:rsidR="00D7244F" w:rsidRPr="005D3506" w:rsidRDefault="00000000">
      <w:pPr>
        <w:pStyle w:val="NoSpacing"/>
        <w:rPr>
          <w:rFonts w:cs="Times New Roman"/>
        </w:rPr>
      </w:pPr>
      <w:r w:rsidRPr="005D3506">
        <w:rPr>
          <w:rStyle w:val="Strong"/>
          <w:rFonts w:cs="Times New Roman"/>
        </w:rPr>
        <w:t>4.Water Resource Management</w:t>
      </w:r>
      <w:r w:rsidRPr="005D3506">
        <w:rPr>
          <w:rFonts w:cs="Times New Roman"/>
        </w:rPr>
        <w:t xml:space="preserve">: </w:t>
      </w:r>
    </w:p>
    <w:p w14:paraId="74DB600F" w14:textId="77777777" w:rsidR="00D7244F" w:rsidRPr="005D3506" w:rsidRDefault="00000000">
      <w:pPr>
        <w:pStyle w:val="NoSpacing"/>
        <w:rPr>
          <w:rFonts w:cs="Times New Roman"/>
        </w:rPr>
      </w:pPr>
      <w:r w:rsidRPr="005D3506">
        <w:rPr>
          <w:rFonts w:cs="Times New Roman"/>
        </w:rPr>
        <w:t>Machine learning can predict the water requirements for various crops and recommend water-efficient crops for regions with limited water availability. This ensures sustainable farming practices, especially in drought-prone areas.</w:t>
      </w:r>
    </w:p>
    <w:p w14:paraId="1F011ADC" w14:textId="77777777" w:rsidR="00D7244F" w:rsidRPr="005D3506" w:rsidRDefault="00000000">
      <w:pPr>
        <w:pStyle w:val="NoSpacing"/>
        <w:rPr>
          <w:rFonts w:cs="Times New Roman"/>
        </w:rPr>
      </w:pPr>
      <w:r w:rsidRPr="005D3506">
        <w:rPr>
          <w:rStyle w:val="Strong"/>
          <w:rFonts w:cs="Times New Roman"/>
        </w:rPr>
        <w:t>5.Market Trends and Demand Forecasting</w:t>
      </w:r>
      <w:r w:rsidRPr="005D3506">
        <w:rPr>
          <w:rFonts w:cs="Times New Roman"/>
        </w:rPr>
        <w:t>: By analyzing market trends, pricing, and demand, machine learning can suggest crops that have higher chances of profitability. This helps farmers choose crops based on market dynamics, reducing the risk of surplus or low-demand crops.</w:t>
      </w:r>
    </w:p>
    <w:p w14:paraId="087023B2" w14:textId="77777777" w:rsidR="00D7244F" w:rsidRPr="005D3506" w:rsidRDefault="00000000">
      <w:pPr>
        <w:pStyle w:val="NoSpacing"/>
        <w:rPr>
          <w:rFonts w:cs="Times New Roman"/>
        </w:rPr>
      </w:pPr>
      <w:r w:rsidRPr="005D3506">
        <w:rPr>
          <w:rStyle w:val="Strong"/>
          <w:rFonts w:cs="Times New Roman"/>
        </w:rPr>
        <w:t>6.Fertilizer and Input Optimization</w:t>
      </w:r>
      <w:r w:rsidRPr="005D3506">
        <w:rPr>
          <w:rFonts w:cs="Times New Roman"/>
        </w:rPr>
        <w:t xml:space="preserve">: Machine learning can recommend the right type and </w:t>
      </w:r>
      <w:r w:rsidRPr="005D3506">
        <w:rPr>
          <w:rFonts w:cs="Times New Roman"/>
        </w:rPr>
        <w:lastRenderedPageBreak/>
        <w:t>amount of fertilizer or other inputs for specific crops and soil conditions. This improves crop yields and minimizes resource wastage by suggesting tailored fertilizer usage.</w:t>
      </w:r>
    </w:p>
    <w:p w14:paraId="511618DD" w14:textId="77777777" w:rsidR="00D7244F" w:rsidRPr="005D3506" w:rsidRDefault="00000000">
      <w:pPr>
        <w:pStyle w:val="NoSpacing"/>
        <w:rPr>
          <w:rFonts w:cs="Times New Roman"/>
        </w:rPr>
      </w:pPr>
      <w:r w:rsidRPr="005D3506">
        <w:rPr>
          <w:rStyle w:val="Strong"/>
          <w:rFonts w:cs="Times New Roman"/>
        </w:rPr>
        <w:t>7.Precision Agriculture</w:t>
      </w:r>
      <w:r w:rsidRPr="005D3506">
        <w:rPr>
          <w:rFonts w:cs="Times New Roman"/>
        </w:rPr>
        <w:t>: Through satellite imagery, drones, and IoT sensors, machine learning models can assess field conditions in real-time. These models then suggest the best crops for each section of the field, enabling precision farming that maximizes productivity and resource efficiency.</w:t>
      </w:r>
    </w:p>
    <w:p w14:paraId="57C4AEC6" w14:textId="77777777" w:rsidR="00D7244F" w:rsidRPr="005D3506" w:rsidRDefault="00000000">
      <w:pPr>
        <w:pStyle w:val="NoSpacing"/>
        <w:rPr>
          <w:rFonts w:cs="Times New Roman"/>
        </w:rPr>
      </w:pPr>
      <w:r w:rsidRPr="005D3506">
        <w:rPr>
          <w:rStyle w:val="Strong"/>
          <w:rFonts w:cs="Times New Roman"/>
        </w:rPr>
        <w:t>8.Sustainability and Environmental Impact</w:t>
      </w:r>
      <w:r w:rsidRPr="005D3506">
        <w:rPr>
          <w:rFonts w:cs="Times New Roman"/>
        </w:rPr>
        <w:t>: Machine learning can help in choosing crops that not only optimize yield but also reduce environmental impact. For instance, models can recommend low-carbon or sustainable crops based on region-specific environmental factors.</w:t>
      </w:r>
    </w:p>
    <w:p w14:paraId="2F71CFA0" w14:textId="77777777" w:rsidR="00D7244F" w:rsidRPr="005D3506" w:rsidRDefault="00000000">
      <w:pPr>
        <w:pStyle w:val="NoSpacing"/>
        <w:rPr>
          <w:rFonts w:cs="Times New Roman"/>
        </w:rPr>
      </w:pPr>
      <w:r w:rsidRPr="005D3506">
        <w:rPr>
          <w:rStyle w:val="Strong"/>
          <w:rFonts w:cs="Times New Roman"/>
        </w:rPr>
        <w:t>9.Yield Prediction</w:t>
      </w:r>
      <w:r w:rsidRPr="005D3506">
        <w:rPr>
          <w:rFonts w:cs="Times New Roman"/>
        </w:rPr>
        <w:t>: Based on historical data, weather patterns, soil health, and other factors, machine learning models can predict crop yields. This helps in crop planning and choosing crops that are likely to produce the best yields under current conditions.</w:t>
      </w:r>
    </w:p>
    <w:p w14:paraId="3C3703F8" w14:textId="77777777" w:rsidR="00D7244F" w:rsidRPr="005D3506" w:rsidRDefault="00D7244F">
      <w:pPr>
        <w:pStyle w:val="NoSpacing"/>
        <w:rPr>
          <w:rFonts w:cs="Times New Roman"/>
        </w:rPr>
      </w:pPr>
    </w:p>
    <w:p w14:paraId="25A00894" w14:textId="77777777" w:rsidR="00D7244F" w:rsidRPr="005D3506" w:rsidRDefault="00D7244F">
      <w:pPr>
        <w:pStyle w:val="NoSpacing"/>
        <w:rPr>
          <w:rFonts w:cs="Times New Roman"/>
        </w:rPr>
      </w:pPr>
    </w:p>
    <w:p w14:paraId="2BA47044" w14:textId="77777777" w:rsidR="00D7244F" w:rsidRPr="005D3506" w:rsidRDefault="00D7244F">
      <w:pPr>
        <w:pStyle w:val="NoSpacing"/>
        <w:rPr>
          <w:rFonts w:cs="Times New Roman"/>
        </w:rPr>
        <w:sectPr w:rsidR="00D7244F" w:rsidRPr="005D3506">
          <w:headerReference w:type="default" r:id="rId17"/>
          <w:pgSz w:w="11920" w:h="16860"/>
          <w:pgMar w:top="1340" w:right="1260" w:bottom="1180" w:left="1280" w:header="0" w:footer="0" w:gutter="0"/>
          <w:cols w:space="720"/>
        </w:sectPr>
      </w:pPr>
    </w:p>
    <w:p w14:paraId="5E73B2E6" w14:textId="77777777" w:rsidR="00D7244F" w:rsidRPr="005D3506" w:rsidRDefault="00D7244F">
      <w:pPr>
        <w:pStyle w:val="NoSpacing"/>
        <w:rPr>
          <w:rFonts w:eastAsia="NSimSun" w:cs="Times New Roman"/>
          <w:lang w:val="zh-TW" w:eastAsia="zh-TW"/>
        </w:rPr>
      </w:pPr>
    </w:p>
    <w:p w14:paraId="17A3055D" w14:textId="77777777" w:rsidR="00D7244F" w:rsidRPr="005D3506" w:rsidRDefault="00D7244F">
      <w:pPr>
        <w:pStyle w:val="Body"/>
        <w:keepNext/>
        <w:keepLines/>
        <w:widowControl/>
        <w:spacing w:before="480" w:after="120" w:line="376" w:lineRule="auto"/>
        <w:ind w:left="1615" w:right="2038"/>
        <w:jc w:val="center"/>
        <w:rPr>
          <w:rFonts w:eastAsia="NSimSun" w:cs="Times New Roman"/>
          <w:lang w:val="zh-TW" w:eastAsia="zh-TW"/>
        </w:rPr>
      </w:pPr>
    </w:p>
    <w:p w14:paraId="64117229" w14:textId="77777777" w:rsidR="00D7244F" w:rsidRPr="005D3506" w:rsidRDefault="00D7244F">
      <w:pPr>
        <w:pStyle w:val="Body"/>
        <w:keepNext/>
        <w:keepLines/>
        <w:widowControl/>
        <w:spacing w:before="480" w:after="120" w:line="376" w:lineRule="auto"/>
        <w:ind w:left="1615" w:right="2038"/>
        <w:jc w:val="center"/>
        <w:rPr>
          <w:rFonts w:eastAsia="NSimSun" w:cs="Times New Roman"/>
          <w:lang w:val="zh-TW" w:eastAsia="zh-TW"/>
        </w:rPr>
      </w:pPr>
    </w:p>
    <w:p w14:paraId="0C5583A3" w14:textId="77777777" w:rsidR="00D7244F" w:rsidRPr="005D3506" w:rsidRDefault="00D7244F">
      <w:pPr>
        <w:pStyle w:val="Body"/>
        <w:keepNext/>
        <w:keepLines/>
        <w:widowControl/>
        <w:spacing w:before="480" w:after="120" w:line="376" w:lineRule="auto"/>
        <w:ind w:left="1615" w:right="2038"/>
        <w:jc w:val="center"/>
        <w:rPr>
          <w:rFonts w:eastAsia="NSimSun" w:cs="Times New Roman"/>
          <w:lang w:val="zh-TW" w:eastAsia="zh-TW"/>
        </w:rPr>
      </w:pPr>
    </w:p>
    <w:p w14:paraId="47A7B78A" w14:textId="77777777" w:rsidR="00D7244F" w:rsidRPr="005D3506" w:rsidRDefault="00D7244F">
      <w:pPr>
        <w:pStyle w:val="Body"/>
        <w:keepNext/>
        <w:keepLines/>
        <w:widowControl/>
        <w:spacing w:before="480" w:after="120" w:line="376" w:lineRule="auto"/>
        <w:ind w:left="1615" w:right="2038"/>
        <w:jc w:val="center"/>
        <w:rPr>
          <w:rFonts w:eastAsia="NSimSun" w:cs="Times New Roman"/>
          <w:lang w:val="zh-TW" w:eastAsia="zh-TW"/>
        </w:rPr>
      </w:pPr>
    </w:p>
    <w:p w14:paraId="0839133C" w14:textId="77777777" w:rsidR="00D7244F" w:rsidRPr="005D3506" w:rsidRDefault="00D7244F">
      <w:pPr>
        <w:pStyle w:val="Body"/>
        <w:keepNext/>
        <w:keepLines/>
        <w:widowControl/>
        <w:spacing w:before="480" w:after="120" w:line="376" w:lineRule="auto"/>
        <w:ind w:left="1615" w:right="2038"/>
        <w:jc w:val="center"/>
        <w:rPr>
          <w:rFonts w:eastAsia="NSimSun" w:cs="Times New Roman"/>
          <w:lang w:val="zh-TW" w:eastAsia="zh-TW"/>
        </w:rPr>
      </w:pPr>
    </w:p>
    <w:p w14:paraId="10A3A012" w14:textId="77777777" w:rsidR="00D7244F" w:rsidRPr="005D3506" w:rsidRDefault="00D7244F">
      <w:pPr>
        <w:pStyle w:val="Body"/>
        <w:keepNext/>
        <w:keepLines/>
        <w:widowControl/>
        <w:spacing w:before="480" w:after="120" w:line="376" w:lineRule="auto"/>
        <w:ind w:left="1615" w:right="2038"/>
        <w:jc w:val="center"/>
        <w:rPr>
          <w:rFonts w:eastAsia="NSimSun" w:cs="Times New Roman"/>
          <w:lang w:val="zh-TW" w:eastAsia="zh-TW"/>
        </w:rPr>
      </w:pPr>
    </w:p>
    <w:p w14:paraId="704079A6" w14:textId="77777777" w:rsidR="00D7244F" w:rsidRPr="005D3506" w:rsidRDefault="00000000">
      <w:pPr>
        <w:pStyle w:val="Body"/>
        <w:keepNext/>
        <w:keepLines/>
        <w:widowControl/>
        <w:spacing w:before="480" w:after="120" w:line="376" w:lineRule="auto"/>
        <w:ind w:left="1615" w:right="2038"/>
        <w:jc w:val="center"/>
        <w:rPr>
          <w:rFonts w:cs="Times New Roman"/>
        </w:rPr>
        <w:sectPr w:rsidR="00D7244F" w:rsidRPr="005D3506">
          <w:headerReference w:type="default" r:id="rId18"/>
          <w:pgSz w:w="11920" w:h="16860"/>
          <w:pgMar w:top="1340" w:right="1260" w:bottom="1180" w:left="1280" w:header="0" w:footer="0" w:gutter="0"/>
          <w:cols w:space="720"/>
        </w:sectPr>
      </w:pPr>
      <w:r w:rsidRPr="005D3506">
        <w:rPr>
          <w:rFonts w:cs="Times New Roman"/>
          <w:b/>
          <w:bCs/>
          <w:sz w:val="48"/>
          <w:szCs w:val="48"/>
        </w:rPr>
        <w:t>CHAPTER-2                      LITERATURE SURVEY</w:t>
      </w:r>
    </w:p>
    <w:p w14:paraId="7487CE76" w14:textId="77777777" w:rsidR="00D7244F" w:rsidRPr="005D3506" w:rsidRDefault="00000000">
      <w:pPr>
        <w:pStyle w:val="Body"/>
        <w:keepNext/>
        <w:keepLines/>
        <w:widowControl/>
        <w:spacing w:before="360" w:after="80" w:line="276" w:lineRule="auto"/>
        <w:ind w:left="2935"/>
        <w:rPr>
          <w:rFonts w:cs="Times New Roman"/>
        </w:rPr>
      </w:pPr>
      <w:r w:rsidRPr="005D3506">
        <w:rPr>
          <w:rFonts w:cs="Times New Roman"/>
          <w:b/>
          <w:bCs/>
          <w:sz w:val="36"/>
          <w:szCs w:val="36"/>
        </w:rPr>
        <w:lastRenderedPageBreak/>
        <w:t>2. LITERATURE SURVEY</w:t>
      </w:r>
    </w:p>
    <w:p w14:paraId="19087A22" w14:textId="77777777" w:rsidR="00D7244F" w:rsidRPr="005D3506" w:rsidRDefault="00D7244F">
      <w:pPr>
        <w:pStyle w:val="Body"/>
        <w:keepNext/>
        <w:keepLines/>
        <w:widowControl/>
        <w:tabs>
          <w:tab w:val="left" w:pos="790"/>
        </w:tabs>
        <w:spacing w:before="240" w:after="40" w:line="276" w:lineRule="auto"/>
        <w:rPr>
          <w:rFonts w:cs="Times New Roman"/>
          <w:b/>
          <w:bCs/>
        </w:rPr>
      </w:pPr>
    </w:p>
    <w:p w14:paraId="7542282A" w14:textId="77777777" w:rsidR="00D7244F" w:rsidRPr="005D3506" w:rsidRDefault="00000000">
      <w:pPr>
        <w:pStyle w:val="Body"/>
        <w:keepNext/>
        <w:keepLines/>
        <w:widowControl/>
        <w:tabs>
          <w:tab w:val="left" w:pos="790"/>
        </w:tabs>
        <w:spacing w:before="240" w:after="40" w:line="276" w:lineRule="auto"/>
        <w:rPr>
          <w:rStyle w:val="Strong"/>
          <w:rFonts w:cs="Times New Roman"/>
        </w:rPr>
      </w:pPr>
      <w:r w:rsidRPr="005D3506">
        <w:rPr>
          <w:rStyle w:val="Strong"/>
          <w:rFonts w:cs="Times New Roman"/>
        </w:rPr>
        <w:t>2.1</w:t>
      </w:r>
      <w:r w:rsidRPr="005D3506">
        <w:rPr>
          <w:rFonts w:cs="Times New Roman"/>
        </w:rPr>
        <w:t xml:space="preserve"> </w:t>
      </w:r>
      <w:r w:rsidRPr="005D3506">
        <w:rPr>
          <w:rStyle w:val="Strong"/>
          <w:rFonts w:cs="Times New Roman"/>
        </w:rPr>
        <w:t>Previous Studies on Crop Recommendation</w:t>
      </w:r>
    </w:p>
    <w:p w14:paraId="060BCDD8" w14:textId="77777777" w:rsidR="00D7244F" w:rsidRPr="005D3506" w:rsidRDefault="00D7244F">
      <w:pPr>
        <w:pStyle w:val="NoSpacing"/>
        <w:rPr>
          <w:rFonts w:cs="Times New Roman"/>
        </w:rPr>
      </w:pPr>
    </w:p>
    <w:p w14:paraId="429786F9" w14:textId="77777777" w:rsidR="007A11A4" w:rsidRPr="005D3506" w:rsidRDefault="007A11A4" w:rsidP="007A11A4">
      <w:pPr>
        <w:jc w:val="both"/>
      </w:pPr>
      <w:r w:rsidRPr="005D3506">
        <w:t>Shivnath and Santanu  devised a machine learning approach to examine soil fertility and plant nutrient management. The backpropagation network (BPN) used is trained with inputs on crop growth characteristics</w:t>
      </w:r>
      <w:r w:rsidRPr="005D3506">
        <w:fldChar w:fldCharType="begin" w:fldLock="1"/>
      </w:r>
      <w:r w:rsidRPr="005D3506">
        <w:instrText>ADDIN CSL_CITATION {"citationItems":[{"id":"ITEM-1","itemData":{"DOI":"10.1109/ACCESS.2022.3154350","ISSN":"21693536","abstract":"Agriculture is a growing field of research. In particular, crop prediction in agriculture is critical and is chiefly contingent upon soil and environment conditions, including rainfall, humidity, and temperature. In the past, farmers were able to decide on the crop to be cultivated, monitor its growth, and determine when it could be harvested. Today, however, rapid changes in environmental conditions have made it difficult for the farming community to continue to do so. Consequently, in recent years, machine learning techniques have taken over the task of prediction, and this work has used several of these to determine crop yield. To ensure that a given machine learning (ML) model works at a high level of precision, it is imperative to employ efficient feature selection methods to preprocess the raw data into an easily computable Machine Learning friendly dataset. To reduce redundancies and make the ML model more accurate, only data features that have a significant degree of relevance in determining the final output of the model must be employed. Thus, optimal feature selection arises to ensure that only the most relevant features are accepted as a part of the model. Conglomerating every single feature from raw data without checking for their role in the process of making the model will unnecessarily complicate our model. Furthermore, additional features which contribute little to the ML model will increase its time and space complexity and affect the accuracy of the model's output. The results depict that an ensemble technique offers better prediction accuracy than the existing classification technique.","author":[{"dropping-particle":"","family":"Raja","given":"S. P.","non-dropping-particle":"","parse-names":false,"suffix":""},{"dropping-particle":"","family":"Sawicka","given":"Barbara","non-dropping-particle":"","parse-names":false,"suffix":""},{"dropping-particle":"","family":"Stamenkovic","given":"Zoran","non-dropping-particle":"","parse-names":false,"suffix":""},{"dropping-particle":"","family":"Mariammal","given":"G.","non-dropping-particle":"","parse-names":false,"suffix":""}],"container-title":"IEEE Access","id":"ITEM-1","issued":{"date-parts":[["2022"]]},"page":"23625-23641","publisher":"IEEE","title":"Crop Prediction Based on Characteristics of the Agricultural Environment Using Various Feature Selection Techniques and Classifiers","type":"article-journal","volume":"10"},"uris":["http://www.mendeley.com/documents/?uuid=21596c5d-b34d-4cbd-a188-65f881644c5c"]}],"mendeley":{"formattedCitation":"[18]","plainTextFormattedCitation":"[18]","previouslyFormattedCitation":"[18]"},"properties":{"noteIndex":0},"schema":"https://github.com/citation-style-language/schema/raw/master/csl-citation.json"}</w:instrText>
      </w:r>
      <w:r w:rsidRPr="005D3506">
        <w:fldChar w:fldCharType="separate"/>
      </w:r>
      <w:r w:rsidRPr="005D3506">
        <w:rPr>
          <w:noProof/>
        </w:rPr>
        <w:t>[18]</w:t>
      </w:r>
      <w:r w:rsidRPr="005D3506">
        <w:fldChar w:fldCharType="end"/>
      </w:r>
      <w:r w:rsidRPr="005D3506">
        <w:t>. More and more researchers have begun to identify this problem in Indian agriculture and are increasingly dedicating their time and efforts to help alleviate the issue</w:t>
      </w:r>
      <w:r w:rsidRPr="005D3506">
        <w:fldChar w:fldCharType="begin" w:fldLock="1"/>
      </w:r>
      <w:r w:rsidRPr="005D3506">
        <w:instrText>ADDIN CSL_CITATION {"citationItems":[{"id":"ITEM-1","itemData":{"DOI":"10.1007/978-3-031-35641-4_23","ISBN":"9783031356407","ISSN":"18650937","abstract":"Agriculture is a foremost provider to the Indian financial system. The widespread dilemmas accessible among the Indian farmers are they don’t opt the accurate crop based on their soil necessities. As a result, they get to face a solemn impede in final yield. This crisis of the farmers is presented via precision agriculture. Precision agriculture is a contemporary agricultural practice which utilizes research data of soil distinctiveness, type of soil, gathered data of yielded crop and directs the farmers the precise crop based on their parameters of site. This lowers down the incorrect selection on a crop and enhances the final output. In current article, we are using an intelligent system, which has the capability to aid the Indian farmers in taking a well-versed choice about which crop they should be growing by keeping the factors into the consideration such as sowing season, geographical location and soil features. Additionally, the system will also aid the farmer, the prediction about the yield if he plants the suggested crop.","author":[{"dropping-particle":"","family":"Desai","given":"Swapnil","non-dropping-particle":"","parse-names":false,"suffix":""},{"dropping-particle":"","family":"Joshi","given":"Manuj","non-dropping-particle":"","parse-names":false,"suffix":""},{"dropping-particle":"","family":"Mane","given":"Pradip","non-dropping-particle":"","parse-names":false,"suffix":""}],"container-title":"Communications in Computer and Information Science","id":"ITEM-1","issued":{"date-parts":[["2023"]]},"page":"277-289","publisher":"IEEE","title":"Intelligent Crop Recommendation System Using Machine Learning Algorithms","type":"article-journal","volume":"1781 CCIS"},"uris":["http://www.mendeley.com/documents/?uuid=b92d089b-5074-4495-a296-a1538e16fbee"]}],"mendeley":{"formattedCitation":"[16]","plainTextFormattedCitation":"[16]","previouslyFormattedCitation":"[16]"},"properties":{"noteIndex":0},"schema":"https://github.com/citation-style-language/schema/raw/master/csl-citation.json"}</w:instrText>
      </w:r>
      <w:r w:rsidRPr="005D3506">
        <w:fldChar w:fldCharType="separate"/>
      </w:r>
      <w:r w:rsidRPr="005D3506">
        <w:rPr>
          <w:noProof/>
        </w:rPr>
        <w:t>[16]</w:t>
      </w:r>
      <w:r w:rsidRPr="005D3506">
        <w:fldChar w:fldCharType="end"/>
      </w:r>
      <w:r w:rsidRPr="005D3506">
        <w:t>.</w:t>
      </w:r>
    </w:p>
    <w:p w14:paraId="53058F5F" w14:textId="77777777" w:rsidR="007A11A4" w:rsidRPr="005D3506" w:rsidRDefault="007A11A4" w:rsidP="007A11A4">
      <w:pPr>
        <w:jc w:val="both"/>
      </w:pPr>
    </w:p>
    <w:p w14:paraId="4A21E808" w14:textId="77777777" w:rsidR="007A11A4" w:rsidRPr="005D3506" w:rsidRDefault="007A11A4" w:rsidP="007A11A4">
      <w:pPr>
        <w:jc w:val="both"/>
      </w:pPr>
      <w:r w:rsidRPr="005D3506">
        <w:t>The authors considered few inevitable parameters including demographic features, soil characteristics, environmental parameters, and season-based features to predict the type of crop that can be sown</w:t>
      </w:r>
      <w:r w:rsidRPr="005D3506">
        <w:fldChar w:fldCharType="begin" w:fldLock="1"/>
      </w:r>
      <w:r w:rsidRPr="005D3506">
        <w:instrText>ADDIN CSL_CITATION {"citationItems":[{"id":"ITEM-1","itemData":{"DOI":"10.1109/Confluence52989.2022.9734173","ISBN":"9781665437011","abstract":"Machine learning has proven its efficacy in solving agricultural problems in the recent years such as crop recommendation, crop yield prediction, and many such. With the advancement in the sub-domain of machine learning i.e., deep learning, multiple problems are minutely solved in agricultural sector. This paper focuses on recommending 22 types of crops with the aid of correlation analysis, distribution analysis, ensembling, and majority voting. A three-tiered framework is proposed in order to implement the crop recommendation problem. It includes data preprocessing, classification, and performance evaluation modules. The feature analysis is done through correlation plots and density distribution followed by classification using ensembling techniques. Finally, performance evaluation is performed using majority voting technique. This article further uses ensembling with base learners i.e., decision trees, random forest, Naïve Bayes, and support vector machines using majority voting. Further, majority voting is used to decide the final performance metrics. The practical visualization of the correlation plot, density-histogram distribution plots, confusion matrices, and performance plot are presented. The accuracy achieved post implementation is 99.54 by using Naïve Bayes classifier. The majority voting ensembler has not shown much accuracy i.e., 98.52. Thus, Naïve Bayes classifier is proved to be the best fit for this problem statement. Some challenges and future research directions are also epitomized in this article.","author":[{"dropping-particle":"","family":"Ray","given":"Rakesh Kumar","non-dropping-particle":"","parse-names":false,"suffix":""},{"dropping-particle":"","family":"Das","given":"Saneev Kumar","non-dropping-particle":"","parse-names":false,"suffix":""},{"dropping-particle":"","family":"Chakravarty","given":"Sujata","non-dropping-particle":"","parse-names":false,"suffix":""}],"container-title":"Proceedings of the Confluence 2022 - 12th International Conference on Cloud Computing, Data Science and Engineering","id":"ITEM-1","issued":{"date-parts":[["2022"]]},"page":"494-499","publisher":"IEEE","title":"Smart Crop Recommender System-A Machine Learning Approach","type":"article-journal"},"uris":["http://www.mendeley.com/documents/?uuid=4980e160-f2b4-4e20-8752-c44b9ff4e5f1"]}],"mendeley":{"formattedCitation":"[5]","plainTextFormattedCitation":"[5]","previouslyFormattedCitation":"[5]"},"properties":{"noteIndex":0},"schema":"https://github.com/citation-style-language/schema/raw/master/csl-citation.json"}</w:instrText>
      </w:r>
      <w:r w:rsidRPr="005D3506">
        <w:fldChar w:fldCharType="separate"/>
      </w:r>
      <w:r w:rsidRPr="005D3506">
        <w:rPr>
          <w:noProof/>
        </w:rPr>
        <w:t>[5]</w:t>
      </w:r>
      <w:r w:rsidRPr="005D3506">
        <w:fldChar w:fldCharType="end"/>
      </w:r>
      <w:r w:rsidRPr="005D3506">
        <w:t>. The algorithms used by the authors were Random Forest, Naive Bayes, CHAID model, Kclosest neighbor, etc. This article [4] talks about the various applications of ANN, ML and IoT in agriculture and various models of assistance in precision farming</w:t>
      </w:r>
      <w:r w:rsidRPr="005D3506">
        <w:fldChar w:fldCharType="begin" w:fldLock="1"/>
      </w:r>
      <w:r w:rsidRPr="005D3506">
        <w:instrText>ADDIN CSL_CITATION {"citationItems":[{"id":"ITEM-1","itemData":{"DOI":"10.52458/978-81-955020-5-9-4","ISBN":"9788195502059","abstract":"The Agriculture sector is the backbone of our country. It provides a living for the vast majority of India's inhabitants, but it only accounts for 15% of the country's GDP. In comparison to other countries, our country's crop yield is quite poor. This could be one of the reasons for India's increased suicide rate among marginal farmers. Another cause for this is that farmers do not plan their crops properly.Another reason for this situation is that farmers frequently make incorrect crop selection decisions, such as planting in the wrong season or picking a crop that would not yield much for the particular soil. Incorrect crop selection will always result in a lower yield. It is difficult to survive if the family is entirely dependent on this revenue. In this paper, we offer a model that addresses these concerns. The suggested methodology allows for crop selection based on economic and environmental factors , intending to boost crop yields to satisfy the country's growing food demand. The proposed model predicts the crop yield by studying factors such as rainfall, temperature, humidity, soil nutrients, ph value of the soil. The model assists farmers in maintaining soil nutrient levels. In addition to that, the app will enable farmers to identify diseases in their plants.","author":[{"dropping-particle":"","family":"Choudhary","given":"Mahendra","non-dropping-particle":"","parse-names":false,"suffix":""},{"dropping-particle":"","family":"Sartandel","given":"Rohit","non-dropping-particle":"","parse-names":false,"suffix":""},{"dropping-particle":"","family":"Arun","given":"Anish","non-dropping-particle":"","parse-names":false,"suffix":""},{"dropping-particle":"","family":"ladge","given":"Leena","non-dropping-particle":"","parse-names":false,"suffix":""}],"container-title":"Artificial Intelligence and Communication Technologies","id":"ITEM-1","issued":{"date-parts":[["2022"]]},"page":"39-49","title":"Crop Recommendation System and Plant Disease Classification using Machine Learning for Precision Agriculture","type":"article-journal"},"uris":["http://www.mendeley.com/documents/?uuid=23255a43-fa95-4b4f-bd02-3cec1b68ff7d"]}],"mendeley":{"formattedCitation":"[8]","plainTextFormattedCitation":"[8]","previouslyFormattedCitation":"[8]"},"properties":{"noteIndex":0},"schema":"https://github.com/citation-style-language/schema/raw/master/csl-citation.json"}</w:instrText>
      </w:r>
      <w:r w:rsidRPr="005D3506">
        <w:fldChar w:fldCharType="separate"/>
      </w:r>
      <w:r w:rsidRPr="005D3506">
        <w:rPr>
          <w:noProof/>
        </w:rPr>
        <w:t>[8]</w:t>
      </w:r>
      <w:r w:rsidRPr="005D3506">
        <w:fldChar w:fldCharType="end"/>
      </w:r>
      <w:r w:rsidRPr="005D3506">
        <w:t>. The system recognises a user’s location before calculating similarity across upazilas utilising different agro-ecological and agro-climatic data at the upazila level using the Pearson co-relation similarity technique</w:t>
      </w:r>
      <w:r w:rsidRPr="005D3506">
        <w:fldChar w:fldCharType="begin" w:fldLock="1"/>
      </w:r>
      <w:r w:rsidRPr="005D3506">
        <w:instrText>ADDIN CSL_CITATION {"citationItems":[{"id":"ITEM-1","itemData":{"DOI":"10.1109/SMART52563.2021.9676210","ISBN":"9781665439701","abstract":"India is a predominantly agricultural country, with agriculture playing animportant part in the Indian economy and people's lives. Crops are recommended based on soil, weather, humidity, rainfall, and other variables to increase agricultural output. It benefits not just farmers, but also the country and helps to keep food costs down.This paper presents the utilisation of machine learning approaches like Random Forest and Decision Tree to predict which crop is best for which soil type based on the data sets.","author":[{"dropping-particle":"","family":"Chauhan","given":"Gaurav","non-dropping-particle":"","parse-names":false,"suffix":""},{"dropping-particle":"","family":"Chaudhary","given":"Alka","non-dropping-particle":"","parse-names":false,"suffix":""}],"container-title":"Proceedings of the 2021 10th International Conference on System Modeling and Advancement in Research Trends, SMART 2021","id":"ITEM-1","issued":{"date-parts":[["2021"]]},"page":"109-112","publisher":"IEEE","title":"Crop Recommendation System using Machine Learning Algorithms","type":"article-journal"},"uris":["http://www.mendeley.com/documents/?uuid=f06a6a8b-c6e9-4f2c-a824-76bfecf3d9d7"]}],"mendeley":{"formattedCitation":"[13]","plainTextFormattedCitation":"[13]","previouslyFormattedCitation":"[13]"},"properties":{"noteIndex":0},"schema":"https://github.com/citation-style-language/schema/raw/master/csl-citation.json"}</w:instrText>
      </w:r>
      <w:r w:rsidRPr="005D3506">
        <w:fldChar w:fldCharType="separate"/>
      </w:r>
      <w:r w:rsidRPr="005D3506">
        <w:rPr>
          <w:noProof/>
        </w:rPr>
        <w:t>[13]</w:t>
      </w:r>
      <w:r w:rsidRPr="005D3506">
        <w:fldChar w:fldCharType="end"/>
      </w:r>
      <w:r w:rsidRPr="005D3506">
        <w:t>.</w:t>
      </w:r>
    </w:p>
    <w:p w14:paraId="756784E1" w14:textId="77777777" w:rsidR="007A11A4" w:rsidRPr="005D3506" w:rsidRDefault="007A11A4" w:rsidP="007A11A4">
      <w:pPr>
        <w:jc w:val="both"/>
      </w:pPr>
    </w:p>
    <w:p w14:paraId="11CF5220" w14:textId="77777777" w:rsidR="007A11A4" w:rsidRPr="005D3506" w:rsidRDefault="007A11A4" w:rsidP="007A11A4">
      <w:pPr>
        <w:jc w:val="both"/>
      </w:pPr>
      <w:r w:rsidRPr="005D3506">
        <w:t>This paper integrates the work of several authors in a single place so it is valuable for specialists to get data of current situation of data mining systems and applications in context to farming field</w:t>
      </w:r>
      <w:r w:rsidRPr="005D3506">
        <w:fldChar w:fldCharType="begin" w:fldLock="1"/>
      </w:r>
      <w:r w:rsidRPr="005D3506">
        <w:instrText>ADDIN CSL_CITATION {"citationItems":[{"id":"ITEM-1","itemData":{"author":[{"dropping-particle":"","family":"Seru","given":"Lakshman Kumar","non-dropping-particle":"","parse-names":false,"suffix":""},{"dropping-particle":"","family":"Gandham","given":"S A I Maanas","non-dropping-particle":"","parse-names":false,"suffix":""}],"id":"ITEM-1","issue":"April","issued":{"date-parts":[["2022"]]},"page":"1-51","title":"Crop Recommendation System Using Machine Department of Computer Science and Engineering School of Computing Sathyabama Institute of Science and Technology Jeppiaar Nagar , Rajiv Gandhi Salai","type":"article-journal"},"uris":["http://www.mendeley.com/documents/?uuid=914e1ab8-bb26-4177-b0c4-2dd0f810e31c"]}],"mendeley":{"formattedCitation":"[19]","plainTextFormattedCitation":"[19]","previouslyFormattedCitation":"[19]"},"properties":{"noteIndex":0},"schema":"https://github.com/citation-style-language/schema/raw/master/csl-citation.json"}</w:instrText>
      </w:r>
      <w:r w:rsidRPr="005D3506">
        <w:fldChar w:fldCharType="separate"/>
      </w:r>
      <w:r w:rsidRPr="005D3506">
        <w:rPr>
          <w:noProof/>
        </w:rPr>
        <w:t>[19]</w:t>
      </w:r>
      <w:r w:rsidRPr="005D3506">
        <w:fldChar w:fldCharType="end"/>
      </w:r>
      <w:r w:rsidRPr="005D3506">
        <w:t>. This dataset was created by supplementing existing rainfall, climate, and fertilizer datasets for India. ICFA( Indian Chamber of Food and Agriculture), India gathered these records</w:t>
      </w:r>
      <w:r w:rsidRPr="005D3506">
        <w:fldChar w:fldCharType="begin" w:fldLock="1"/>
      </w:r>
      <w:r w:rsidRPr="005D3506">
        <w:instrText>ADDIN CSL_CITATION {"citationItems":[{"id":"ITEM-1","itemData":{"DOI":"10.1109/ICAECA52838.2021.9675480","ISBN":"9781665428293","abstract":"Countries' competitiveness and economic growth are fueled by innovation. Software is used in sustainable agriculture to provide farmers with data and assistance on crop rotation, harvesting details, and soil management. Sensors are used to measure the soil moisture and temperature. This research contributes to the development of a model that assists farmers by providing crop-related information or crop recommendations based on various attributes such as crop details, soil composition, weather conditions that crop can grow in, temperature, soil PH, and rainfall. This research employs machine learning algorithms such as PART, Decision table, and JRip. Experiments are run on data gathered by the Indian Chamber of Food and Agriculture from the Kaggle repository. The effects of all three algorithms are measured on a variety of scales, including Accuracy, Precision, Recall, and F-Measure. Accuracy is calculated by comparing instances that were correctly and incorrectly predicted. The results show that the PART algorithm performs well, with the highest precision of 98.33% when compared to other methods, and it consumes lesser time to build the model.","author":[{"dropping-particle":"","family":"Parameswari","given":"P.","non-dropping-particle":"","parse-names":false,"suffix":""},{"dropping-particle":"","family":"Rajathi","given":"N.","non-dropping-particle":"","parse-names":false,"suffix":""},{"dropping-particle":"","family":"Harshanaa","given":"K. J.","non-dropping-particle":"","parse-names":false,"suffix":""}],"container-title":"2021 International Conference on Advancements in Electrical, Electronics, Communication, Computing and Automation, ICAECA 2021","id":"ITEM-1","issued":{"date-parts":[["2021"]]},"page":"1-5","publisher":"IEEE","title":"Machine Learning Approaches for Crop Recommendation","type":"article-journal"},"uris":["http://www.mendeley.com/documents/?uuid=aab51bd8-3e3c-4c3b-b955-b5a149d664ef"]}],"mendeley":{"formattedCitation":"[2]","plainTextFormattedCitation":"[2]","previouslyFormattedCitation":"[2]"},"properties":{"noteIndex":0},"schema":"https://github.com/citation-style-language/schema/raw/master/csl-citation.json"}</w:instrText>
      </w:r>
      <w:r w:rsidRPr="005D3506">
        <w:fldChar w:fldCharType="separate"/>
      </w:r>
      <w:r w:rsidRPr="005D3506">
        <w:rPr>
          <w:noProof/>
        </w:rPr>
        <w:t>[2]</w:t>
      </w:r>
      <w:r w:rsidRPr="005D3506">
        <w:fldChar w:fldCharType="end"/>
      </w:r>
      <w:r w:rsidRPr="005D3506">
        <w:t>. The proposed system uses a Naive Bayes Classifier to recommend the crop. Parameters such as temperature, humidity, location are passed to the model to predict a suitable crop for the farm</w:t>
      </w:r>
      <w:r w:rsidRPr="005D3506">
        <w:fldChar w:fldCharType="begin" w:fldLock="1"/>
      </w:r>
      <w:r w:rsidRPr="005D3506">
        <w:instrText>ADDIN CSL_CITATION {"citationItems":[{"id":"ITEM-1","itemData":{"DOI":"10.52458/978-81-955020-5-9-4","ISBN":"9788195502059","abstract":"The Agriculture sector is the backbone of our country. It provides a living for the vast majority of India's inhabitants, but it only accounts for 15% of the country's GDP. In comparison to other countries, our country's crop yield is quite poor. This could be one of the reasons for India's increased suicide rate among marginal farmers. Another cause for this is that farmers do not plan their crops properly.Another reason for this situation is that farmers frequently make incorrect crop selection decisions, such as planting in the wrong season or picking a crop that would not yield much for the particular soil. Incorrect crop selection will always result in a lower yield. It is difficult to survive if the family is entirely dependent on this revenue. In this paper, we offer a model that addresses these concerns. The suggested methodology allows for crop selection based on economic and environmental factors , intending to boost crop yields to satisfy the country's growing food demand. The proposed model predicts the crop yield by studying factors such as rainfall, temperature, humidity, soil nutrients, ph value of the soil. The model assists farmers in maintaining soil nutrient levels. In addition to that, the app will enable farmers to identify diseases in their plants.","author":[{"dropping-particle":"","family":"Choudhary","given":"Mahendra","non-dropping-particle":"","parse-names":false,"suffix":""},{"dropping-particle":"","family":"Sartandel","given":"Rohit","non-dropping-particle":"","parse-names":false,"suffix":""},{"dropping-particle":"","family":"Arun","given":"Anish","non-dropping-particle":"","parse-names":false,"suffix":""},{"dropping-particle":"","family":"ladge","given":"Leena","non-dropping-particle":"","parse-names":false,"suffix":""}],"container-title":"Artificial Intelligence and Communication Technologies","id":"ITEM-1","issued":{"date-parts":[["2022"]]},"page":"39-49","title":"Crop Recommendation System and Plant Disease Classification using Machine Learning for Precision Agriculture","type":"article-journal"},"uris":["http://www.mendeley.com/documents/?uuid=23255a43-fa95-4b4f-bd02-3cec1b68ff7d"]}],"mendeley":{"formattedCitation":"[8]","plainTextFormattedCitation":"[8]","previouslyFormattedCitation":"[8]"},"properties":{"noteIndex":0},"schema":"https://github.com/citation-style-language/schema/raw/master/csl-citation.json"}</w:instrText>
      </w:r>
      <w:r w:rsidRPr="005D3506">
        <w:fldChar w:fldCharType="separate"/>
      </w:r>
      <w:r w:rsidRPr="005D3506">
        <w:rPr>
          <w:noProof/>
        </w:rPr>
        <w:t>[8]</w:t>
      </w:r>
      <w:r w:rsidRPr="005D3506">
        <w:fldChar w:fldCharType="end"/>
      </w:r>
      <w:r w:rsidRPr="005D3506">
        <w:t>. The major factors which are essential for plant growth, are processed together using various algorithms whereas the other models consider only parameters at once keeping the other factors constant</w:t>
      </w:r>
      <w:r w:rsidRPr="005D3506">
        <w:fldChar w:fldCharType="begin" w:fldLock="1"/>
      </w:r>
      <w:r w:rsidRPr="005D3506">
        <w:instrText>ADDIN CSL_CITATION {"citationItems":[{"id":"ITEM-1","itemData":{"DOI":"10.55041/ijsrem26385","abstract":"In India agriculture holds an incredibly predominant position in the expansion of our country’s financial system. It is one of the fields which generates most of the employment opportunity in our country. Farmers, due to lack of their knowledge about different soil contents and environment conditions, do not opt the exact crop for nurturing, which results into a major hinder in crop production. To eliminate this barrier, we have provided a system which offers a scientific approach to assist farmers in predicting the ample crops to be cultivated based on different parameters which affects the overall production. It also suggests them about several deficiencies of nutrients in the soil to produce a specific crop. It is in context of a website. We used the crop dataset which include parameters like temperature, rainfall, pH, and humidity for specific crops and applied different ML techniques to recommend crops with high accuracy and efficiency. Hence, it can be supportive for farmers to be furthermore extra versatile. .","author":[{"dropping-particle":"","family":"Journal","given":"IJSREM","non-dropping-particle":"","parse-names":false,"suffix":""}],"container-title":"Interantional Journal of Scientific Research in Engineering and Management","id":"ITEM-1","issue":"10","issued":{"date-parts":[["2023"]]},"page":"1-11","title":"Crop Recommendation System","type":"article-journal","volume":"07"},"uris":["http://www.mendeley.com/documents/?uuid=83eae7ab-78c7-46be-9b4c-e32e74d8fe41"]}],"mendeley":{"formattedCitation":"[20]","plainTextFormattedCitation":"[20]","previouslyFormattedCitation":"[20]"},"properties":{"noteIndex":0},"schema":"https://github.com/citation-style-language/schema/raw/master/csl-citation.json"}</w:instrText>
      </w:r>
      <w:r w:rsidRPr="005D3506">
        <w:fldChar w:fldCharType="separate"/>
      </w:r>
      <w:r w:rsidRPr="005D3506">
        <w:rPr>
          <w:noProof/>
        </w:rPr>
        <w:t>[20]</w:t>
      </w:r>
      <w:r w:rsidRPr="005D3506">
        <w:fldChar w:fldCharType="end"/>
      </w:r>
      <w:r w:rsidRPr="005D3506">
        <w:t>.</w:t>
      </w:r>
    </w:p>
    <w:p w14:paraId="00CED126" w14:textId="77777777" w:rsidR="007A11A4" w:rsidRPr="005D3506" w:rsidRDefault="007A11A4" w:rsidP="007A11A4">
      <w:pPr>
        <w:jc w:val="both"/>
      </w:pPr>
    </w:p>
    <w:p w14:paraId="598E5995" w14:textId="77777777" w:rsidR="007A11A4" w:rsidRPr="005D3506" w:rsidRDefault="007A11A4" w:rsidP="007A11A4">
      <w:pPr>
        <w:jc w:val="both"/>
      </w:pPr>
      <w:r w:rsidRPr="005D3506">
        <w:t>Agriculture, which contributes only 15% to India's GDP, faces challenges such as substandard productivity and lack of strategic planning, leading to a high rate of suicide among marginal farmers</w:t>
      </w:r>
      <w:r w:rsidRPr="005D3506">
        <w:fldChar w:fldCharType="begin" w:fldLock="1"/>
      </w:r>
      <w:r w:rsidRPr="005D3506">
        <w:instrText>ADDIN CSL_CITATION {"citationItems":[{"id":"ITEM-1","itemData":{"DOI":"10.1109/ICKECS61492.2024.10617047","ISBN":"9798350359688","abstract":"This paper provides a thorough examination and comparative assessment of approaches designed to improve crop recommendation and agricultural production in India. By analyzing multiple research publications, we investigate a wide range of methodologies, including machine learning-based models and precision agriculture techniques. The evaluation examines the accomplishments and constraints of each approach, providing insight into crucial issues such as precision, scalability, suitability, and hurdles in implementation. The results highlight the need of taking into account environmental, soil, and climatic factors in crop recommendation systems. They also stress the necessity of conducting field tests and ongoing monitoring to assure the long-term sustainability of these systems. In addition, the review examines the consequences of relying on technology, worries about the accuracy of data, and the impact of socioeconomic factors on the success and broad use of these approaches. In summary, this comparative analysis is a significant tool for researchers, policymakers, and stakeholders who are interested in tackling the issues that India's agricultural industry is currently facing and enhancing crop output in a sustainable manner.","author":[{"dropping-particle":"","family":"Raghavendra","given":"M. Y.","non-dropping-particle":"","parse-names":false,"suffix":""},{"dropping-particle":"","family":"Annapurna","given":"H. S.","non-dropping-particle":"","parse-names":false,"suffix":""}],"container-title":"2024 International Conference on Knowledge Engineering and Communication Systems, ICKECS 2024","id":"ITEM-1","issued":{"date-parts":[["2024"]]},"page":"1-6","publisher":"IEEE","title":"A Systematic Literature Review: Crop Recommendation Using Machine Learning Algorithms","type":"article-journal","volume":"1"},"uris":["http://www.mendeley.com/documents/?uuid=d94be1e3-86c4-4aca-bb68-55d9b813f78f"]}],"mendeley":{"formattedCitation":"[14]","plainTextFormattedCitation":"[14]","previouslyFormattedCitation":"[14]"},"properties":{"noteIndex":0},"schema":"https://github.com/citation-style-language/schema/raw/master/csl-citation.json"}</w:instrText>
      </w:r>
      <w:r w:rsidRPr="005D3506">
        <w:fldChar w:fldCharType="separate"/>
      </w:r>
      <w:r w:rsidRPr="005D3506">
        <w:rPr>
          <w:noProof/>
        </w:rPr>
        <w:t>[14]</w:t>
      </w:r>
      <w:r w:rsidRPr="005D3506">
        <w:fldChar w:fldCharType="end"/>
      </w:r>
      <w:r w:rsidRPr="005D3506">
        <w:t xml:space="preserve">. Random forest (RF) method was used to predict crop yields in the agricultural sector. The RF method provides the </w:t>
      </w:r>
      <w:r w:rsidRPr="005D3506">
        <w:fldChar w:fldCharType="begin" w:fldLock="1"/>
      </w:r>
      <w:r w:rsidRPr="005D3506">
        <w:instrText>ADDIN CSL_CITATION {"citationItems":[{"id":"ITEM-1","itemData":{"DOI":"10.19101/IJATEE.2022.10100456","ISSN":"23947454","abstract":"The soil is a critical component in agriculture. Soil testing is the initial step to determine the right amount of nutrients and grow particular crops in soil. Machine learning (ML) classification techniques can recommend crops based on soil nutrients. In this paper, the Wrapper-PART-Grid approach for suitable crop suggestions is proposed by incorporating data on crop recommendations. It is a hybrid approach that combines the grid search (GS) method for hyperparameter optimization with the wrapper feature selection strategy and the PART (Partial C4.5 decision tree) classifier for crop recommendation. Proposed method is compared to other machine learning techniques, i.e., Multilayer perceptron (MLP), Instance-based learning with parameter k (IBk), C4.5 decision tree (CDT), and reduced error pruning (REP) tree. True positive rate, false positive rate, precision, recall, F1-score, root mean squared error (RMSE) and mean absolute error (MAE) values are used to assess these models. Compared to the other ML models, the results of the suggested method are reliable, accurate, and most effective for advising crops. This method achieved the highest accuracy of 99.31%. In this paper, authors proposed ML-based crop recommendation technique to help farmers improve their knowledge of growing appropriate crops, reducing overall wastage and increasing yield and crop quality.","author":[{"dropping-particle":"","family":"Garg","given":"Disha","non-dropping-particle":"","parse-names":false,"suffix":""},{"dropping-particle":"","family":"Alam","given":"Mansaf","non-dropping-particle":"","parse-names":false,"suffix":""}],"container-title":"International Journal of Advanced Technology and Engineering Exploration","id":"ITEM-1","issue":"102","issued":{"date-parts":[["2023"]]},"page":"498-514","title":"An effective crop recommendation method using machine learning techniques","type":"article-journal","volume":"10"},"uris":["http://www.mendeley.com/documents/?uuid=9eb63dc3-49c9-4c2b-868b-ad4cbacce3ff"]}],"mendeley":{"formattedCitation":"[6]","plainTextFormattedCitation":"[6]","previouslyFormattedCitation":"[6]"},"properties":{"noteIndex":0},"schema":"https://github.com/citation-style-language/schema/raw/master/csl-citation.json"}</w:instrText>
      </w:r>
      <w:r w:rsidRPr="005D3506">
        <w:fldChar w:fldCharType="separate"/>
      </w:r>
      <w:r w:rsidRPr="005D3506">
        <w:rPr>
          <w:noProof/>
        </w:rPr>
        <w:t>[6]</w:t>
      </w:r>
      <w:r w:rsidRPr="005D3506">
        <w:fldChar w:fldCharType="end"/>
      </w:r>
      <w:r w:rsidRPr="005D3506">
        <w:t>optimal crop production model by considering the fewest number of models possible.</w:t>
      </w:r>
    </w:p>
    <w:p w14:paraId="6AC464BC" w14:textId="77777777" w:rsidR="007A11A4" w:rsidRPr="005D3506" w:rsidRDefault="007A11A4" w:rsidP="007A11A4">
      <w:pPr>
        <w:jc w:val="both"/>
      </w:pPr>
    </w:p>
    <w:p w14:paraId="24C44587" w14:textId="77777777" w:rsidR="001B0697" w:rsidRPr="005D3506" w:rsidRDefault="007A11A4" w:rsidP="007A11A4">
      <w:pPr>
        <w:jc w:val="both"/>
      </w:pPr>
      <w:r w:rsidRPr="005D3506">
        <w:t>Both utilized machine learning algorithms, such as Random Forest, Decision Tree, and Logistic Regression, for accurate crop predictions and real-time field insights. However, it lacked specific details on performance metrics and the overall procedure</w:t>
      </w:r>
      <w:r w:rsidRPr="005D3506">
        <w:fldChar w:fldCharType="begin" w:fldLock="1"/>
      </w:r>
      <w:r w:rsidRPr="005D3506">
        <w:instrText>ADDIN CSL_CITATION {"citationItems":[{"id":"ITEM-1","itemData":{"DOI":"10.1109/ICSSES62373.2024.10561406","ISBN":"9798350364040","abstract":"The agricultural industry is essential to the world's food production, and it is critical to use cutting-edge technologies to increase crop productivity. We provide a revolutionary Crop Recommendation System (CRS) that utilizes cutting-edge technology to maximize crop output in response to the pressing need for improvement. Our study incorporates real-time monitoring of soil conditions, made possible by a custom hardware configuration that includes sensors for temperature, humidity, phosphorus, potassium, nitrogen, and pH measurements. First, we assembled a large dataset with 22 kinds of agricultural production components. Using many machine learning models, such as ensemble methods and baseline classifiers, we were able to classify crops with an astounding 99 % accuracy rate. With the application of these insights, the CRS provides customized recommendations through an easy-to-use user interface for appropriate crops under particular climatic conditions. Our system's innovative combination of hardware sensing capabilities and AI-driven decision-making promises to revolutionize crop management practices, offering actionable insights for agricultural stakeholders. Our system's novel integration of AI-driven decision-making and hardware sensing capabilities promises to transform crop management techniques and provide agricultural stakeholders with useful insights.","author":[{"dropping-particle":"","family":"Hossain","given":"Sadia","non-dropping-particle":"","parse-names":false,"suffix":""},{"dropping-particle":"","family":"Prova","given":"Nuzhat Noor Islam","non-dropping-particle":"","parse-names":false,"suffix":""},{"dropping-particle":"","family":"Sadik","given":"Md Rezwane","non-dropping-particle":"","parse-names":false,"suffix":""},{"dropping-particle":"Al","family":"Maruf","given":"Abdullah","non-dropping-particle":"","parse-names":false,"suffix":""}],"container-title":"International Conference on Smart Systems for Applications in Electrical Sciences, ICSSES 2024","id":"ITEM-1","issued":{"date-parts":[["2024"]]},"page":"1-6","publisher":"IEEE","title":"Enhancing Crop Management: Ensemble Machine Learning for Real-Time Crop Recommendation System from Sensor Data","type":"article-journal"},"uris":["http://www.mendeley.com/documents/?uuid=41f03d41-efd8-4f7b-afbf-0bfd2528b549"]}],"mendeley":{"formattedCitation":"[10]","plainTextFormattedCitation":"[10]","previouslyFormattedCitation":"[10]"},"properties":{"noteIndex":0},"schema":"https://github.com/citation-style-language/schema/raw/master/csl-citation.json"}</w:instrText>
      </w:r>
      <w:r w:rsidRPr="005D3506">
        <w:fldChar w:fldCharType="separate"/>
      </w:r>
      <w:r w:rsidRPr="005D3506">
        <w:rPr>
          <w:noProof/>
        </w:rPr>
        <w:t>[10]</w:t>
      </w:r>
      <w:r w:rsidRPr="005D3506">
        <w:fldChar w:fldCharType="end"/>
      </w:r>
      <w:r w:rsidRPr="005D3506">
        <w:t>. Machine learning calculations have improved the exactness of artificial intelligence machines including sensor based frameworks utilized in accuracy farming</w:t>
      </w:r>
      <w:r w:rsidRPr="005D3506">
        <w:fldChar w:fldCharType="begin" w:fldLock="1"/>
      </w:r>
      <w:r w:rsidRPr="005D3506">
        <w:instrText>ADDIN CSL_CITATION {"citationItems":[{"id":"ITEM-1","itemData":{"author":[{"dropping-particle":"","family":"Seru","given":"Lakshman Kumar","non-dropping-particle":"","parse-names":false,"suffix":""},{"dropping-particle":"","family":"Gandham","given":"S A I Maanas","non-dropping-particle":"","parse-names":false,"suffix":""}],"id":"ITEM-1","issue":"April","issued":{"date-parts":[["2022"]]},"page":"1-51","title":"Crop Recommendation System Using Machine Department of Computer Science and Engineering School of Computing Sathyabama Institute of Science and Technology Jeppiaar Nagar , Rajiv Gandhi Salai","type":"article-journal"},"uris":["http://www.mendeley.com/documents/?uuid=914e1ab8-bb26-4177-b0c4-2dd0f810e31c"]}],"mendeley":{"formattedCitation":"[19]","plainTextFormattedCitation":"[19]","previouslyFormattedCitation":"[19]"},"properties":{"noteIndex":0},"schema":"https://github.com/citation-style-language/schema/raw/master/csl-citation.json"}</w:instrText>
      </w:r>
      <w:r w:rsidRPr="005D3506">
        <w:fldChar w:fldCharType="separate"/>
      </w:r>
      <w:r w:rsidRPr="005D3506">
        <w:rPr>
          <w:noProof/>
        </w:rPr>
        <w:t>[19]</w:t>
      </w:r>
      <w:r w:rsidRPr="005D3506">
        <w:fldChar w:fldCharType="end"/>
      </w:r>
      <w:r w:rsidRPr="005D3506">
        <w:t>. The performance of the algorithms were assessed based on their prediction of nitrogen fertilizer recommendation. Along with the adaptability of the crops to the environment, each crop species require specific soil — site conditions for optimum growth</w:t>
      </w:r>
      <w:r w:rsidRPr="005D3506">
        <w:fldChar w:fldCharType="begin" w:fldLock="1"/>
      </w:r>
      <w:r w:rsidRPr="005D3506">
        <w:instrText>ADDIN CSL_CITATION {"citationItems":[{"id":"ITEM-1","itemData":{"DOI":"10.17485/ijst/v14i19.64","ISSN":"09746846","abstract":"Objective : To develop crop recommendation system depending on location specific soil and climatic conditions. Method: The study introduces a novel recommendation system which uses Artificial Neural Networks (ANN) for recommending the suitable crop. The crops are recommended based on (a) Soil properties (b) Crop characteristics (c) Climate parameters. The crops namely maize, Finger millet, Rice and sugarcane is considered for the study. Depending on degree of relationship and limitations of the factors considered, following suitability classes are established: (a) Highly suitable: S1 (b) Moderately suitable: S2 (c) Marginally suitable: S3 (d) not suitable. The system uses the climate data from Meteorological survey of India and the soil data of Hadonahalli and Durgenahalli of Doddaballapur (dist.), Karnataka, India. The user interface developed takes the location specific soil properties as real time input and recommends the suitable crop considering the input and climate parameters. Findings: For the measurement of accuracy the model was tested on with ANN and decision tree. Overall accuracy value of ANN is 96% where the accuracy value of Decision tree is 91.5%. Hence the results obtained from ANN can be considered more efficient. Novelty: The number of models developed for crop recommendation is limited and the proposed model serves as the promising aspect in the planning of crops.","author":[{"dropping-particle":"","family":"Madhuri","given":"J","non-dropping-particle":"","parse-names":false,"suffix":""},{"dropping-particle":"","family":"Indiramma","given":"M","non-dropping-particle":"","parse-names":false,"suffix":""}],"container-title":"Indian Journal of Science and Technology","id":"ITEM-1","issue":"19","issued":{"date-parts":[["2021"]]},"page":"1587-1597","title":"Artificial Neural Networks Based Integrated Crop Recommendation System Using Soil and Climatic Parameters","type":"article-journal","volume":"14"},"uris":["http://www.mendeley.com/documents/?uuid=10d17790-5d56-4b02-a366-4a5f9e2235b5"]}],"mendeley":{"formattedCitation":"[4]","plainTextFormattedCitation":"[4]","previouslyFormattedCitation":"[4]"},"properties":{"noteIndex":0},"schema":"https://github.com/citation-style-language/schema/raw/master/csl-citation.json"}</w:instrText>
      </w:r>
      <w:r w:rsidRPr="005D3506">
        <w:fldChar w:fldCharType="separate"/>
      </w:r>
      <w:r w:rsidRPr="005D3506">
        <w:rPr>
          <w:noProof/>
        </w:rPr>
        <w:t>[4]</w:t>
      </w:r>
      <w:r w:rsidRPr="005D3506">
        <w:fldChar w:fldCharType="end"/>
      </w:r>
      <w:r w:rsidRPr="005D3506">
        <w:t xml:space="preserve">. </w:t>
      </w:r>
    </w:p>
    <w:p w14:paraId="1D9273A8" w14:textId="77777777" w:rsidR="001B0697" w:rsidRPr="005D3506" w:rsidRDefault="001B0697" w:rsidP="007A11A4">
      <w:pPr>
        <w:jc w:val="both"/>
      </w:pPr>
    </w:p>
    <w:p w14:paraId="450F9FAA" w14:textId="18AC1AF2" w:rsidR="007A11A4" w:rsidRPr="005D3506" w:rsidRDefault="007A11A4" w:rsidP="007A11A4">
      <w:pPr>
        <w:jc w:val="both"/>
      </w:pPr>
      <w:r w:rsidRPr="005D3506">
        <w:t xml:space="preserve">Based on the literature survey the shortcoming that we observed in these notable publications is that the authors have considered lesser </w:t>
      </w:r>
      <w:r w:rsidRPr="005D3506">
        <w:fldChar w:fldCharType="begin" w:fldLock="1"/>
      </w:r>
      <w:r w:rsidRPr="005D3506">
        <w:instrText>ADDIN CSL_CITATION {"citationItems":[{"id":"ITEM-1","itemData":{"DOI":"10.1109/ISCON52037.2021.9702392","ISBN":"9781665403412","abstract":"Agriculture is extremely important to India's economy and employment. The most common issue faced by Indian farmers is that farmers do not select the appropriate crop for their soil. As a result, productivity is harmed. Agriculture is the main source of income and the backbone of our economy. The poor crop selection has reduced crop production and food shortages across the country which resulted in an increase in farmer suicide. Farmers' problems have been handled by recommendation of suitable crop before sowing. To overcome these issues it is necessary to analyze the soil parameters. This proposed work presents the SVM algorithm based crop recommendation system for the formers. In this work, it is necessary to analyze the profit of the particular crop, which eliminates the loss for the farmers and increase the productivity. SVM algorithm is used for classification to classify the different parameters of the soil and predict the most suitable crop.The proposed algorithm is simulated in anaconda navigator to analyze the soil parameters and recommend a suitable crop. The SVM algorithm is considered for classification. To test the effectiveness of the proposed algorithm accuracy and confusion matrix are computed.","author":[{"dropping-particle":"","family":"Modi","given":"Daneshwari","non-dropping-particle":"","parse-names":false,"suffix":""},{"dropping-particle":"V.","family":"Sutagundar","given":"Ashok","non-dropping-particle":"","parse-names":false,"suffix":""},{"dropping-particle":"","family":"Yalavigi","given":"Vijayalaxmi","non-dropping-particle":"","parse-names":false,"suffix":""},{"dropping-particle":"","family":"Aravatagimath","given":"Anupama","non-dropping-particle":"","parse-names":false,"suffix":""}],"container-title":"2021 5th International Conference on Information Systems and Computer Networks, ISCON 2021","id":"ITEM-1","issued":{"date-parts":[["2021"]]},"page":"1-5","publisher":"IEEE","title":"Crop Recommendation Using Machine Learning Algorithm","type":"article-journal"},"uris":["http://www.mendeley.com/documents/?uuid=c87a37d7-4cd4-4111-a4b6-af36c062367d"]}],"mendeley":{"formattedCitation":"[12]","plainTextFormattedCitation":"[12]","previouslyFormattedCitation":"[12]"},"properties":{"noteIndex":0},"schema":"https://github.com/citation-style-language/schema/raw/master/csl-citation.json"}</w:instrText>
      </w:r>
      <w:r w:rsidRPr="005D3506">
        <w:fldChar w:fldCharType="separate"/>
      </w:r>
      <w:r w:rsidRPr="005D3506">
        <w:rPr>
          <w:noProof/>
        </w:rPr>
        <w:t>[12]</w:t>
      </w:r>
      <w:r w:rsidRPr="005D3506">
        <w:fldChar w:fldCharType="end"/>
      </w:r>
      <w:r w:rsidRPr="005D3506">
        <w:t>experimental parameters for developing the recommendation model. In our work we have considered suitability of soil properties, climatic properties.</w:t>
      </w:r>
    </w:p>
    <w:p w14:paraId="4521934F" w14:textId="07FEC4C5" w:rsidR="00E171D1" w:rsidRPr="005D3506" w:rsidRDefault="007A11A4">
      <w:pPr>
        <w:pStyle w:val="Body"/>
        <w:rPr>
          <w:rFonts w:cs="Times New Roman"/>
        </w:rPr>
      </w:pPr>
      <w:r w:rsidRPr="005D3506">
        <w:rPr>
          <w:rFonts w:cs="Times New Roman"/>
        </w:rPr>
        <w:t>Several machine learning methods are applied separately to recognize the soilclass of test sample to select the crop</w:t>
      </w:r>
      <w:r w:rsidRPr="005D3506">
        <w:rPr>
          <w:rFonts w:cs="Times New Roman"/>
        </w:rPr>
        <w:fldChar w:fldCharType="begin" w:fldLock="1"/>
      </w:r>
      <w:r w:rsidRPr="005D3506">
        <w:rPr>
          <w:rFonts w:cs="Times New Roman"/>
        </w:rPr>
        <w:instrText>ADDIN CSL_CITATION {"citationItems":[{"id":"ITEM-1","itemData":{"DOI":"10.1109/ICCITECHN.2018.8631943","ISBN":"9781538692424","abstract":"Soil is an important ingredient of agriculture. There are several kinds of soil. Each type of soil can have different kinds of features and different kinds of crops grow on different types of soils. We need to know the features and characteristics of various soil types to understand which crops grow better in certain soil types. Machine learning techniques can be helpful in this case. In recent years, it is progressed a lot. Machine learning is still an emerging and challenging research field in agricultural data analysis. In this paper, we have proposed a model that can predict soil series with land type and according to prediction it can suggest suitable crops. Several machine learning algorithms such as weighted k-Nearest Neighbor (k-NN), Bagged Trees, and Gaussian kernel based Support Vector Machines (SVM) are used for soil classification. Experimental results show that the proposed SVM based method performs better than many existing methods.","author":[{"dropping-particle":"","family":"Rahman","given":"Sk Al Zaminur","non-dropping-particle":"","parse-names":false,"suffix":""},{"dropping-particle":"","family":"Mitra","given":"Kaushik Chandra","non-dropping-particle":"","parse-names":false,"suffix":""},{"dropping-particle":"","family":"Islam","given":"S. M.Mohidul","non-dropping-particle":"","parse-names":false,"suffix":""}],"container-title":"2018 21st International Conference of Computer and Information Technology, ICCIT 2018","id":"ITEM-1","issued":{"date-parts":[["2018"]]},"page":"1-4","publisher":"IEEE","title":"Soil Classification Using Machine Learning Methods and Crop Suggestion Based on Soil Series","type":"article-journal"},"uris":["http://www.mendeley.com/documents/?uuid=14b33d28-ea09-496c-a081-62fa30a9c72d"]}],"mendeley":{"formattedCitation":"[17]","plainTextFormattedCitation":"[17]","previouslyFormattedCitation":"[17]"},"properties":{"noteIndex":0},"schema":"https://github.com/citation-style-language/schema/raw/master/csl-citation.json"}</w:instrText>
      </w:r>
      <w:r w:rsidRPr="005D3506">
        <w:rPr>
          <w:rFonts w:cs="Times New Roman"/>
        </w:rPr>
        <w:fldChar w:fldCharType="separate"/>
      </w:r>
      <w:r w:rsidRPr="005D3506">
        <w:rPr>
          <w:rFonts w:cs="Times New Roman"/>
          <w:noProof/>
        </w:rPr>
        <w:t>[17]</w:t>
      </w:r>
      <w:r w:rsidRPr="005D3506">
        <w:rPr>
          <w:rFonts w:cs="Times New Roman"/>
        </w:rPr>
        <w:fldChar w:fldCharType="end"/>
      </w:r>
      <w:r w:rsidRPr="005D3506">
        <w:rPr>
          <w:rFonts w:cs="Times New Roman"/>
        </w:rPr>
        <w:t>. Even after suggesting the best crop type,we can also do for the system to track the plant growth and we can make the system to provides feedback if the farm is malnourished. So that the user can take necessary precautions prior</w:t>
      </w:r>
      <w:r w:rsidRPr="005D3506">
        <w:rPr>
          <w:rFonts w:cs="Times New Roman"/>
        </w:rPr>
        <w:fldChar w:fldCharType="begin" w:fldLock="1"/>
      </w:r>
      <w:r w:rsidRPr="005D3506">
        <w:rPr>
          <w:rFonts w:cs="Times New Roman"/>
        </w:rPr>
        <w:instrText>ADDIN CSL_CITATION {"citationItems":[{"id":"ITEM-1","itemData":{"DOI":"10.55041/ijsrem26385","abstract":"In India agriculture holds an incredibly predominant position in the expansion of our country’s financial system. It is one of the fields which generates most of the employment opportunity in our country. Farmers, due to lack of their knowledge about different soil contents and environment conditions, do not opt the exact crop for nurturing, which results into a major hinder in crop production. To eliminate this barrier, we have provided a system which offers a scientific approach to assist farmers in predicting the ample crops to be cultivated based on different parameters which affects the overall production. It also suggests them about several deficiencies of nutrients in the soil to produce a specific crop. It is in context of a website. We used the crop dataset which include parameters like temperature, rainfall, pH, and humidity for specific crops and applied different ML techniques to recommend crops with high accuracy and efficiency. Hence, it can be supportive for farmers to be furthermore extra versatile. .","author":[{"dropping-particle":"","family":"Journal","given":"IJSREM","non-dropping-particle":"","parse-names":false,"suffix":""}],"container-title":"Interantional Journal of Scientific Research in Engineering and Management","id":"ITEM-1","issue":"10","issued":{"date-parts":[["2023"]]},"page":"1-11","title":"Crop Recommendation System","type":"article-journal","volume":"07"},"uris":["http://www.mendeley.com/documents/?uuid=83eae7ab-78c7-46be-9b4c-e32e74d8fe41"]}],"mendeley":{"formattedCitation":"[20]","plainTextFormattedCitation":"[20]","previouslyFormattedCitation":"[20]"},"properties":{"noteIndex":0},"schema":"https://github.com/citation-style-language/schema/raw/master/csl-citation.json"}</w:instrText>
      </w:r>
      <w:r w:rsidRPr="005D3506">
        <w:rPr>
          <w:rFonts w:cs="Times New Roman"/>
        </w:rPr>
        <w:fldChar w:fldCharType="separate"/>
      </w:r>
      <w:r w:rsidRPr="005D3506">
        <w:rPr>
          <w:rFonts w:cs="Times New Roman"/>
          <w:noProof/>
        </w:rPr>
        <w:t>[20]</w:t>
      </w:r>
      <w:r w:rsidRPr="005D3506">
        <w:rPr>
          <w:rFonts w:cs="Times New Roman"/>
        </w:rPr>
        <w:fldChar w:fldCharType="end"/>
      </w:r>
    </w:p>
    <w:p w14:paraId="5B30F9E6" w14:textId="77777777" w:rsidR="00E171D1" w:rsidRPr="005D3506" w:rsidRDefault="00E171D1">
      <w:pPr>
        <w:pStyle w:val="Body"/>
        <w:rPr>
          <w:rFonts w:cs="Times New Roman"/>
          <w:b/>
          <w:bCs/>
          <w:lang w:val="en-US"/>
        </w:rPr>
      </w:pPr>
    </w:p>
    <w:p w14:paraId="49ACA12E" w14:textId="341D1810" w:rsidR="00D7244F" w:rsidRPr="005D3506" w:rsidRDefault="00000000">
      <w:pPr>
        <w:pStyle w:val="Body"/>
        <w:rPr>
          <w:rFonts w:cs="Times New Roman"/>
          <w:b/>
          <w:bCs/>
        </w:rPr>
      </w:pPr>
      <w:r w:rsidRPr="005D3506">
        <w:rPr>
          <w:rFonts w:cs="Times New Roman"/>
          <w:b/>
          <w:bCs/>
          <w:lang w:val="en-US"/>
        </w:rPr>
        <w:t>2.2 Integration of Environmental and Soil Data</w:t>
      </w:r>
    </w:p>
    <w:p w14:paraId="7EB03D58" w14:textId="77777777" w:rsidR="00D7244F" w:rsidRPr="005D3506" w:rsidRDefault="00D7244F">
      <w:pPr>
        <w:pStyle w:val="Body"/>
        <w:rPr>
          <w:rFonts w:cs="Times New Roman"/>
        </w:rPr>
      </w:pPr>
    </w:p>
    <w:p w14:paraId="4A2E5ECA" w14:textId="77777777" w:rsidR="00D7244F" w:rsidRPr="005D3506" w:rsidRDefault="00000000">
      <w:pPr>
        <w:pStyle w:val="Body"/>
        <w:rPr>
          <w:rFonts w:cs="Times New Roman"/>
        </w:rPr>
      </w:pPr>
      <w:r w:rsidRPr="005D3506">
        <w:rPr>
          <w:rFonts w:cs="Times New Roman"/>
          <w:lang w:val="en-US"/>
        </w:rPr>
        <w:t>1. Environmental Factors:</w:t>
      </w:r>
    </w:p>
    <w:p w14:paraId="6FF7551B" w14:textId="77777777" w:rsidR="00D7244F" w:rsidRPr="005D3506" w:rsidRDefault="00000000">
      <w:pPr>
        <w:pStyle w:val="Body"/>
        <w:rPr>
          <w:rFonts w:cs="Times New Roman"/>
        </w:rPr>
      </w:pPr>
      <w:r w:rsidRPr="005D3506">
        <w:rPr>
          <w:rFonts w:cs="Times New Roman"/>
          <w:lang w:val="en-US"/>
        </w:rPr>
        <w:t>Soil Properties: The soil's nutrient levels, such as nitrogen, phosphorus, and potassium (N, P, K), are important for determining suitable crops.</w:t>
      </w:r>
    </w:p>
    <w:p w14:paraId="7E88D1F5" w14:textId="77777777" w:rsidR="00D7244F" w:rsidRPr="005D3506" w:rsidRDefault="00000000">
      <w:pPr>
        <w:pStyle w:val="Body"/>
        <w:rPr>
          <w:rFonts w:cs="Times New Roman"/>
        </w:rPr>
      </w:pPr>
      <w:r w:rsidRPr="005D3506">
        <w:rPr>
          <w:rFonts w:cs="Times New Roman"/>
          <w:lang w:val="en-US"/>
        </w:rPr>
        <w:t>Soil pH: Different crops thrive in different pH ranges. For example, acidic, neutral, or alkaline soil conditions impact crop selection.</w:t>
      </w:r>
    </w:p>
    <w:p w14:paraId="61EBAC99" w14:textId="77777777" w:rsidR="00D7244F" w:rsidRPr="005D3506" w:rsidRDefault="00000000">
      <w:pPr>
        <w:pStyle w:val="Body"/>
        <w:rPr>
          <w:rFonts w:cs="Times New Roman"/>
        </w:rPr>
      </w:pPr>
      <w:r w:rsidRPr="005D3506">
        <w:rPr>
          <w:rFonts w:cs="Times New Roman"/>
          <w:lang w:val="en-US"/>
        </w:rPr>
        <w:t>Moisture Content: Soil moisture and water availability are key indicators for determining the suitability of crops, especially in rainfed regions.</w:t>
      </w:r>
    </w:p>
    <w:p w14:paraId="29494885" w14:textId="77777777" w:rsidR="00D7244F" w:rsidRPr="005D3506" w:rsidRDefault="00D7244F">
      <w:pPr>
        <w:pStyle w:val="Body"/>
        <w:rPr>
          <w:rFonts w:cs="Times New Roman"/>
        </w:rPr>
      </w:pPr>
    </w:p>
    <w:p w14:paraId="7B6FCF1C" w14:textId="77777777" w:rsidR="00D7244F" w:rsidRPr="005D3506" w:rsidRDefault="00000000">
      <w:pPr>
        <w:pStyle w:val="Body"/>
        <w:rPr>
          <w:rFonts w:cs="Times New Roman"/>
        </w:rPr>
      </w:pPr>
      <w:r w:rsidRPr="005D3506">
        <w:rPr>
          <w:rFonts w:cs="Times New Roman"/>
          <w:lang w:val="en-US"/>
        </w:rPr>
        <w:t>2. Climatic Conditions:</w:t>
      </w:r>
    </w:p>
    <w:p w14:paraId="0B69593D" w14:textId="77777777" w:rsidR="00D7244F" w:rsidRPr="005D3506" w:rsidRDefault="00000000">
      <w:pPr>
        <w:pStyle w:val="Body"/>
        <w:rPr>
          <w:rFonts w:cs="Times New Roman"/>
        </w:rPr>
      </w:pPr>
      <w:r w:rsidRPr="005D3506">
        <w:rPr>
          <w:rFonts w:cs="Times New Roman"/>
          <w:lang w:val="en-US"/>
        </w:rPr>
        <w:t>Temperature: Different crops have specific temperature ranges for optimal growth. For instance, some crops need a warm climate, while others prefer cooler conditions.</w:t>
      </w:r>
    </w:p>
    <w:p w14:paraId="63913A92" w14:textId="77777777" w:rsidR="00D7244F" w:rsidRPr="005D3506" w:rsidRDefault="00000000">
      <w:pPr>
        <w:pStyle w:val="Body"/>
        <w:rPr>
          <w:rFonts w:cs="Times New Roman"/>
        </w:rPr>
      </w:pPr>
      <w:r w:rsidRPr="005D3506">
        <w:rPr>
          <w:rFonts w:cs="Times New Roman"/>
          <w:lang w:val="en-US"/>
        </w:rPr>
        <w:t>Rainfall: The amount of rainfall and its distribution over time is crucial for crops that rely on rain for irrigation.</w:t>
      </w:r>
    </w:p>
    <w:p w14:paraId="5580E2D5" w14:textId="77777777" w:rsidR="00D7244F" w:rsidRPr="005D3506" w:rsidRDefault="00000000">
      <w:pPr>
        <w:pStyle w:val="Body"/>
        <w:rPr>
          <w:rFonts w:cs="Times New Roman"/>
        </w:rPr>
      </w:pPr>
      <w:r w:rsidRPr="005D3506">
        <w:rPr>
          <w:rFonts w:cs="Times New Roman"/>
          <w:lang w:val="en-US"/>
        </w:rPr>
        <w:t>Humidity: Humidity levels can affect crop yields, especially in areas prone to extreme dryness or wetness.</w:t>
      </w:r>
    </w:p>
    <w:p w14:paraId="4C8ADF84" w14:textId="77777777" w:rsidR="00D7244F" w:rsidRPr="005D3506" w:rsidRDefault="00D7244F">
      <w:pPr>
        <w:pStyle w:val="Body"/>
        <w:rPr>
          <w:rFonts w:cs="Times New Roman"/>
        </w:rPr>
      </w:pPr>
    </w:p>
    <w:p w14:paraId="06ADB881" w14:textId="77777777" w:rsidR="00D7244F" w:rsidRPr="005D3506" w:rsidRDefault="00000000">
      <w:pPr>
        <w:pStyle w:val="Body"/>
        <w:rPr>
          <w:rFonts w:cs="Times New Roman"/>
        </w:rPr>
      </w:pPr>
      <w:r w:rsidRPr="005D3506">
        <w:rPr>
          <w:rFonts w:cs="Times New Roman"/>
        </w:rPr>
        <w:t>3. Agricultural Practices:</w:t>
      </w:r>
    </w:p>
    <w:p w14:paraId="518BCF68" w14:textId="77777777" w:rsidR="00D7244F" w:rsidRPr="005D3506" w:rsidRDefault="00000000">
      <w:pPr>
        <w:pStyle w:val="Body"/>
        <w:rPr>
          <w:rFonts w:cs="Times New Roman"/>
        </w:rPr>
      </w:pPr>
      <w:r w:rsidRPr="005D3506">
        <w:rPr>
          <w:rFonts w:cs="Times New Roman"/>
          <w:lang w:val="en-US"/>
        </w:rPr>
        <w:t>Fertilizer Use: Fertilizer recommendations based on soil nutrient content can help farmers select crops that would benefit the most from the applied nutrients.</w:t>
      </w:r>
    </w:p>
    <w:p w14:paraId="7BA09880" w14:textId="77777777" w:rsidR="00D7244F" w:rsidRPr="005D3506" w:rsidRDefault="00000000">
      <w:pPr>
        <w:pStyle w:val="Body"/>
        <w:rPr>
          <w:rFonts w:cs="Times New Roman"/>
        </w:rPr>
      </w:pPr>
      <w:r w:rsidRPr="005D3506">
        <w:rPr>
          <w:rFonts w:cs="Times New Roman"/>
          <w:lang w:val="en-US"/>
        </w:rPr>
        <w:t>Irrigation Practices: Crops that require more water might be recommended where irrigation systems are well-developed.</w:t>
      </w:r>
    </w:p>
    <w:p w14:paraId="5B0770E4" w14:textId="77777777" w:rsidR="00D7244F" w:rsidRPr="005D3506" w:rsidRDefault="00D7244F">
      <w:pPr>
        <w:pStyle w:val="Body"/>
        <w:rPr>
          <w:rFonts w:cs="Times New Roman"/>
        </w:rPr>
      </w:pPr>
    </w:p>
    <w:p w14:paraId="4782C78D" w14:textId="77777777" w:rsidR="00D7244F" w:rsidRPr="005D3506" w:rsidRDefault="00000000">
      <w:pPr>
        <w:pStyle w:val="Body"/>
        <w:rPr>
          <w:rFonts w:cs="Times New Roman"/>
        </w:rPr>
      </w:pPr>
      <w:r w:rsidRPr="005D3506">
        <w:rPr>
          <w:rFonts w:cs="Times New Roman"/>
          <w:lang w:val="en-US"/>
        </w:rPr>
        <w:t>4. Machine Learning and Data-Driven Approaches:</w:t>
      </w:r>
    </w:p>
    <w:p w14:paraId="7F2E3533" w14:textId="77777777" w:rsidR="00D7244F" w:rsidRPr="005D3506" w:rsidRDefault="00000000">
      <w:pPr>
        <w:pStyle w:val="Body"/>
        <w:rPr>
          <w:rFonts w:cs="Times New Roman"/>
        </w:rPr>
      </w:pPr>
      <w:r w:rsidRPr="005D3506">
        <w:rPr>
          <w:rFonts w:cs="Times New Roman"/>
          <w:lang w:val="en-US"/>
        </w:rPr>
        <w:t>Supervised Learning Algorithms: Models like Naive Bayes, Logistic Regression, Decision Trees, and Gradient Boosting are often used to classify and recommend crops based on features like soil health and climate conditions.</w:t>
      </w:r>
    </w:p>
    <w:p w14:paraId="2ABBE296" w14:textId="77777777" w:rsidR="00D7244F" w:rsidRPr="005D3506" w:rsidRDefault="00000000">
      <w:pPr>
        <w:pStyle w:val="Body"/>
        <w:rPr>
          <w:rFonts w:cs="Times New Roman"/>
        </w:rPr>
      </w:pPr>
      <w:r w:rsidRPr="005D3506">
        <w:rPr>
          <w:rFonts w:cs="Times New Roman"/>
          <w:lang w:val="en-US"/>
        </w:rPr>
        <w:t>Feature Selection: Studies often emphasize selecting the most relevant features (environmental, soil, and climate data) to improve model accuracy and ensure reliable recommendations.</w:t>
      </w:r>
    </w:p>
    <w:p w14:paraId="04F04E1E" w14:textId="77777777" w:rsidR="00D7244F" w:rsidRPr="005D3506" w:rsidRDefault="00D7244F">
      <w:pPr>
        <w:pStyle w:val="Body"/>
        <w:rPr>
          <w:rFonts w:cs="Times New Roman"/>
        </w:rPr>
      </w:pPr>
    </w:p>
    <w:p w14:paraId="11F17C2A" w14:textId="77777777" w:rsidR="00D7244F" w:rsidRPr="005D3506" w:rsidRDefault="00000000">
      <w:pPr>
        <w:pStyle w:val="Body"/>
        <w:rPr>
          <w:rFonts w:cs="Times New Roman"/>
        </w:rPr>
      </w:pPr>
      <w:r w:rsidRPr="005D3506">
        <w:rPr>
          <w:rFonts w:cs="Times New Roman"/>
          <w:lang w:val="en-US"/>
        </w:rPr>
        <w:t>5. Data Used in Crop Recommendation:</w:t>
      </w:r>
    </w:p>
    <w:p w14:paraId="783511A0" w14:textId="77777777" w:rsidR="00D7244F" w:rsidRPr="005D3506" w:rsidRDefault="00000000">
      <w:pPr>
        <w:pStyle w:val="Body"/>
        <w:rPr>
          <w:rFonts w:cs="Times New Roman"/>
        </w:rPr>
      </w:pPr>
      <w:r w:rsidRPr="005D3506">
        <w:rPr>
          <w:rFonts w:cs="Times New Roman"/>
          <w:lang w:val="en-US"/>
        </w:rPr>
        <w:t>Historical Crop Data: Analysis of previous crop yields, soil health reports, and climate conditions helps refine recommendations.</w:t>
      </w:r>
    </w:p>
    <w:p w14:paraId="26F21413" w14:textId="77777777" w:rsidR="00D7244F" w:rsidRPr="005D3506" w:rsidRDefault="00000000">
      <w:pPr>
        <w:pStyle w:val="Body"/>
        <w:rPr>
          <w:rFonts w:cs="Times New Roman"/>
        </w:rPr>
      </w:pPr>
      <w:r w:rsidRPr="005D3506">
        <w:rPr>
          <w:rFonts w:cs="Times New Roman"/>
          <w:lang w:val="en-US"/>
        </w:rPr>
        <w:t>Sensor Data: In modern precision agriculture, real-time data from soil sensors, weather stations, and satellite imagery can be integrated to optimize crop choices.</w:t>
      </w:r>
    </w:p>
    <w:p w14:paraId="2FF8D493" w14:textId="77777777" w:rsidR="00D7244F" w:rsidRPr="005D3506" w:rsidRDefault="00D7244F">
      <w:pPr>
        <w:pStyle w:val="Body"/>
        <w:keepNext/>
        <w:keepLines/>
        <w:widowControl/>
        <w:tabs>
          <w:tab w:val="left" w:pos="4183"/>
        </w:tabs>
        <w:spacing w:before="240" w:after="40" w:line="276" w:lineRule="auto"/>
        <w:rPr>
          <w:rFonts w:cs="Times New Roman"/>
          <w:b/>
          <w:bCs/>
          <w:sz w:val="48"/>
          <w:szCs w:val="48"/>
        </w:rPr>
      </w:pPr>
    </w:p>
    <w:p w14:paraId="77FFE3AA" w14:textId="77777777" w:rsidR="00D7244F" w:rsidRPr="005D3506" w:rsidRDefault="00D7244F">
      <w:pPr>
        <w:pStyle w:val="Body"/>
        <w:keepNext/>
        <w:keepLines/>
        <w:widowControl/>
        <w:tabs>
          <w:tab w:val="left" w:pos="4183"/>
        </w:tabs>
        <w:spacing w:before="240" w:after="40" w:line="276" w:lineRule="auto"/>
        <w:rPr>
          <w:rFonts w:cs="Times New Roman"/>
          <w:b/>
          <w:bCs/>
          <w:sz w:val="48"/>
          <w:szCs w:val="48"/>
        </w:rPr>
      </w:pPr>
    </w:p>
    <w:p w14:paraId="2ECDEFEA" w14:textId="77777777" w:rsidR="00D7244F" w:rsidRPr="005D3506" w:rsidRDefault="00D7244F">
      <w:pPr>
        <w:pStyle w:val="Body"/>
        <w:keepNext/>
        <w:keepLines/>
        <w:widowControl/>
        <w:tabs>
          <w:tab w:val="left" w:pos="4183"/>
        </w:tabs>
        <w:spacing w:before="240" w:after="40" w:line="276" w:lineRule="auto"/>
        <w:rPr>
          <w:rFonts w:cs="Times New Roman"/>
          <w:b/>
          <w:bCs/>
          <w:sz w:val="48"/>
          <w:szCs w:val="48"/>
        </w:rPr>
      </w:pPr>
    </w:p>
    <w:p w14:paraId="2D79A0ED" w14:textId="77777777" w:rsidR="00D7244F" w:rsidRPr="005D3506" w:rsidRDefault="00D7244F">
      <w:pPr>
        <w:pStyle w:val="Body"/>
        <w:keepNext/>
        <w:keepLines/>
        <w:widowControl/>
        <w:tabs>
          <w:tab w:val="left" w:pos="4183"/>
        </w:tabs>
        <w:spacing w:before="240" w:after="40" w:line="276" w:lineRule="auto"/>
        <w:rPr>
          <w:rFonts w:cs="Times New Roman"/>
          <w:b/>
          <w:bCs/>
          <w:sz w:val="48"/>
          <w:szCs w:val="48"/>
        </w:rPr>
      </w:pPr>
    </w:p>
    <w:p w14:paraId="2E1F716D" w14:textId="77777777" w:rsidR="00D7244F" w:rsidRPr="005D3506" w:rsidRDefault="00D7244F">
      <w:pPr>
        <w:pStyle w:val="Body"/>
        <w:keepNext/>
        <w:keepLines/>
        <w:widowControl/>
        <w:tabs>
          <w:tab w:val="left" w:pos="4183"/>
        </w:tabs>
        <w:spacing w:before="240" w:after="40" w:line="276" w:lineRule="auto"/>
        <w:rPr>
          <w:rFonts w:cs="Times New Roman"/>
          <w:b/>
          <w:bCs/>
          <w:sz w:val="48"/>
          <w:szCs w:val="48"/>
        </w:rPr>
      </w:pPr>
    </w:p>
    <w:p w14:paraId="074F2776" w14:textId="77777777" w:rsidR="00D7244F" w:rsidRPr="005D3506" w:rsidRDefault="00D7244F">
      <w:pPr>
        <w:pStyle w:val="Body"/>
        <w:keepNext/>
        <w:keepLines/>
        <w:widowControl/>
        <w:tabs>
          <w:tab w:val="left" w:pos="4183"/>
        </w:tabs>
        <w:spacing w:before="240" w:after="40" w:line="276" w:lineRule="auto"/>
        <w:rPr>
          <w:rFonts w:cs="Times New Roman"/>
          <w:b/>
          <w:bCs/>
          <w:sz w:val="48"/>
          <w:szCs w:val="48"/>
        </w:rPr>
      </w:pPr>
    </w:p>
    <w:p w14:paraId="02A98A93" w14:textId="77777777" w:rsidR="00D7244F" w:rsidRPr="005D3506" w:rsidRDefault="00000000">
      <w:pPr>
        <w:pStyle w:val="Body"/>
        <w:keepNext/>
        <w:keepLines/>
        <w:widowControl/>
        <w:tabs>
          <w:tab w:val="left" w:pos="4183"/>
        </w:tabs>
        <w:spacing w:before="240" w:after="40" w:line="276" w:lineRule="auto"/>
        <w:jc w:val="center"/>
        <w:rPr>
          <w:rFonts w:cs="Times New Roman"/>
          <w:b/>
          <w:bCs/>
          <w:sz w:val="48"/>
          <w:szCs w:val="48"/>
        </w:rPr>
      </w:pPr>
      <w:r w:rsidRPr="005D3506">
        <w:rPr>
          <w:rFonts w:cs="Times New Roman"/>
          <w:b/>
          <w:bCs/>
          <w:sz w:val="48"/>
          <w:szCs w:val="48"/>
        </w:rPr>
        <w:t>CHAPTER-3</w:t>
      </w:r>
    </w:p>
    <w:p w14:paraId="5EF1CD45" w14:textId="77777777" w:rsidR="00D7244F" w:rsidRPr="005D3506" w:rsidRDefault="00000000">
      <w:pPr>
        <w:pStyle w:val="Body"/>
        <w:keepNext/>
        <w:keepLines/>
        <w:widowControl/>
        <w:tabs>
          <w:tab w:val="left" w:pos="4183"/>
        </w:tabs>
        <w:spacing w:before="240" w:after="40" w:line="276" w:lineRule="auto"/>
        <w:jc w:val="center"/>
        <w:rPr>
          <w:rFonts w:cs="Times New Roman"/>
          <w:b/>
          <w:bCs/>
          <w:sz w:val="48"/>
          <w:szCs w:val="48"/>
        </w:rPr>
      </w:pPr>
      <w:r w:rsidRPr="005D3506">
        <w:rPr>
          <w:rFonts w:cs="Times New Roman"/>
          <w:b/>
          <w:bCs/>
          <w:sz w:val="48"/>
          <w:szCs w:val="48"/>
        </w:rPr>
        <w:t>PROPOSED SYSTEM</w:t>
      </w:r>
    </w:p>
    <w:p w14:paraId="68A3E74B" w14:textId="77777777" w:rsidR="007A11A4" w:rsidRPr="005D3506" w:rsidRDefault="007A11A4">
      <w:pPr>
        <w:pStyle w:val="Body"/>
        <w:keepNext/>
        <w:keepLines/>
        <w:widowControl/>
        <w:tabs>
          <w:tab w:val="left" w:pos="4183"/>
        </w:tabs>
        <w:spacing w:before="240" w:after="40" w:line="276" w:lineRule="auto"/>
        <w:jc w:val="center"/>
        <w:rPr>
          <w:rFonts w:cs="Times New Roman"/>
          <w:b/>
          <w:bCs/>
          <w:sz w:val="48"/>
          <w:szCs w:val="48"/>
        </w:rPr>
      </w:pPr>
    </w:p>
    <w:p w14:paraId="0D472BB2" w14:textId="77777777" w:rsidR="007A11A4" w:rsidRPr="005D3506" w:rsidRDefault="007A11A4">
      <w:pPr>
        <w:pStyle w:val="Body"/>
        <w:keepNext/>
        <w:keepLines/>
        <w:widowControl/>
        <w:tabs>
          <w:tab w:val="left" w:pos="4183"/>
        </w:tabs>
        <w:spacing w:before="240" w:after="40" w:line="276" w:lineRule="auto"/>
        <w:jc w:val="center"/>
        <w:rPr>
          <w:rFonts w:cs="Times New Roman"/>
          <w:b/>
          <w:bCs/>
          <w:sz w:val="48"/>
          <w:szCs w:val="48"/>
        </w:rPr>
      </w:pPr>
    </w:p>
    <w:p w14:paraId="5FF1BAB6" w14:textId="77777777" w:rsidR="007A11A4" w:rsidRPr="005D3506" w:rsidRDefault="007A11A4">
      <w:pPr>
        <w:pStyle w:val="Body"/>
        <w:keepNext/>
        <w:keepLines/>
        <w:widowControl/>
        <w:tabs>
          <w:tab w:val="left" w:pos="4183"/>
        </w:tabs>
        <w:spacing w:before="240" w:after="40" w:line="276" w:lineRule="auto"/>
        <w:jc w:val="center"/>
        <w:rPr>
          <w:rFonts w:cs="Times New Roman"/>
          <w:b/>
          <w:bCs/>
          <w:sz w:val="48"/>
          <w:szCs w:val="48"/>
        </w:rPr>
      </w:pPr>
    </w:p>
    <w:p w14:paraId="7FB247B4" w14:textId="77777777" w:rsidR="007A11A4" w:rsidRPr="005D3506" w:rsidRDefault="007A11A4">
      <w:pPr>
        <w:pStyle w:val="Body"/>
        <w:keepNext/>
        <w:keepLines/>
        <w:widowControl/>
        <w:tabs>
          <w:tab w:val="left" w:pos="4183"/>
        </w:tabs>
        <w:spacing w:before="240" w:after="40" w:line="276" w:lineRule="auto"/>
        <w:jc w:val="center"/>
        <w:rPr>
          <w:rFonts w:cs="Times New Roman"/>
          <w:b/>
          <w:bCs/>
          <w:sz w:val="48"/>
          <w:szCs w:val="48"/>
        </w:rPr>
      </w:pPr>
    </w:p>
    <w:p w14:paraId="443CF35C" w14:textId="77777777" w:rsidR="007A11A4" w:rsidRPr="005D3506" w:rsidRDefault="007A11A4">
      <w:pPr>
        <w:pStyle w:val="Body"/>
        <w:keepNext/>
        <w:keepLines/>
        <w:widowControl/>
        <w:tabs>
          <w:tab w:val="left" w:pos="4183"/>
        </w:tabs>
        <w:spacing w:before="240" w:after="40" w:line="276" w:lineRule="auto"/>
        <w:jc w:val="center"/>
        <w:rPr>
          <w:rFonts w:cs="Times New Roman"/>
          <w:b/>
          <w:bCs/>
          <w:sz w:val="48"/>
          <w:szCs w:val="48"/>
        </w:rPr>
      </w:pPr>
    </w:p>
    <w:p w14:paraId="47A8247A" w14:textId="77777777" w:rsidR="007A11A4" w:rsidRPr="005D3506" w:rsidRDefault="007A11A4">
      <w:pPr>
        <w:pStyle w:val="Body"/>
        <w:keepNext/>
        <w:keepLines/>
        <w:widowControl/>
        <w:tabs>
          <w:tab w:val="left" w:pos="4183"/>
        </w:tabs>
        <w:spacing w:before="240" w:after="40" w:line="276" w:lineRule="auto"/>
        <w:jc w:val="center"/>
        <w:rPr>
          <w:rFonts w:cs="Times New Roman"/>
          <w:b/>
          <w:bCs/>
          <w:sz w:val="48"/>
          <w:szCs w:val="48"/>
        </w:rPr>
      </w:pPr>
    </w:p>
    <w:p w14:paraId="58177CC5" w14:textId="77777777" w:rsidR="007A11A4" w:rsidRPr="005D3506" w:rsidRDefault="007A11A4">
      <w:pPr>
        <w:pStyle w:val="Body"/>
        <w:keepNext/>
        <w:keepLines/>
        <w:widowControl/>
        <w:tabs>
          <w:tab w:val="left" w:pos="4183"/>
        </w:tabs>
        <w:spacing w:before="240" w:after="40" w:line="276" w:lineRule="auto"/>
        <w:jc w:val="center"/>
        <w:rPr>
          <w:rFonts w:cs="Times New Roman"/>
          <w:b/>
          <w:bCs/>
          <w:sz w:val="48"/>
          <w:szCs w:val="48"/>
        </w:rPr>
      </w:pPr>
    </w:p>
    <w:p w14:paraId="49DEF7B6" w14:textId="77777777" w:rsidR="007A11A4" w:rsidRPr="005D3506" w:rsidRDefault="007A11A4" w:rsidP="007A11A4">
      <w:pPr>
        <w:pStyle w:val="Body"/>
        <w:keepNext/>
        <w:keepLines/>
        <w:widowControl/>
        <w:tabs>
          <w:tab w:val="left" w:pos="4183"/>
        </w:tabs>
        <w:spacing w:before="240" w:after="40" w:line="276" w:lineRule="auto"/>
        <w:rPr>
          <w:rFonts w:cs="Times New Roman"/>
          <w:b/>
          <w:bCs/>
          <w:sz w:val="48"/>
          <w:szCs w:val="48"/>
        </w:rPr>
      </w:pPr>
    </w:p>
    <w:p w14:paraId="3D35DF6D" w14:textId="77777777" w:rsidR="007A11A4" w:rsidRPr="005D3506" w:rsidRDefault="007A11A4" w:rsidP="007A11A4">
      <w:pPr>
        <w:pStyle w:val="Body"/>
        <w:keepNext/>
        <w:keepLines/>
        <w:widowControl/>
        <w:tabs>
          <w:tab w:val="left" w:pos="4183"/>
        </w:tabs>
        <w:spacing w:before="240" w:after="40" w:line="276" w:lineRule="auto"/>
        <w:rPr>
          <w:rFonts w:cs="Times New Roman"/>
        </w:rPr>
        <w:sectPr w:rsidR="007A11A4" w:rsidRPr="005D3506">
          <w:headerReference w:type="default" r:id="rId19"/>
          <w:pgSz w:w="11920" w:h="16860"/>
          <w:pgMar w:top="1340" w:right="1260" w:bottom="1180" w:left="1280" w:header="0" w:footer="0" w:gutter="0"/>
          <w:cols w:space="720"/>
        </w:sectPr>
      </w:pPr>
    </w:p>
    <w:p w14:paraId="56C93104" w14:textId="77777777" w:rsidR="00D7244F" w:rsidRPr="005D3506" w:rsidRDefault="00000000">
      <w:pPr>
        <w:pStyle w:val="ListParagraph"/>
        <w:keepNext/>
        <w:keepLines/>
        <w:widowControl/>
        <w:numPr>
          <w:ilvl w:val="0"/>
          <w:numId w:val="10"/>
        </w:numPr>
        <w:spacing w:before="280" w:after="80" w:line="276" w:lineRule="auto"/>
        <w:rPr>
          <w:rFonts w:cs="Times New Roman"/>
          <w:sz w:val="28"/>
          <w:szCs w:val="28"/>
        </w:rPr>
      </w:pPr>
      <w:r w:rsidRPr="005D3506">
        <w:rPr>
          <w:rFonts w:cs="Times New Roman"/>
          <w:b/>
          <w:bCs/>
          <w:sz w:val="28"/>
          <w:szCs w:val="28"/>
        </w:rPr>
        <w:lastRenderedPageBreak/>
        <w:t xml:space="preserve"> PROPOSED SYSTEM</w:t>
      </w:r>
    </w:p>
    <w:p w14:paraId="7F6A3DD1" w14:textId="77777777" w:rsidR="00D7244F" w:rsidRPr="005D3506" w:rsidRDefault="00000000">
      <w:pPr>
        <w:pStyle w:val="NoSpacing"/>
        <w:rPr>
          <w:rFonts w:cs="Times New Roman"/>
        </w:rPr>
      </w:pPr>
      <w:r w:rsidRPr="005D3506">
        <w:rPr>
          <w:rFonts w:cs="Times New Roman"/>
        </w:rPr>
        <w:t>1. Dataset and Preprocessing</w:t>
      </w:r>
    </w:p>
    <w:p w14:paraId="29D27330" w14:textId="77777777" w:rsidR="00D7244F" w:rsidRPr="005D3506" w:rsidRDefault="00000000">
      <w:pPr>
        <w:pStyle w:val="NoSpacing"/>
        <w:rPr>
          <w:rFonts w:cs="Times New Roman"/>
        </w:rPr>
      </w:pPr>
      <w:r w:rsidRPr="005D3506">
        <w:rPr>
          <w:rFonts w:cs="Times New Roman"/>
        </w:rPr>
        <w:t>The project utilizes a dataset named "Crop_recommendation.csv" containing various features potentially influencing crop selection. The code snippet explores the dataset:</w:t>
      </w:r>
    </w:p>
    <w:p w14:paraId="0999C072" w14:textId="77777777" w:rsidR="00D7244F" w:rsidRPr="005D3506" w:rsidRDefault="00D7244F">
      <w:pPr>
        <w:pStyle w:val="NoSpacing"/>
        <w:rPr>
          <w:rFonts w:cs="Times New Roman"/>
        </w:rPr>
      </w:pPr>
    </w:p>
    <w:p w14:paraId="6A789E3E" w14:textId="77777777" w:rsidR="00D7244F" w:rsidRPr="005D3506" w:rsidRDefault="00000000">
      <w:pPr>
        <w:pStyle w:val="NoSpacing"/>
        <w:rPr>
          <w:rFonts w:cs="Times New Roman"/>
        </w:rPr>
      </w:pPr>
      <w:r w:rsidRPr="005D3506">
        <w:rPr>
          <w:rFonts w:cs="Times New Roman"/>
        </w:rPr>
        <w:t>Loads the data using pandas.</w:t>
      </w:r>
    </w:p>
    <w:p w14:paraId="305B9FA5" w14:textId="77777777" w:rsidR="00D7244F" w:rsidRPr="005D3506" w:rsidRDefault="00000000">
      <w:pPr>
        <w:pStyle w:val="NoSpacing"/>
        <w:rPr>
          <w:rFonts w:cs="Times New Roman"/>
        </w:rPr>
      </w:pPr>
      <w:r w:rsidRPr="005D3506">
        <w:rPr>
          <w:rFonts w:cs="Times New Roman"/>
        </w:rPr>
        <w:t>Prints the first few rows to understand the data structure.</w:t>
      </w:r>
    </w:p>
    <w:p w14:paraId="46083EBA" w14:textId="77777777" w:rsidR="00D7244F" w:rsidRPr="005D3506" w:rsidRDefault="00000000">
      <w:pPr>
        <w:pStyle w:val="NoSpacing"/>
        <w:rPr>
          <w:rFonts w:cs="Times New Roman"/>
        </w:rPr>
      </w:pPr>
      <w:r w:rsidRPr="005D3506">
        <w:rPr>
          <w:rFonts w:cs="Times New Roman"/>
        </w:rPr>
        <w:t>Provides information about each feature using a predefined list.</w:t>
      </w:r>
    </w:p>
    <w:p w14:paraId="455B51D7" w14:textId="77777777" w:rsidR="00D7244F" w:rsidRPr="005D3506" w:rsidRDefault="00000000">
      <w:pPr>
        <w:pStyle w:val="NoSpacing"/>
        <w:rPr>
          <w:rFonts w:cs="Times New Roman"/>
        </w:rPr>
      </w:pPr>
      <w:r w:rsidRPr="005D3506">
        <w:rPr>
          <w:rFonts w:cs="Times New Roman"/>
        </w:rPr>
        <w:t>Checks for missing values and replaces them with the mean for numerical features.</w:t>
      </w:r>
    </w:p>
    <w:p w14:paraId="5B5F9100" w14:textId="77777777" w:rsidR="00D7244F" w:rsidRPr="005D3506" w:rsidRDefault="00000000">
      <w:pPr>
        <w:pStyle w:val="NoSpacing"/>
        <w:rPr>
          <w:rFonts w:cs="Times New Roman"/>
        </w:rPr>
      </w:pPr>
      <w:r w:rsidRPr="005D3506">
        <w:rPr>
          <w:rFonts w:cs="Times New Roman"/>
        </w:rPr>
        <w:t>Uses LabelEncoder to transform categorical labels in the "label" column (representing recommended crops) into numerical values.</w:t>
      </w:r>
    </w:p>
    <w:p w14:paraId="7C4A9C6A" w14:textId="77777777" w:rsidR="00D7244F" w:rsidRPr="005D3506" w:rsidRDefault="00D7244F">
      <w:pPr>
        <w:pStyle w:val="NoSpacing"/>
        <w:rPr>
          <w:rFonts w:cs="Times New Roman"/>
        </w:rPr>
      </w:pPr>
    </w:p>
    <w:p w14:paraId="555F9288" w14:textId="77777777" w:rsidR="00D7244F" w:rsidRPr="005D3506" w:rsidRDefault="00000000">
      <w:pPr>
        <w:pStyle w:val="NoSpacing"/>
        <w:rPr>
          <w:rFonts w:cs="Times New Roman"/>
        </w:rPr>
      </w:pPr>
      <w:r w:rsidRPr="005D3506">
        <w:rPr>
          <w:rFonts w:cs="Times New Roman"/>
        </w:rPr>
        <w:t>2. Exploratory Data Analysis (EDA)</w:t>
      </w:r>
    </w:p>
    <w:p w14:paraId="4E854758" w14:textId="77777777" w:rsidR="00D7244F" w:rsidRPr="005D3506" w:rsidRDefault="00000000">
      <w:pPr>
        <w:pStyle w:val="NoSpacing"/>
        <w:rPr>
          <w:rFonts w:cs="Times New Roman"/>
        </w:rPr>
      </w:pPr>
      <w:r w:rsidRPr="005D3506">
        <w:rPr>
          <w:rFonts w:cs="Times New Roman"/>
        </w:rPr>
        <w:t>Analyzes the distribution of each feature using histograms.</w:t>
      </w:r>
    </w:p>
    <w:p w14:paraId="6A0ECFEF" w14:textId="77777777" w:rsidR="00D7244F" w:rsidRPr="005D3506" w:rsidRDefault="00000000">
      <w:pPr>
        <w:pStyle w:val="NoSpacing"/>
        <w:rPr>
          <w:rFonts w:cs="Times New Roman"/>
        </w:rPr>
      </w:pPr>
      <w:r w:rsidRPr="005D3506">
        <w:rPr>
          <w:rFonts w:cs="Times New Roman"/>
        </w:rPr>
        <w:t>Summarizes the unique values and counts for each feature.</w:t>
      </w:r>
    </w:p>
    <w:p w14:paraId="554C0347" w14:textId="77777777" w:rsidR="00D7244F" w:rsidRPr="005D3506" w:rsidRDefault="00000000">
      <w:pPr>
        <w:pStyle w:val="NoSpacing"/>
        <w:rPr>
          <w:rFonts w:cs="Times New Roman"/>
        </w:rPr>
      </w:pPr>
      <w:r w:rsidRPr="005D3506">
        <w:rPr>
          <w:rFonts w:cs="Times New Roman"/>
        </w:rPr>
        <w:t>Checks for class imbalance in the target variable ("label"), which could affect model performance.</w:t>
      </w:r>
    </w:p>
    <w:p w14:paraId="60269382" w14:textId="77777777" w:rsidR="00D7244F" w:rsidRPr="005D3506" w:rsidRDefault="00D7244F">
      <w:pPr>
        <w:pStyle w:val="NoSpacing"/>
        <w:rPr>
          <w:rFonts w:cs="Times New Roman"/>
        </w:rPr>
      </w:pPr>
    </w:p>
    <w:p w14:paraId="42F5BE77" w14:textId="77777777" w:rsidR="00D7244F" w:rsidRPr="005D3506" w:rsidRDefault="00000000">
      <w:pPr>
        <w:pStyle w:val="NoSpacing"/>
        <w:rPr>
          <w:rFonts w:cs="Times New Roman"/>
        </w:rPr>
      </w:pPr>
      <w:r w:rsidRPr="005D3506">
        <w:rPr>
          <w:rFonts w:cs="Times New Roman"/>
        </w:rPr>
        <w:t>3. Data Splitting</w:t>
      </w:r>
    </w:p>
    <w:p w14:paraId="6898A5B5" w14:textId="77777777" w:rsidR="00D7244F" w:rsidRPr="005D3506" w:rsidRDefault="00000000">
      <w:pPr>
        <w:pStyle w:val="NoSpacing"/>
        <w:rPr>
          <w:rFonts w:cs="Times New Roman"/>
        </w:rPr>
      </w:pPr>
      <w:r w:rsidRPr="005D3506">
        <w:rPr>
          <w:rFonts w:cs="Times New Roman"/>
        </w:rPr>
        <w:t>Splits the data into training and testing sets using train_test_split with a 20% test size and a random state for reproducibility.</w:t>
      </w:r>
    </w:p>
    <w:p w14:paraId="4319FFB9" w14:textId="77777777" w:rsidR="00D7244F" w:rsidRPr="005D3506" w:rsidRDefault="00000000">
      <w:pPr>
        <w:pStyle w:val="NoSpacing"/>
        <w:rPr>
          <w:rFonts w:cs="Times New Roman"/>
        </w:rPr>
      </w:pPr>
      <w:r w:rsidRPr="005D3506">
        <w:rPr>
          <w:rFonts w:cs="Times New Roman"/>
        </w:rPr>
        <w:t>Prints the shapes of both training and testing sets to confirm proper split.</w:t>
      </w:r>
    </w:p>
    <w:p w14:paraId="5774366B" w14:textId="77777777" w:rsidR="00D7244F" w:rsidRPr="005D3506" w:rsidRDefault="00000000">
      <w:pPr>
        <w:pStyle w:val="NoSpacing"/>
        <w:rPr>
          <w:rFonts w:cs="Times New Roman"/>
        </w:rPr>
      </w:pPr>
      <w:r w:rsidRPr="005D3506">
        <w:rPr>
          <w:rFonts w:cs="Times New Roman"/>
        </w:rPr>
        <w:t>Visualizes the distribution of data points in each set.</w:t>
      </w:r>
    </w:p>
    <w:p w14:paraId="20589B63" w14:textId="77777777" w:rsidR="00D7244F" w:rsidRPr="005D3506" w:rsidRDefault="00000000">
      <w:pPr>
        <w:pStyle w:val="NoSpacing"/>
        <w:rPr>
          <w:rFonts w:cs="Times New Roman"/>
        </w:rPr>
      </w:pPr>
      <w:r w:rsidRPr="005D3506">
        <w:rPr>
          <w:rFonts w:cs="Times New Roman"/>
          <w:noProof/>
        </w:rPr>
        <w:drawing>
          <wp:anchor distT="152400" distB="152400" distL="152400" distR="152400" simplePos="0" relativeHeight="251660288" behindDoc="0" locked="0" layoutInCell="1" allowOverlap="1" wp14:anchorId="3620F25E" wp14:editId="28FEC469">
            <wp:simplePos x="0" y="0"/>
            <wp:positionH relativeFrom="margin">
              <wp:posOffset>298450</wp:posOffset>
            </wp:positionH>
            <wp:positionV relativeFrom="line">
              <wp:posOffset>325992</wp:posOffset>
            </wp:positionV>
            <wp:extent cx="2667000" cy="2432609"/>
            <wp:effectExtent l="0" t="0" r="0" b="0"/>
            <wp:wrapThrough wrapText="bothSides" distL="152400" distR="152400">
              <wp:wrapPolygon edited="1">
                <wp:start x="0" y="0"/>
                <wp:lineTo x="21600" y="0"/>
                <wp:lineTo x="21600" y="21600"/>
                <wp:lineTo x="0" y="21600"/>
                <wp:lineTo x="0" y="0"/>
              </wp:wrapPolygon>
            </wp:wrapThrough>
            <wp:docPr id="1073741830" name="officeArt object" descr="Screenshot 2024-10-20 at 7.07.39 PM.png"/>
            <wp:cNvGraphicFramePr/>
            <a:graphic xmlns:a="http://schemas.openxmlformats.org/drawingml/2006/main">
              <a:graphicData uri="http://schemas.openxmlformats.org/drawingml/2006/picture">
                <pic:pic xmlns:pic="http://schemas.openxmlformats.org/drawingml/2006/picture">
                  <pic:nvPicPr>
                    <pic:cNvPr id="1073741830" name="Screenshot 2024-10-20 at 7.07.39 PM.png" descr="Screenshot 2024-10-20 at 7.07.39 PM.png"/>
                    <pic:cNvPicPr>
                      <a:picLocks noChangeAspect="1"/>
                    </pic:cNvPicPr>
                  </pic:nvPicPr>
                  <pic:blipFill>
                    <a:blip r:embed="rId20"/>
                    <a:stretch>
                      <a:fillRect/>
                    </a:stretch>
                  </pic:blipFill>
                  <pic:spPr>
                    <a:xfrm>
                      <a:off x="0" y="0"/>
                      <a:ext cx="2667000" cy="2432609"/>
                    </a:xfrm>
                    <a:prstGeom prst="rect">
                      <a:avLst/>
                    </a:prstGeom>
                    <a:ln w="12700" cap="flat">
                      <a:noFill/>
                      <a:miter lim="400000"/>
                    </a:ln>
                    <a:effectLst/>
                  </pic:spPr>
                </pic:pic>
              </a:graphicData>
            </a:graphic>
          </wp:anchor>
        </w:drawing>
      </w:r>
    </w:p>
    <w:p w14:paraId="024DE9C1" w14:textId="77777777" w:rsidR="00D7244F" w:rsidRPr="005D3506" w:rsidRDefault="00D7244F">
      <w:pPr>
        <w:pStyle w:val="NoSpacing"/>
        <w:rPr>
          <w:rFonts w:cs="Times New Roman"/>
        </w:rPr>
      </w:pPr>
    </w:p>
    <w:p w14:paraId="020D3ADA" w14:textId="77777777" w:rsidR="00D7244F" w:rsidRPr="005D3506" w:rsidRDefault="00D7244F">
      <w:pPr>
        <w:pStyle w:val="NoSpacing"/>
        <w:rPr>
          <w:rFonts w:cs="Times New Roman"/>
        </w:rPr>
      </w:pPr>
    </w:p>
    <w:p w14:paraId="50977757" w14:textId="77777777" w:rsidR="00D7244F" w:rsidRPr="005D3506" w:rsidRDefault="00D7244F">
      <w:pPr>
        <w:pStyle w:val="NoSpacing"/>
        <w:rPr>
          <w:rFonts w:cs="Times New Roman"/>
        </w:rPr>
      </w:pPr>
    </w:p>
    <w:p w14:paraId="5DCA33A5" w14:textId="77777777" w:rsidR="00D7244F" w:rsidRPr="005D3506" w:rsidRDefault="00D7244F">
      <w:pPr>
        <w:pStyle w:val="NoSpacing"/>
        <w:rPr>
          <w:rFonts w:cs="Times New Roman"/>
        </w:rPr>
      </w:pPr>
    </w:p>
    <w:p w14:paraId="312C1A7B" w14:textId="77777777" w:rsidR="00D7244F" w:rsidRPr="005D3506" w:rsidRDefault="00D7244F">
      <w:pPr>
        <w:pStyle w:val="NoSpacing"/>
        <w:rPr>
          <w:rFonts w:cs="Times New Roman"/>
        </w:rPr>
      </w:pPr>
    </w:p>
    <w:p w14:paraId="0400BCD9" w14:textId="77777777" w:rsidR="00D7244F" w:rsidRPr="005D3506" w:rsidRDefault="00D7244F">
      <w:pPr>
        <w:pStyle w:val="NoSpacing"/>
        <w:rPr>
          <w:rFonts w:cs="Times New Roman"/>
        </w:rPr>
      </w:pPr>
    </w:p>
    <w:p w14:paraId="2B599458" w14:textId="77777777" w:rsidR="00D7244F" w:rsidRPr="005D3506" w:rsidRDefault="00D7244F">
      <w:pPr>
        <w:pStyle w:val="NoSpacing"/>
        <w:rPr>
          <w:rFonts w:cs="Times New Roman"/>
        </w:rPr>
      </w:pPr>
    </w:p>
    <w:p w14:paraId="269CC0B2" w14:textId="77777777" w:rsidR="00D7244F" w:rsidRPr="005D3506" w:rsidRDefault="00D7244F">
      <w:pPr>
        <w:pStyle w:val="NoSpacing"/>
        <w:rPr>
          <w:rFonts w:cs="Times New Roman"/>
        </w:rPr>
      </w:pPr>
    </w:p>
    <w:p w14:paraId="66994680" w14:textId="77777777" w:rsidR="00D7244F" w:rsidRPr="005D3506" w:rsidRDefault="00D7244F">
      <w:pPr>
        <w:pStyle w:val="NoSpacing"/>
        <w:rPr>
          <w:rFonts w:cs="Times New Roman"/>
        </w:rPr>
      </w:pPr>
    </w:p>
    <w:p w14:paraId="2132948A" w14:textId="77777777" w:rsidR="00D7244F" w:rsidRPr="005D3506" w:rsidRDefault="00D7244F">
      <w:pPr>
        <w:pStyle w:val="NoSpacing"/>
        <w:rPr>
          <w:rFonts w:cs="Times New Roman"/>
        </w:rPr>
      </w:pPr>
    </w:p>
    <w:p w14:paraId="2C792529" w14:textId="77777777" w:rsidR="00D7244F" w:rsidRPr="005D3506" w:rsidRDefault="00D7244F">
      <w:pPr>
        <w:pStyle w:val="NoSpacing"/>
        <w:rPr>
          <w:rFonts w:cs="Times New Roman"/>
        </w:rPr>
      </w:pPr>
    </w:p>
    <w:p w14:paraId="3E93641F" w14:textId="77777777" w:rsidR="00D7244F" w:rsidRPr="005D3506" w:rsidRDefault="00D7244F">
      <w:pPr>
        <w:pStyle w:val="NoSpacing"/>
        <w:rPr>
          <w:rFonts w:cs="Times New Roman"/>
        </w:rPr>
      </w:pPr>
    </w:p>
    <w:p w14:paraId="3774C504" w14:textId="77777777" w:rsidR="00D7244F" w:rsidRPr="005D3506" w:rsidRDefault="00D7244F">
      <w:pPr>
        <w:pStyle w:val="NoSpacing"/>
        <w:rPr>
          <w:rFonts w:cs="Times New Roman"/>
        </w:rPr>
      </w:pPr>
    </w:p>
    <w:p w14:paraId="15B6F66F" w14:textId="77777777" w:rsidR="00D7244F" w:rsidRPr="005D3506" w:rsidRDefault="00D7244F">
      <w:pPr>
        <w:pStyle w:val="NoSpacing"/>
        <w:rPr>
          <w:rFonts w:cs="Times New Roman"/>
        </w:rPr>
      </w:pPr>
    </w:p>
    <w:p w14:paraId="2718BAD8" w14:textId="77777777" w:rsidR="00D7244F" w:rsidRPr="005D3506" w:rsidRDefault="00D7244F">
      <w:pPr>
        <w:pStyle w:val="NoSpacing"/>
        <w:rPr>
          <w:rFonts w:cs="Times New Roman"/>
        </w:rPr>
      </w:pPr>
    </w:p>
    <w:p w14:paraId="7AC4C4FC" w14:textId="77777777" w:rsidR="00D7244F" w:rsidRPr="005D3506" w:rsidRDefault="00D7244F">
      <w:pPr>
        <w:pStyle w:val="NoSpacing"/>
        <w:rPr>
          <w:rFonts w:cs="Times New Roman"/>
        </w:rPr>
      </w:pPr>
    </w:p>
    <w:p w14:paraId="69C5F38D" w14:textId="77777777" w:rsidR="00D7244F" w:rsidRPr="005D3506" w:rsidRDefault="00000000">
      <w:pPr>
        <w:pStyle w:val="NoSpacing"/>
        <w:rPr>
          <w:rFonts w:cs="Times New Roman"/>
        </w:rPr>
      </w:pPr>
      <w:r w:rsidRPr="005D3506">
        <w:rPr>
          <w:rFonts w:cs="Times New Roman"/>
        </w:rPr>
        <w:t>4. Feature Selection</w:t>
      </w:r>
    </w:p>
    <w:p w14:paraId="6A1D59BD" w14:textId="77777777" w:rsidR="00D7244F" w:rsidRPr="005D3506" w:rsidRDefault="00000000">
      <w:pPr>
        <w:pStyle w:val="NoSpacing"/>
        <w:rPr>
          <w:rFonts w:cs="Times New Roman"/>
        </w:rPr>
      </w:pPr>
      <w:r w:rsidRPr="005D3506">
        <w:rPr>
          <w:rFonts w:cs="Times New Roman"/>
        </w:rPr>
        <w:t>ANOVA (Analysis of Variance): Selects the top 5 features based on their F-value, indicating their influence on the target variable.</w:t>
      </w:r>
    </w:p>
    <w:p w14:paraId="0308889F" w14:textId="2FBB61B8" w:rsidR="00D7244F" w:rsidRPr="005D3506" w:rsidRDefault="00E171D1">
      <w:pPr>
        <w:pStyle w:val="NoSpacing"/>
        <w:rPr>
          <w:rFonts w:cs="Times New Roman"/>
        </w:rPr>
      </w:pPr>
      <w:r w:rsidRPr="005D3506">
        <w:rPr>
          <w:rFonts w:cs="Times New Roman"/>
        </w:rPr>
        <w:t xml:space="preserve"> </w:t>
      </w:r>
    </w:p>
    <w:p w14:paraId="266149DB" w14:textId="0D1E8983" w:rsidR="00E171D1" w:rsidRPr="005D3506" w:rsidRDefault="00E171D1">
      <w:pPr>
        <w:pStyle w:val="NoSpacing"/>
        <w:rPr>
          <w:rFonts w:cs="Times New Roman"/>
        </w:rPr>
      </w:pPr>
      <w:r w:rsidRPr="005D3506">
        <w:rPr>
          <w:rFonts w:cs="Times New Roman"/>
        </w:rPr>
        <w:t>ANNOVA selected features:Index([‘N’, ‘P’, ‘K’, ‘humidity’ , ‘rainfall’].dtype= ‘object’)</w:t>
      </w:r>
    </w:p>
    <w:p w14:paraId="00559D72" w14:textId="77777777" w:rsidR="00D7244F" w:rsidRPr="005D3506" w:rsidRDefault="00D7244F">
      <w:pPr>
        <w:pStyle w:val="NoSpacing"/>
        <w:rPr>
          <w:rFonts w:cs="Times New Roman"/>
        </w:rPr>
      </w:pPr>
    </w:p>
    <w:p w14:paraId="6F85CC6B" w14:textId="77777777" w:rsidR="00D7244F" w:rsidRPr="005D3506" w:rsidRDefault="00000000">
      <w:pPr>
        <w:pStyle w:val="NoSpacing"/>
        <w:rPr>
          <w:rFonts w:cs="Times New Roman"/>
        </w:rPr>
      </w:pPr>
      <w:r w:rsidRPr="005D3506">
        <w:rPr>
          <w:rFonts w:cs="Times New Roman"/>
        </w:rPr>
        <w:t>5. Model Development and Training</w:t>
      </w:r>
    </w:p>
    <w:p w14:paraId="7B0012F0" w14:textId="77777777" w:rsidR="00D7244F" w:rsidRPr="005D3506" w:rsidRDefault="00000000">
      <w:pPr>
        <w:pStyle w:val="NoSpacing"/>
        <w:rPr>
          <w:rFonts w:cs="Times New Roman"/>
        </w:rPr>
      </w:pPr>
      <w:r w:rsidRPr="005D3506">
        <w:rPr>
          <w:rFonts w:cs="Times New Roman"/>
        </w:rPr>
        <w:t>Implements a loop iterating through various machine learning models:</w:t>
      </w:r>
    </w:p>
    <w:p w14:paraId="4CE38955" w14:textId="77777777" w:rsidR="00D7244F" w:rsidRPr="005D3506" w:rsidRDefault="00000000">
      <w:pPr>
        <w:pStyle w:val="NoSpacing"/>
        <w:rPr>
          <w:rFonts w:cs="Times New Roman"/>
        </w:rPr>
      </w:pPr>
      <w:r w:rsidRPr="005D3506">
        <w:rPr>
          <w:rFonts w:cs="Times New Roman"/>
        </w:rPr>
        <w:t>Logistic Regression</w:t>
      </w:r>
    </w:p>
    <w:p w14:paraId="50185D5E" w14:textId="77777777" w:rsidR="00D7244F" w:rsidRPr="005D3506" w:rsidRDefault="00000000">
      <w:pPr>
        <w:pStyle w:val="NoSpacing"/>
        <w:rPr>
          <w:rFonts w:cs="Times New Roman"/>
        </w:rPr>
      </w:pPr>
      <w:r w:rsidRPr="005D3506">
        <w:rPr>
          <w:rFonts w:cs="Times New Roman"/>
        </w:rPr>
        <w:t>Naive Bayes</w:t>
      </w:r>
    </w:p>
    <w:p w14:paraId="51C2B0AB" w14:textId="77777777" w:rsidR="00D7244F" w:rsidRPr="005D3506" w:rsidRDefault="00000000">
      <w:pPr>
        <w:pStyle w:val="NoSpacing"/>
        <w:rPr>
          <w:rFonts w:cs="Times New Roman"/>
        </w:rPr>
      </w:pPr>
      <w:r w:rsidRPr="005D3506">
        <w:rPr>
          <w:rFonts w:cs="Times New Roman"/>
        </w:rPr>
        <w:lastRenderedPageBreak/>
        <w:t>K-Nearest Neighbors (KNN)</w:t>
      </w:r>
    </w:p>
    <w:p w14:paraId="350081F0" w14:textId="77777777" w:rsidR="00D7244F" w:rsidRPr="005D3506" w:rsidRDefault="00000000">
      <w:pPr>
        <w:pStyle w:val="NoSpacing"/>
        <w:rPr>
          <w:rFonts w:cs="Times New Roman"/>
        </w:rPr>
      </w:pPr>
      <w:r w:rsidRPr="005D3506">
        <w:rPr>
          <w:rFonts w:cs="Times New Roman"/>
        </w:rPr>
        <w:t>Decision Tree</w:t>
      </w:r>
    </w:p>
    <w:p w14:paraId="6F85AAA7" w14:textId="77777777" w:rsidR="00D7244F" w:rsidRPr="005D3506" w:rsidRDefault="00000000">
      <w:pPr>
        <w:pStyle w:val="NoSpacing"/>
        <w:rPr>
          <w:rFonts w:cs="Times New Roman"/>
        </w:rPr>
      </w:pPr>
      <w:r w:rsidRPr="005D3506">
        <w:rPr>
          <w:rFonts w:cs="Times New Roman"/>
        </w:rPr>
        <w:t>Support Vector Machine (SVM)</w:t>
      </w:r>
    </w:p>
    <w:p w14:paraId="75F0BA08" w14:textId="77777777" w:rsidR="00D7244F" w:rsidRPr="005D3506" w:rsidRDefault="00000000">
      <w:pPr>
        <w:pStyle w:val="NoSpacing"/>
        <w:rPr>
          <w:rFonts w:cs="Times New Roman"/>
        </w:rPr>
      </w:pPr>
      <w:r w:rsidRPr="005D3506">
        <w:rPr>
          <w:rFonts w:cs="Times New Roman"/>
        </w:rPr>
        <w:t>Gradient Boosting</w:t>
      </w:r>
    </w:p>
    <w:p w14:paraId="2F1DBE5E" w14:textId="77777777" w:rsidR="00D7244F" w:rsidRPr="005D3506" w:rsidRDefault="00000000">
      <w:pPr>
        <w:pStyle w:val="NoSpacing"/>
        <w:rPr>
          <w:rFonts w:cs="Times New Roman"/>
        </w:rPr>
      </w:pPr>
      <w:r w:rsidRPr="005D3506">
        <w:rPr>
          <w:rFonts w:cs="Times New Roman"/>
        </w:rPr>
        <w:t>Trains each model on the training data.</w:t>
      </w:r>
    </w:p>
    <w:p w14:paraId="231CE08F" w14:textId="77777777" w:rsidR="00D7244F" w:rsidRPr="005D3506" w:rsidRDefault="00D7244F">
      <w:pPr>
        <w:pStyle w:val="NoSpacing"/>
        <w:rPr>
          <w:rFonts w:cs="Times New Roman"/>
        </w:rPr>
      </w:pPr>
    </w:p>
    <w:p w14:paraId="25DFA192" w14:textId="77777777" w:rsidR="00D7244F" w:rsidRPr="005D3506" w:rsidRDefault="00000000">
      <w:pPr>
        <w:pStyle w:val="NoSpacing"/>
        <w:rPr>
          <w:rFonts w:cs="Times New Roman"/>
        </w:rPr>
      </w:pPr>
      <w:r w:rsidRPr="005D3506">
        <w:rPr>
          <w:rFonts w:cs="Times New Roman"/>
        </w:rPr>
        <w:t>6. Model Evaluation</w:t>
      </w:r>
    </w:p>
    <w:p w14:paraId="0F462CCB" w14:textId="77777777" w:rsidR="00D7244F" w:rsidRPr="005D3506" w:rsidRDefault="00000000">
      <w:pPr>
        <w:pStyle w:val="NoSpacing"/>
        <w:rPr>
          <w:rFonts w:cs="Times New Roman"/>
        </w:rPr>
      </w:pPr>
      <w:r w:rsidRPr="005D3506">
        <w:rPr>
          <w:rFonts w:cs="Times New Roman"/>
        </w:rPr>
        <w:t>Evaluates each model on the testing data using the following metrics:</w:t>
      </w:r>
    </w:p>
    <w:p w14:paraId="1231178E" w14:textId="77777777" w:rsidR="00D7244F" w:rsidRPr="005D3506" w:rsidRDefault="00000000">
      <w:pPr>
        <w:pStyle w:val="NoSpacing"/>
        <w:rPr>
          <w:rFonts w:cs="Times New Roman"/>
        </w:rPr>
      </w:pPr>
      <w:r w:rsidRPr="005D3506">
        <w:rPr>
          <w:rFonts w:cs="Times New Roman"/>
        </w:rPr>
        <w:t>Accuracy: Proportion of correctly predicted crop recommendations.</w:t>
      </w:r>
    </w:p>
    <w:p w14:paraId="006151B8" w14:textId="77777777" w:rsidR="00D7244F" w:rsidRPr="005D3506" w:rsidRDefault="00000000">
      <w:pPr>
        <w:pStyle w:val="NoSpacing"/>
        <w:rPr>
          <w:rFonts w:cs="Times New Roman"/>
        </w:rPr>
      </w:pPr>
      <w:r w:rsidRPr="005D3506">
        <w:rPr>
          <w:rFonts w:cs="Times New Roman"/>
        </w:rPr>
        <w:t>Precision: Ratio of true positives to all predicted positives (avoiding false positives).</w:t>
      </w:r>
    </w:p>
    <w:p w14:paraId="3088BCFD" w14:textId="77777777" w:rsidR="00D7244F" w:rsidRPr="005D3506" w:rsidRDefault="00000000">
      <w:pPr>
        <w:pStyle w:val="NoSpacing"/>
        <w:rPr>
          <w:rFonts w:cs="Times New Roman"/>
        </w:rPr>
      </w:pPr>
      <w:r w:rsidRPr="005D3506">
        <w:rPr>
          <w:rFonts w:cs="Times New Roman"/>
        </w:rPr>
        <w:t>Recall: Ratio of true positives to all actual positives (avoiding false negatives).</w:t>
      </w:r>
    </w:p>
    <w:p w14:paraId="08C6F1C8" w14:textId="77777777" w:rsidR="00D7244F" w:rsidRPr="005D3506" w:rsidRDefault="00000000">
      <w:pPr>
        <w:pStyle w:val="NoSpacing"/>
        <w:rPr>
          <w:rFonts w:cs="Times New Roman"/>
        </w:rPr>
      </w:pPr>
      <w:r w:rsidRPr="005D3506">
        <w:rPr>
          <w:rFonts w:cs="Times New Roman"/>
        </w:rPr>
        <w:t>F1-score: Harmonic mean of precision and recall, combining both measures.</w:t>
      </w:r>
    </w:p>
    <w:p w14:paraId="53364C8A" w14:textId="77777777" w:rsidR="00D7244F" w:rsidRPr="005D3506" w:rsidRDefault="00000000">
      <w:pPr>
        <w:pStyle w:val="NoSpacing"/>
        <w:rPr>
          <w:rFonts w:cs="Times New Roman"/>
        </w:rPr>
      </w:pPr>
      <w:r w:rsidRPr="005D3506">
        <w:rPr>
          <w:rFonts w:cs="Times New Roman"/>
        </w:rPr>
        <w:t>Prints the performance metrics for each model.</w:t>
      </w:r>
    </w:p>
    <w:p w14:paraId="65231D87" w14:textId="77777777" w:rsidR="00D7244F" w:rsidRPr="005D3506" w:rsidRDefault="00000000">
      <w:pPr>
        <w:pStyle w:val="NoSpacing"/>
        <w:rPr>
          <w:rFonts w:cs="Times New Roman"/>
        </w:rPr>
      </w:pPr>
      <w:r w:rsidRPr="005D3506">
        <w:rPr>
          <w:rFonts w:cs="Times New Roman"/>
        </w:rPr>
        <w:t>Generates confusion matrices as heatmaps using Seaborn, visualizing the distribution of correct and incorrect predictions for each class.</w:t>
      </w:r>
    </w:p>
    <w:p w14:paraId="0F30A441" w14:textId="77777777" w:rsidR="00D7244F" w:rsidRPr="005D3506" w:rsidRDefault="00D7244F">
      <w:pPr>
        <w:pStyle w:val="NoSpacing"/>
        <w:rPr>
          <w:rFonts w:cs="Times New Roman"/>
        </w:rPr>
      </w:pPr>
    </w:p>
    <w:p w14:paraId="7A8F8606" w14:textId="77777777" w:rsidR="00D7244F" w:rsidRPr="005D3506" w:rsidRDefault="00D7244F">
      <w:pPr>
        <w:pStyle w:val="NoSpacing"/>
        <w:rPr>
          <w:rFonts w:cs="Times New Roman"/>
        </w:rPr>
      </w:pPr>
    </w:p>
    <w:p w14:paraId="6F15823F" w14:textId="77777777" w:rsidR="00D7244F" w:rsidRPr="005D3506" w:rsidRDefault="00000000">
      <w:pPr>
        <w:pStyle w:val="NoSpacing"/>
        <w:rPr>
          <w:rFonts w:cs="Times New Roman"/>
        </w:rPr>
      </w:pPr>
      <w:r w:rsidRPr="005D3506">
        <w:rPr>
          <w:rFonts w:cs="Times New Roman"/>
        </w:rPr>
        <w:t>7. Model Selection and Testing</w:t>
      </w:r>
    </w:p>
    <w:p w14:paraId="2732A4A6" w14:textId="77777777" w:rsidR="00D7244F" w:rsidRPr="005D3506" w:rsidRDefault="00000000">
      <w:pPr>
        <w:pStyle w:val="NoSpacing"/>
        <w:rPr>
          <w:rFonts w:cs="Times New Roman"/>
        </w:rPr>
      </w:pPr>
      <w:r w:rsidRPr="005D3506">
        <w:rPr>
          <w:rFonts w:cs="Times New Roman"/>
        </w:rPr>
        <w:t>Analyzes the evaluation results to identify the model with the best overall performance, considering factors like accuracy, precision, recall, and F1-score.</w:t>
      </w:r>
    </w:p>
    <w:p w14:paraId="5CE32E39" w14:textId="77777777" w:rsidR="00D7244F" w:rsidRPr="005D3506" w:rsidRDefault="00000000">
      <w:pPr>
        <w:pStyle w:val="NoSpacing"/>
        <w:rPr>
          <w:rFonts w:cs="Times New Roman"/>
        </w:rPr>
      </w:pPr>
      <w:r w:rsidRPr="005D3506">
        <w:rPr>
          <w:rFonts w:cs="Times New Roman"/>
        </w:rPr>
        <w:t>Selects the best performing model.</w:t>
      </w:r>
    </w:p>
    <w:p w14:paraId="12712A36" w14:textId="77777777" w:rsidR="00D7244F" w:rsidRPr="005D3506" w:rsidRDefault="00000000">
      <w:pPr>
        <w:pStyle w:val="NoSpacing"/>
        <w:rPr>
          <w:rFonts w:cs="Times New Roman"/>
        </w:rPr>
      </w:pPr>
      <w:r w:rsidRPr="005D3506">
        <w:rPr>
          <w:rFonts w:cs="Times New Roman"/>
        </w:rPr>
        <w:t>Evaluates the chosen model on a new unseen dataset (if available) to assess its generalizability.</w:t>
      </w:r>
    </w:p>
    <w:p w14:paraId="1A6D0381" w14:textId="77777777" w:rsidR="00D7244F" w:rsidRPr="005D3506" w:rsidRDefault="00D7244F">
      <w:pPr>
        <w:pStyle w:val="NoSpacing"/>
        <w:rPr>
          <w:rFonts w:cs="Times New Roman"/>
        </w:rPr>
      </w:pPr>
    </w:p>
    <w:p w14:paraId="632C33F1" w14:textId="77777777" w:rsidR="00D7244F" w:rsidRPr="005D3506" w:rsidRDefault="00000000">
      <w:pPr>
        <w:pStyle w:val="NoSpacing"/>
        <w:rPr>
          <w:rFonts w:cs="Times New Roman"/>
        </w:rPr>
      </w:pPr>
      <w:r w:rsidRPr="005D3506">
        <w:rPr>
          <w:rFonts w:cs="Times New Roman"/>
        </w:rPr>
        <w:t>8. Deployment and Continuous Improvement</w:t>
      </w:r>
    </w:p>
    <w:p w14:paraId="31D19AB7" w14:textId="77777777" w:rsidR="00D7244F" w:rsidRPr="005D3506" w:rsidRDefault="00000000">
      <w:pPr>
        <w:pStyle w:val="NoSpacing"/>
        <w:rPr>
          <w:rFonts w:cs="Times New Roman"/>
        </w:rPr>
      </w:pPr>
      <w:r w:rsidRPr="005D3506">
        <w:rPr>
          <w:rFonts w:cs="Times New Roman"/>
        </w:rPr>
        <w:t>Deploys the final model as a web application, API, or mobile app, allowing farmers to access crop recommendations based on their land conditions.</w:t>
      </w:r>
    </w:p>
    <w:p w14:paraId="5129231D" w14:textId="77777777" w:rsidR="00D7244F" w:rsidRPr="005D3506" w:rsidRDefault="00000000">
      <w:pPr>
        <w:pStyle w:val="NoSpacing"/>
        <w:rPr>
          <w:rFonts w:cs="Times New Roman"/>
        </w:rPr>
      </w:pPr>
      <w:r w:rsidRPr="005D3506">
        <w:rPr>
          <w:rFonts w:cs="Times New Roman"/>
        </w:rPr>
        <w:t>Monitors the model's performance in real-world scenarios and collects feedback from farmers.</w:t>
      </w:r>
    </w:p>
    <w:p w14:paraId="3234F810" w14:textId="77777777" w:rsidR="00D7244F" w:rsidRPr="005D3506" w:rsidRDefault="00000000">
      <w:pPr>
        <w:pStyle w:val="NoSpacing"/>
        <w:rPr>
          <w:rFonts w:cs="Times New Roman"/>
        </w:rPr>
      </w:pPr>
      <w:r w:rsidRPr="005D3506">
        <w:rPr>
          <w:rFonts w:cs="Times New Roman"/>
        </w:rPr>
        <w:t>Refines the model based on new data and feedback to maintain accuracy and improve its effectiveness over time.</w:t>
      </w:r>
    </w:p>
    <w:p w14:paraId="351D4033" w14:textId="77777777" w:rsidR="00D7244F" w:rsidRPr="005D3506" w:rsidRDefault="00D7244F">
      <w:pPr>
        <w:pStyle w:val="NoSpacing"/>
        <w:rPr>
          <w:rFonts w:cs="Times New Roman"/>
        </w:rPr>
      </w:pPr>
    </w:p>
    <w:p w14:paraId="3E34BBD2" w14:textId="77777777" w:rsidR="00D7244F" w:rsidRPr="005D3506" w:rsidRDefault="00000000">
      <w:pPr>
        <w:pStyle w:val="NoSpacing"/>
        <w:rPr>
          <w:rFonts w:cs="Times New Roman"/>
        </w:rPr>
      </w:pPr>
      <w:r w:rsidRPr="005D3506">
        <w:rPr>
          <w:rFonts w:cs="Times New Roman"/>
        </w:rPr>
        <w:t>9. Ethical Considerations</w:t>
      </w:r>
    </w:p>
    <w:p w14:paraId="08163239" w14:textId="77777777" w:rsidR="00D7244F" w:rsidRPr="005D3506" w:rsidRDefault="00000000">
      <w:pPr>
        <w:pStyle w:val="NoSpacing"/>
        <w:rPr>
          <w:rFonts w:cs="Times New Roman"/>
        </w:rPr>
      </w:pPr>
      <w:r w:rsidRPr="005D3506">
        <w:rPr>
          <w:rFonts w:cs="Times New Roman"/>
        </w:rPr>
        <w:t>Ensures fairness and transparency in crop recommendations, avoiding bias towards specific crops or favoring large-scale agriculture over small-scale farming.</w:t>
      </w:r>
    </w:p>
    <w:p w14:paraId="56915A65" w14:textId="77777777" w:rsidR="00D7244F" w:rsidRPr="005D3506" w:rsidRDefault="00000000">
      <w:pPr>
        <w:pStyle w:val="NoSpacing"/>
        <w:rPr>
          <w:rFonts w:cs="Times New Roman"/>
        </w:rPr>
      </w:pPr>
      <w:r w:rsidRPr="005D3506">
        <w:rPr>
          <w:rFonts w:cs="Times New Roman"/>
        </w:rPr>
        <w:t>Protects user privacy by implementing appropriate data security measures.</w:t>
      </w:r>
    </w:p>
    <w:p w14:paraId="2145BC8B" w14:textId="77777777" w:rsidR="00D7244F" w:rsidRPr="005D3506" w:rsidRDefault="00000000">
      <w:pPr>
        <w:pStyle w:val="NoSpacing"/>
        <w:rPr>
          <w:rFonts w:cs="Times New Roman"/>
        </w:rPr>
      </w:pPr>
      <w:r w:rsidRPr="005D3506">
        <w:rPr>
          <w:rFonts w:cs="Times New Roman"/>
        </w:rPr>
        <w:t>Promotes responsible use of the system, avoiding over-reliance on technology and encouraging farmers to maintain good agricultural practices.</w:t>
      </w:r>
    </w:p>
    <w:p w14:paraId="0B5EF0E6" w14:textId="77777777" w:rsidR="00D7244F" w:rsidRPr="005D3506" w:rsidRDefault="00D7244F">
      <w:pPr>
        <w:pStyle w:val="NoSpacing"/>
        <w:rPr>
          <w:rFonts w:cs="Times New Roman"/>
        </w:rPr>
      </w:pPr>
    </w:p>
    <w:p w14:paraId="544C5735" w14:textId="77777777" w:rsidR="00D7244F" w:rsidRPr="005D3506" w:rsidRDefault="00D7244F">
      <w:pPr>
        <w:pStyle w:val="NoSpacing"/>
        <w:rPr>
          <w:rFonts w:cs="Times New Roman"/>
        </w:rPr>
      </w:pPr>
    </w:p>
    <w:p w14:paraId="0FBA7A2D" w14:textId="77777777" w:rsidR="00D7244F" w:rsidRPr="005D3506" w:rsidRDefault="00000000">
      <w:pPr>
        <w:pStyle w:val="Body"/>
        <w:rPr>
          <w:rStyle w:val="Strong"/>
          <w:rFonts w:cs="Times New Roman"/>
        </w:rPr>
      </w:pPr>
      <w:r w:rsidRPr="005D3506">
        <w:rPr>
          <w:rStyle w:val="Strong"/>
          <w:rFonts w:cs="Times New Roman"/>
          <w:lang w:val="de-DE"/>
        </w:rPr>
        <w:t xml:space="preserve">   3.1 input Dataset</w:t>
      </w:r>
    </w:p>
    <w:p w14:paraId="7FEDD5BA" w14:textId="77777777" w:rsidR="00D7244F" w:rsidRPr="005D3506" w:rsidRDefault="00000000">
      <w:pPr>
        <w:pStyle w:val="Body"/>
        <w:rPr>
          <w:rFonts w:cs="Times New Roman"/>
        </w:rPr>
      </w:pPr>
      <w:r w:rsidRPr="005D3506">
        <w:rPr>
          <w:rFonts w:cs="Times New Roman"/>
          <w:lang w:val="en-US"/>
        </w:rPr>
        <w:t>For a crop recommendation system, the dataset typically contains 8 features that capture various factors influencing crop growth and yield.</w:t>
      </w:r>
      <w:r w:rsidRPr="005D3506">
        <w:rPr>
          <w:rFonts w:cs="Times New Roman"/>
          <w:kern w:val="0"/>
          <w:lang w:val="en-US"/>
        </w:rPr>
        <w:t xml:space="preserve"> </w:t>
      </w:r>
      <w:r w:rsidRPr="005D3506">
        <w:rPr>
          <w:rFonts w:cs="Times New Roman"/>
          <w:lang w:val="en-US"/>
        </w:rPr>
        <w:t>Below are the features and their descriptions:</w:t>
      </w:r>
    </w:p>
    <w:p w14:paraId="622D486A" w14:textId="77777777" w:rsidR="00D7244F" w:rsidRPr="005D3506" w:rsidRDefault="00D7244F">
      <w:pPr>
        <w:pStyle w:val="Body"/>
        <w:rPr>
          <w:rFonts w:cs="Times New Roman"/>
        </w:rPr>
      </w:pPr>
    </w:p>
    <w:p w14:paraId="7E3FF07B" w14:textId="77777777" w:rsidR="00D7244F" w:rsidRPr="005D3506" w:rsidRDefault="00000000">
      <w:pPr>
        <w:pStyle w:val="Body"/>
        <w:ind w:firstLine="720"/>
        <w:rPr>
          <w:rStyle w:val="Strong"/>
          <w:rFonts w:cs="Times New Roman"/>
        </w:rPr>
      </w:pPr>
      <w:r w:rsidRPr="005D3506">
        <w:rPr>
          <w:rStyle w:val="Strong"/>
          <w:rFonts w:cs="Times New Roman"/>
        </w:rPr>
        <w:t>3.1.1 Detailed Features of the Dataset</w:t>
      </w:r>
    </w:p>
    <w:p w14:paraId="75F9A70D" w14:textId="77777777" w:rsidR="00D7244F" w:rsidRPr="005D3506" w:rsidRDefault="00D7244F">
      <w:pPr>
        <w:pStyle w:val="Body"/>
        <w:rPr>
          <w:rFonts w:cs="Times New Roman"/>
        </w:rPr>
      </w:pPr>
    </w:p>
    <w:p w14:paraId="058A8E0B" w14:textId="77777777" w:rsidR="00D7244F" w:rsidRPr="005D3506" w:rsidRDefault="00000000">
      <w:pPr>
        <w:pStyle w:val="Body"/>
        <w:rPr>
          <w:rFonts w:cs="Times New Roman"/>
        </w:rPr>
      </w:pPr>
      <w:r w:rsidRPr="005D3506">
        <w:rPr>
          <w:rFonts w:cs="Times New Roman"/>
          <w:lang w:val="en-US"/>
        </w:rPr>
        <w:t>N (Nitrogen Content): Amount of nitrogen present in the soil.</w:t>
      </w:r>
    </w:p>
    <w:p w14:paraId="2F77FA43" w14:textId="77777777" w:rsidR="00D7244F" w:rsidRPr="005D3506" w:rsidRDefault="00000000">
      <w:pPr>
        <w:pStyle w:val="Body"/>
        <w:rPr>
          <w:rFonts w:cs="Times New Roman"/>
        </w:rPr>
      </w:pPr>
      <w:r w:rsidRPr="005D3506">
        <w:rPr>
          <w:rFonts w:cs="Times New Roman"/>
          <w:lang w:val="en-US"/>
        </w:rPr>
        <w:t xml:space="preserve">P (Phosphorus Content): Amount of phosphorus in the soil. </w:t>
      </w:r>
    </w:p>
    <w:p w14:paraId="28C8B402" w14:textId="77777777" w:rsidR="00D7244F" w:rsidRPr="005D3506" w:rsidRDefault="00000000">
      <w:pPr>
        <w:pStyle w:val="Body"/>
        <w:rPr>
          <w:rFonts w:cs="Times New Roman"/>
        </w:rPr>
      </w:pPr>
      <w:r w:rsidRPr="005D3506">
        <w:rPr>
          <w:rFonts w:cs="Times New Roman"/>
          <w:lang w:val="en-US"/>
        </w:rPr>
        <w:t xml:space="preserve">K (Potassium Content): Potassium content in the soil. </w:t>
      </w:r>
    </w:p>
    <w:p w14:paraId="36AE7822" w14:textId="77777777" w:rsidR="00D7244F" w:rsidRPr="005D3506" w:rsidRDefault="00000000">
      <w:pPr>
        <w:pStyle w:val="Body"/>
        <w:rPr>
          <w:rFonts w:cs="Times New Roman"/>
        </w:rPr>
      </w:pPr>
      <w:r w:rsidRPr="005D3506">
        <w:rPr>
          <w:rFonts w:cs="Times New Roman"/>
          <w:lang w:val="it-IT"/>
        </w:rPr>
        <w:t>Temperature (</w:t>
      </w:r>
      <w:r w:rsidRPr="005D3506">
        <w:rPr>
          <w:rFonts w:cs="Times New Roman"/>
          <w:lang w:val="en-US"/>
        </w:rPr>
        <w:t>°C): The average temperature of the region.</w:t>
      </w:r>
    </w:p>
    <w:p w14:paraId="5E438E29" w14:textId="77777777" w:rsidR="00D7244F" w:rsidRPr="005D3506" w:rsidRDefault="00000000">
      <w:pPr>
        <w:pStyle w:val="Body"/>
        <w:rPr>
          <w:rFonts w:cs="Times New Roman"/>
        </w:rPr>
      </w:pPr>
      <w:r w:rsidRPr="005D3506">
        <w:rPr>
          <w:rFonts w:cs="Times New Roman"/>
          <w:lang w:val="en-US"/>
        </w:rPr>
        <w:t>Humidity (%): The amount of moisture in the air, which affects transpiration and crop water needs.</w:t>
      </w:r>
    </w:p>
    <w:p w14:paraId="60B1A49E" w14:textId="77777777" w:rsidR="00D7244F" w:rsidRPr="005D3506" w:rsidRDefault="00000000">
      <w:pPr>
        <w:pStyle w:val="Body"/>
        <w:rPr>
          <w:rFonts w:cs="Times New Roman"/>
        </w:rPr>
      </w:pPr>
      <w:r w:rsidRPr="005D3506">
        <w:rPr>
          <w:rFonts w:cs="Times New Roman"/>
          <w:lang w:val="en-US"/>
        </w:rPr>
        <w:t>pH Level: pH of the soil, indicating its acidity or alkalinity.</w:t>
      </w:r>
    </w:p>
    <w:p w14:paraId="1A05268E" w14:textId="77777777" w:rsidR="00D7244F" w:rsidRPr="005D3506" w:rsidRDefault="00000000">
      <w:pPr>
        <w:pStyle w:val="Body"/>
        <w:rPr>
          <w:rFonts w:cs="Times New Roman"/>
        </w:rPr>
      </w:pPr>
      <w:r w:rsidRPr="005D3506">
        <w:rPr>
          <w:rFonts w:cs="Times New Roman"/>
          <w:lang w:val="en-US"/>
        </w:rPr>
        <w:lastRenderedPageBreak/>
        <w:t>Rainfall (mm): Amount of rainfall received, affecting water availability for crops.</w:t>
      </w:r>
    </w:p>
    <w:p w14:paraId="16D8BA6A" w14:textId="74EAEE9F" w:rsidR="00D7244F" w:rsidRPr="005D3506" w:rsidRDefault="00000000">
      <w:pPr>
        <w:pStyle w:val="Body"/>
        <w:rPr>
          <w:rFonts w:cs="Times New Roman"/>
        </w:rPr>
      </w:pPr>
      <w:r w:rsidRPr="005D3506">
        <w:rPr>
          <w:rFonts w:cs="Times New Roman"/>
          <w:lang w:val="en-US"/>
        </w:rPr>
        <w:t>Crop Type (Target Variable): The type of crop recommended based on the given input features, such as wheat, rice, maize, etc.</w:t>
      </w:r>
    </w:p>
    <w:p w14:paraId="13741F38" w14:textId="77777777" w:rsidR="00D7244F" w:rsidRPr="005D3506" w:rsidRDefault="00D7244F">
      <w:pPr>
        <w:pStyle w:val="Body"/>
        <w:rPr>
          <w:rFonts w:cs="Times New Roman"/>
        </w:rPr>
      </w:pPr>
    </w:p>
    <w:p w14:paraId="68DE6F59" w14:textId="77777777" w:rsidR="00D7244F" w:rsidRPr="005D3506" w:rsidRDefault="00000000">
      <w:pPr>
        <w:pStyle w:val="ListParagraph"/>
        <w:numPr>
          <w:ilvl w:val="1"/>
          <w:numId w:val="13"/>
        </w:numPr>
        <w:spacing w:before="193" w:line="360" w:lineRule="auto"/>
        <w:ind w:right="181"/>
        <w:jc w:val="both"/>
        <w:rPr>
          <w:rFonts w:cs="Times New Roman"/>
          <w:b/>
          <w:bCs/>
        </w:rPr>
      </w:pPr>
      <w:r w:rsidRPr="005D3506">
        <w:rPr>
          <w:rFonts w:cs="Times New Roman"/>
          <w:b/>
          <w:bCs/>
        </w:rPr>
        <w:t xml:space="preserve"> Data Pre-processing</w:t>
      </w:r>
    </w:p>
    <w:p w14:paraId="38629887" w14:textId="77777777" w:rsidR="00D7244F" w:rsidRPr="005D3506" w:rsidRDefault="00000000">
      <w:pPr>
        <w:pStyle w:val="Body"/>
        <w:keepNext/>
        <w:keepLines/>
        <w:widowControl/>
        <w:spacing w:before="77" w:after="40" w:line="276" w:lineRule="auto"/>
        <w:rPr>
          <w:rFonts w:cs="Times New Roman"/>
        </w:rPr>
      </w:pPr>
      <w:r w:rsidRPr="005D3506">
        <w:rPr>
          <w:rFonts w:cs="Times New Roman"/>
          <w:lang w:val="en-US"/>
        </w:rPr>
        <w:t>Pre-processing the data is a crucial step in ensuring that the dataset is ready for building a crop recommendation model. It involves cleaning the data, handling missing values, and transforming categorical data into numerical formats, among other steps.</w:t>
      </w:r>
    </w:p>
    <w:p w14:paraId="39823BCD" w14:textId="77777777" w:rsidR="00D7244F" w:rsidRPr="005D3506" w:rsidRDefault="00000000">
      <w:pPr>
        <w:pStyle w:val="Body"/>
        <w:keepNext/>
        <w:keepLines/>
        <w:widowControl/>
        <w:spacing w:before="77" w:after="40" w:line="276" w:lineRule="auto"/>
        <w:rPr>
          <w:rFonts w:cs="Times New Roman"/>
        </w:rPr>
      </w:pPr>
      <w:r w:rsidRPr="005D3506">
        <w:rPr>
          <w:rStyle w:val="Strong"/>
          <w:rFonts w:cs="Times New Roman"/>
        </w:rPr>
        <w:t>Handling Missing Values</w:t>
      </w:r>
      <w:r w:rsidRPr="005D3506">
        <w:rPr>
          <w:rFonts w:cs="Times New Roman"/>
        </w:rPr>
        <w:t>:</w:t>
      </w:r>
      <w:r w:rsidRPr="005D3506">
        <w:rPr>
          <w:rFonts w:cs="Times New Roman"/>
        </w:rPr>
        <w:br/>
      </w:r>
      <w:r w:rsidRPr="005D3506">
        <w:rPr>
          <w:rFonts w:cs="Times New Roman"/>
          <w:lang w:val="en-US"/>
        </w:rPr>
        <w:t>Missing values in features like soil nutrients (N, P, K) were filled using mean imputation to maintain data integrity. If a feature had no missing values, no imputation was applied.</w:t>
      </w:r>
    </w:p>
    <w:p w14:paraId="543CE942" w14:textId="77777777" w:rsidR="00D7244F" w:rsidRPr="005D3506" w:rsidRDefault="00000000">
      <w:pPr>
        <w:pStyle w:val="NormalWeb"/>
        <w:rPr>
          <w:rFonts w:cs="Times New Roman"/>
        </w:rPr>
      </w:pPr>
      <w:r w:rsidRPr="005D3506">
        <w:rPr>
          <w:rStyle w:val="Strong"/>
          <w:rFonts w:cs="Times New Roman"/>
        </w:rPr>
        <w:t>Dropping Unnecessary Columns</w:t>
      </w:r>
      <w:r w:rsidRPr="005D3506">
        <w:rPr>
          <w:rFonts w:cs="Times New Roman"/>
        </w:rPr>
        <w:t>:</w:t>
      </w:r>
      <w:r w:rsidRPr="005D3506">
        <w:rPr>
          <w:rFonts w:cs="Times New Roman"/>
        </w:rPr>
        <w:br/>
        <w:t>No columns were dropped, as all features contribute significantly to crop recommendation.</w:t>
      </w:r>
    </w:p>
    <w:p w14:paraId="3FCD7540" w14:textId="77777777" w:rsidR="00D7244F" w:rsidRPr="005D3506" w:rsidRDefault="00000000">
      <w:pPr>
        <w:pStyle w:val="NormalWeb"/>
        <w:rPr>
          <w:rFonts w:cs="Times New Roman"/>
        </w:rPr>
      </w:pPr>
      <w:r w:rsidRPr="005D3506">
        <w:rPr>
          <w:rStyle w:val="Strong"/>
          <w:rFonts w:cs="Times New Roman"/>
        </w:rPr>
        <w:t>Encoding Categorical Features</w:t>
      </w:r>
      <w:r w:rsidRPr="005D3506">
        <w:rPr>
          <w:rFonts w:cs="Times New Roman"/>
        </w:rPr>
        <w:t>:</w:t>
      </w:r>
      <w:r w:rsidRPr="005D3506">
        <w:rPr>
          <w:rFonts w:cs="Times New Roman"/>
        </w:rPr>
        <w:br/>
        <w:t>Label Encoder was used to convert categorical variable like crop type into numerical form, ensuring compatibility with machine learning models.</w:t>
      </w:r>
    </w:p>
    <w:p w14:paraId="4817DDC9" w14:textId="77777777" w:rsidR="00D7244F" w:rsidRPr="005D3506" w:rsidRDefault="00000000">
      <w:pPr>
        <w:pStyle w:val="NormalWeb"/>
        <w:rPr>
          <w:rFonts w:cs="Times New Roman"/>
        </w:rPr>
      </w:pPr>
      <w:r w:rsidRPr="005D3506">
        <w:rPr>
          <w:rStyle w:val="Strong"/>
          <w:rFonts w:cs="Times New Roman"/>
        </w:rPr>
        <w:t>Feature Scaling</w:t>
      </w:r>
      <w:r w:rsidRPr="005D3506">
        <w:rPr>
          <w:rFonts w:cs="Times New Roman"/>
        </w:rPr>
        <w:t>:</w:t>
      </w:r>
      <w:r w:rsidRPr="005D3506">
        <w:rPr>
          <w:rFonts w:cs="Times New Roman"/>
        </w:rPr>
        <w:br/>
        <w:t>Min-Max scaling was applied to continuous features such as temperature, rainfall, and pH, bringing them into the range [0,1] to ensure uniformity across the dataset and improve model performance.</w:t>
      </w:r>
    </w:p>
    <w:p w14:paraId="56A43113" w14:textId="77777777" w:rsidR="00D7244F" w:rsidRPr="005D3506" w:rsidRDefault="00000000">
      <w:pPr>
        <w:pStyle w:val="NormalWeb"/>
        <w:rPr>
          <w:rFonts w:cs="Times New Roman"/>
        </w:rPr>
      </w:pPr>
      <w:r w:rsidRPr="005D3506">
        <w:rPr>
          <w:rStyle w:val="Strong"/>
          <w:rFonts w:cs="Times New Roman"/>
        </w:rPr>
        <w:t>Feature Selection</w:t>
      </w:r>
      <w:r w:rsidRPr="005D3506">
        <w:rPr>
          <w:rFonts w:cs="Times New Roman"/>
        </w:rPr>
        <w:t>:</w:t>
      </w:r>
      <w:r w:rsidRPr="005D3506">
        <w:rPr>
          <w:rFonts w:cs="Times New Roman"/>
        </w:rPr>
        <w:br/>
        <w:t>Correlation analysis was used to identify redundant or highly correlated features, while Recursive Feature Elimination (RFE) was tested to ensure that the most relevant features were selected.</w:t>
      </w:r>
    </w:p>
    <w:p w14:paraId="73FB838F" w14:textId="77777777" w:rsidR="00D7244F" w:rsidRPr="005D3506" w:rsidRDefault="00000000">
      <w:pPr>
        <w:pStyle w:val="NormalWeb"/>
        <w:rPr>
          <w:rFonts w:cs="Times New Roman"/>
        </w:rPr>
      </w:pPr>
      <w:r w:rsidRPr="005D3506">
        <w:rPr>
          <w:rStyle w:val="Strong"/>
          <w:rFonts w:cs="Times New Roman"/>
        </w:rPr>
        <w:t>Data Splitting</w:t>
      </w:r>
      <w:r w:rsidRPr="005D3506">
        <w:rPr>
          <w:rFonts w:cs="Times New Roman"/>
        </w:rPr>
        <w:t>:</w:t>
      </w:r>
      <w:r w:rsidRPr="005D3506">
        <w:rPr>
          <w:rFonts w:cs="Times New Roman"/>
        </w:rPr>
        <w:br/>
        <w:t xml:space="preserve">The dataset was split into 80% training and 20% testing sets, ensuring model evaluation on unseen data. </w:t>
      </w:r>
    </w:p>
    <w:p w14:paraId="12F3071A" w14:textId="77777777" w:rsidR="00D7244F" w:rsidRPr="005D3506" w:rsidRDefault="00000000">
      <w:pPr>
        <w:pStyle w:val="NormalWeb"/>
        <w:rPr>
          <w:rFonts w:cs="Times New Roman"/>
        </w:rPr>
      </w:pPr>
      <w:r w:rsidRPr="005D3506">
        <w:rPr>
          <w:rStyle w:val="Strong"/>
          <w:rFonts w:cs="Times New Roman"/>
        </w:rPr>
        <w:t>Outlier Detection and Handling</w:t>
      </w:r>
      <w:r w:rsidRPr="005D3506">
        <w:rPr>
          <w:rFonts w:cs="Times New Roman"/>
        </w:rPr>
        <w:t>:</w:t>
      </w:r>
      <w:r w:rsidRPr="005D3506">
        <w:rPr>
          <w:rFonts w:cs="Times New Roman"/>
        </w:rPr>
        <w:br/>
        <w:t>Outliers in continuous features such as temperature were detected using z-scores and retained if deemed agronomically significant.</w:t>
      </w:r>
    </w:p>
    <w:p w14:paraId="1064378E" w14:textId="77777777" w:rsidR="00D7244F" w:rsidRPr="005D3506" w:rsidRDefault="00D7244F">
      <w:pPr>
        <w:pStyle w:val="NormalWeb"/>
        <w:rPr>
          <w:rFonts w:cs="Times New Roman"/>
        </w:rPr>
      </w:pPr>
    </w:p>
    <w:p w14:paraId="6FB40485" w14:textId="77777777" w:rsidR="00D7244F" w:rsidRPr="005D3506" w:rsidRDefault="00000000">
      <w:pPr>
        <w:pStyle w:val="Body"/>
        <w:keepNext/>
        <w:keepLines/>
        <w:widowControl/>
        <w:tabs>
          <w:tab w:val="left" w:pos="430"/>
        </w:tabs>
        <w:spacing w:before="77" w:after="40" w:line="276" w:lineRule="auto"/>
        <w:rPr>
          <w:rFonts w:cs="Times New Roman"/>
          <w:b/>
          <w:bCs/>
        </w:rPr>
      </w:pPr>
      <w:r w:rsidRPr="005D3506">
        <w:rPr>
          <w:rFonts w:cs="Times New Roman"/>
          <w:b/>
          <w:bCs/>
          <w:lang w:val="en-US"/>
        </w:rPr>
        <w:tab/>
        <w:t>3.3 Model Building</w:t>
      </w:r>
    </w:p>
    <w:p w14:paraId="681E5C86" w14:textId="77777777" w:rsidR="00D7244F" w:rsidRPr="005D3506" w:rsidRDefault="00000000">
      <w:pPr>
        <w:pStyle w:val="NoSpacing"/>
        <w:rPr>
          <w:rFonts w:cs="Times New Roman"/>
        </w:rPr>
      </w:pPr>
      <w:r w:rsidRPr="005D3506">
        <w:rPr>
          <w:rFonts w:cs="Times New Roman"/>
        </w:rPr>
        <w:t xml:space="preserve">The model-building process in the project involves several key functions. First, train_test_split() is used to divide the dataset into training and testing sets. StandardScaler () is applied to normalize the data for consistent model performance. </w:t>
      </w:r>
    </w:p>
    <w:p w14:paraId="6FD06468" w14:textId="77777777" w:rsidR="00D7244F" w:rsidRPr="005D3506" w:rsidRDefault="00D7244F">
      <w:pPr>
        <w:pStyle w:val="NoSpacing"/>
        <w:rPr>
          <w:rFonts w:cs="Times New Roman"/>
        </w:rPr>
      </w:pPr>
    </w:p>
    <w:p w14:paraId="28A8E0EB" w14:textId="77777777" w:rsidR="00D7244F" w:rsidRPr="005D3506" w:rsidRDefault="00000000">
      <w:pPr>
        <w:pStyle w:val="NoSpacing"/>
        <w:rPr>
          <w:rFonts w:cs="Times New Roman"/>
        </w:rPr>
      </w:pPr>
      <w:r w:rsidRPr="005D3506">
        <w:rPr>
          <w:rFonts w:cs="Times New Roman"/>
        </w:rPr>
        <w:t xml:space="preserve"> Preparing Data</w:t>
      </w:r>
    </w:p>
    <w:p w14:paraId="71C96A04" w14:textId="77777777" w:rsidR="00D7244F" w:rsidRPr="005D3506" w:rsidRDefault="00000000">
      <w:pPr>
        <w:pStyle w:val="NoSpacing"/>
        <w:rPr>
          <w:rFonts w:cs="Times New Roman"/>
        </w:rPr>
      </w:pPr>
      <w:r w:rsidRPr="005D3506">
        <w:rPr>
          <w:rFonts w:cs="Times New Roman"/>
        </w:rPr>
        <w:t>The dataset is divided into two parts: features (X) and the target variable (y).</w:t>
      </w:r>
    </w:p>
    <w:p w14:paraId="56F502B4" w14:textId="77777777" w:rsidR="00D7244F" w:rsidRPr="005D3506" w:rsidRDefault="00000000">
      <w:pPr>
        <w:pStyle w:val="NoSpacing"/>
        <w:rPr>
          <w:rFonts w:cs="Times New Roman"/>
        </w:rPr>
      </w:pPr>
      <w:r w:rsidRPr="005D3506">
        <w:rPr>
          <w:rFonts w:cs="Times New Roman"/>
        </w:rPr>
        <w:t>X: Represents various factors influencing crop growth, such as soil characteristics (pH, nitrogen content, phosphorus levels, potassium levels), weather conditions (temperature, humidity, rainfall).</w:t>
      </w:r>
    </w:p>
    <w:p w14:paraId="107598EC" w14:textId="77777777" w:rsidR="00D7244F" w:rsidRPr="005D3506" w:rsidRDefault="00000000">
      <w:pPr>
        <w:pStyle w:val="NoSpacing"/>
        <w:rPr>
          <w:rFonts w:cs="Times New Roman"/>
        </w:rPr>
      </w:pPr>
      <w:r w:rsidRPr="005D3506">
        <w:rPr>
          <w:rFonts w:cs="Times New Roman"/>
        </w:rPr>
        <w:t>y: Represents the recommended crop based on the feature inputs.</w:t>
      </w:r>
    </w:p>
    <w:p w14:paraId="0A784DEF" w14:textId="77777777" w:rsidR="00D7244F" w:rsidRPr="005D3506" w:rsidRDefault="00D7244F">
      <w:pPr>
        <w:pStyle w:val="NoSpacing"/>
        <w:rPr>
          <w:rFonts w:cs="Times New Roman"/>
        </w:rPr>
      </w:pPr>
    </w:p>
    <w:p w14:paraId="44528624" w14:textId="77777777" w:rsidR="00D7244F" w:rsidRPr="005D3506" w:rsidRDefault="00D7244F">
      <w:pPr>
        <w:pStyle w:val="NoSpacing"/>
        <w:rPr>
          <w:rFonts w:cs="Times New Roman"/>
        </w:rPr>
      </w:pPr>
    </w:p>
    <w:p w14:paraId="2CF0F563" w14:textId="77777777" w:rsidR="00D7244F" w:rsidRPr="005D3506" w:rsidRDefault="00000000">
      <w:pPr>
        <w:pStyle w:val="NoSpacing"/>
        <w:rPr>
          <w:rFonts w:cs="Times New Roman"/>
        </w:rPr>
      </w:pPr>
      <w:r w:rsidRPr="005D3506">
        <w:rPr>
          <w:rFonts w:cs="Times New Roman"/>
        </w:rPr>
        <w:t>Data Division</w:t>
      </w:r>
    </w:p>
    <w:p w14:paraId="3302966E" w14:textId="77777777" w:rsidR="00D7244F" w:rsidRPr="005D3506" w:rsidRDefault="00000000">
      <w:pPr>
        <w:pStyle w:val="NoSpacing"/>
        <w:rPr>
          <w:rFonts w:cs="Times New Roman"/>
        </w:rPr>
      </w:pPr>
      <w:r w:rsidRPr="005D3506">
        <w:rPr>
          <w:rFonts w:cs="Times New Roman"/>
        </w:rPr>
        <w:t>The dataset was split into a training set (80%) and a testing set (20%).</w:t>
      </w:r>
    </w:p>
    <w:p w14:paraId="0551CE09" w14:textId="77777777" w:rsidR="00D7244F" w:rsidRPr="005D3506" w:rsidRDefault="00000000">
      <w:pPr>
        <w:pStyle w:val="NoSpacing"/>
        <w:rPr>
          <w:rFonts w:cs="Times New Roman"/>
        </w:rPr>
      </w:pPr>
      <w:r w:rsidRPr="005D3506">
        <w:rPr>
          <w:rFonts w:cs="Times New Roman"/>
        </w:rPr>
        <w:t xml:space="preserve">This division allows the model to learn from the training data while providing an unbiased </w:t>
      </w:r>
      <w:r w:rsidRPr="005D3506">
        <w:rPr>
          <w:rFonts w:cs="Times New Roman"/>
        </w:rPr>
        <w:lastRenderedPageBreak/>
        <w:t>evaluation of its performance on unseen data.</w:t>
      </w:r>
    </w:p>
    <w:p w14:paraId="2E59DB1B" w14:textId="77777777" w:rsidR="00D7244F" w:rsidRPr="005D3506" w:rsidRDefault="00000000">
      <w:pPr>
        <w:pStyle w:val="NoSpacing"/>
        <w:rPr>
          <w:rFonts w:cs="Times New Roman"/>
        </w:rPr>
      </w:pPr>
      <w:r w:rsidRPr="005D3506">
        <w:rPr>
          <w:rFonts w:cs="Times New Roman"/>
        </w:rPr>
        <w:t>Training of Models</w:t>
      </w:r>
    </w:p>
    <w:p w14:paraId="48375840" w14:textId="77777777" w:rsidR="00D7244F" w:rsidRPr="005D3506" w:rsidRDefault="00000000">
      <w:pPr>
        <w:pStyle w:val="NoSpacing"/>
        <w:rPr>
          <w:rFonts w:cs="Times New Roman"/>
        </w:rPr>
      </w:pPr>
      <w:r w:rsidRPr="005D3506">
        <w:rPr>
          <w:rFonts w:cs="Times New Roman"/>
        </w:rPr>
        <w:t>Multiple models were trained and evaluated, including:</w:t>
      </w:r>
    </w:p>
    <w:p w14:paraId="0E4166FF" w14:textId="77777777" w:rsidR="00D7244F" w:rsidRPr="005D3506" w:rsidRDefault="00D7244F">
      <w:pPr>
        <w:pStyle w:val="NoSpacing"/>
        <w:rPr>
          <w:rFonts w:cs="Times New Roman"/>
        </w:rPr>
      </w:pPr>
    </w:p>
    <w:p w14:paraId="7E18ECA5" w14:textId="77777777" w:rsidR="00D7244F" w:rsidRPr="005D3506" w:rsidRDefault="00000000">
      <w:pPr>
        <w:pStyle w:val="NoSpacing"/>
        <w:rPr>
          <w:rFonts w:cs="Times New Roman"/>
        </w:rPr>
      </w:pPr>
      <w:r w:rsidRPr="005D3506">
        <w:rPr>
          <w:rFonts w:cs="Times New Roman"/>
        </w:rPr>
        <w:t>Logistic Regression:</w:t>
      </w:r>
    </w:p>
    <w:p w14:paraId="1D3B75FF" w14:textId="77777777" w:rsidR="00D7244F" w:rsidRPr="005D3506" w:rsidRDefault="00000000">
      <w:pPr>
        <w:pStyle w:val="NoSpacing"/>
        <w:rPr>
          <w:rFonts w:cs="Times New Roman"/>
        </w:rPr>
      </w:pPr>
      <w:r w:rsidRPr="005D3506">
        <w:rPr>
          <w:rFonts w:cs="Times New Roman"/>
        </w:rPr>
        <w:t>A simple and interpretable model that estimates the probability of a particular crop being suitable for the given environmental conditions and soil characteristics.</w:t>
      </w:r>
    </w:p>
    <w:p w14:paraId="0D2A7B73" w14:textId="77777777" w:rsidR="00D7244F" w:rsidRPr="005D3506" w:rsidRDefault="00000000">
      <w:pPr>
        <w:pStyle w:val="NoSpacing"/>
        <w:rPr>
          <w:rFonts w:cs="Times New Roman"/>
        </w:rPr>
      </w:pPr>
      <w:r w:rsidRPr="005D3506">
        <w:rPr>
          <w:rFonts w:cs="Times New Roman"/>
        </w:rPr>
        <w:t xml:space="preserve">The logistic regression model is trained to predict the probability of recommending a specific crop based on factors like soil pH, rainfall, temperature, and nutrient content. </w:t>
      </w:r>
    </w:p>
    <w:p w14:paraId="31CEAD04" w14:textId="77777777" w:rsidR="00D7244F" w:rsidRPr="005D3506" w:rsidRDefault="00D7244F">
      <w:pPr>
        <w:pStyle w:val="NoSpacing"/>
        <w:rPr>
          <w:rFonts w:cs="Times New Roman"/>
        </w:rPr>
      </w:pPr>
    </w:p>
    <w:p w14:paraId="60D03BCE" w14:textId="77777777" w:rsidR="00D7244F" w:rsidRPr="005D3506" w:rsidRDefault="00000000">
      <w:pPr>
        <w:pStyle w:val="NoSpacing"/>
        <w:rPr>
          <w:rFonts w:cs="Times New Roman"/>
        </w:rPr>
      </w:pPr>
      <w:r w:rsidRPr="005D3506">
        <w:rPr>
          <w:rFonts w:cs="Times New Roman"/>
        </w:rPr>
        <w:t>Naive Bayes:</w:t>
      </w:r>
    </w:p>
    <w:p w14:paraId="2F93475F" w14:textId="77777777" w:rsidR="00D7244F" w:rsidRPr="005D3506" w:rsidRDefault="00000000">
      <w:pPr>
        <w:pStyle w:val="NoSpacing"/>
        <w:rPr>
          <w:rFonts w:cs="Times New Roman"/>
        </w:rPr>
      </w:pPr>
      <w:r w:rsidRPr="005D3506">
        <w:rPr>
          <w:rFonts w:cs="Times New Roman"/>
        </w:rPr>
        <w:t>The Gaussian Naive Bayes model was employed due to its effectiveness with independent features.</w:t>
      </w:r>
    </w:p>
    <w:p w14:paraId="4025D2D1" w14:textId="77777777" w:rsidR="00D7244F" w:rsidRPr="005D3506" w:rsidRDefault="00000000">
      <w:pPr>
        <w:pStyle w:val="NoSpacing"/>
        <w:rPr>
          <w:rFonts w:cs="Times New Roman"/>
        </w:rPr>
      </w:pPr>
      <w:r w:rsidRPr="005D3506">
        <w:rPr>
          <w:rFonts w:cs="Times New Roman"/>
        </w:rPr>
        <w:t>This method is effective when the feature independence assumption holds, allowing the model to calculate the probability of each crop being suitable given the current conditions.</w:t>
      </w:r>
    </w:p>
    <w:p w14:paraId="06156476" w14:textId="77777777" w:rsidR="00D7244F" w:rsidRPr="005D3506" w:rsidRDefault="00D7244F">
      <w:pPr>
        <w:pStyle w:val="NoSpacing"/>
        <w:rPr>
          <w:rFonts w:cs="Times New Roman"/>
        </w:rPr>
      </w:pPr>
    </w:p>
    <w:p w14:paraId="7DBBAFBF" w14:textId="77777777" w:rsidR="00D7244F" w:rsidRPr="005D3506" w:rsidRDefault="00000000">
      <w:pPr>
        <w:pStyle w:val="NoSpacing"/>
        <w:rPr>
          <w:rFonts w:cs="Times New Roman"/>
        </w:rPr>
      </w:pPr>
      <w:r w:rsidRPr="005D3506">
        <w:rPr>
          <w:rFonts w:cs="Times New Roman"/>
        </w:rPr>
        <w:t>K-Nearest Neighbors (KNN):</w:t>
      </w:r>
    </w:p>
    <w:p w14:paraId="24522B06" w14:textId="77777777" w:rsidR="00D7244F" w:rsidRPr="005D3506" w:rsidRDefault="00000000">
      <w:pPr>
        <w:pStyle w:val="NoSpacing"/>
        <w:rPr>
          <w:rFonts w:cs="Times New Roman"/>
        </w:rPr>
      </w:pPr>
      <w:r w:rsidRPr="005D3506">
        <w:rPr>
          <w:rFonts w:cs="Times New Roman"/>
        </w:rPr>
        <w:t xml:space="preserve">The KNN classifier is trained to recommend the most suitable crop based on the proximity of feature values in the training dataset. </w:t>
      </w:r>
    </w:p>
    <w:p w14:paraId="7F4949BC" w14:textId="77777777" w:rsidR="00D7244F" w:rsidRPr="005D3506" w:rsidRDefault="00000000">
      <w:pPr>
        <w:pStyle w:val="NoSpacing"/>
        <w:rPr>
          <w:rFonts w:cs="Times New Roman"/>
        </w:rPr>
      </w:pPr>
      <w:r w:rsidRPr="005D3506">
        <w:rPr>
          <w:rFonts w:cs="Times New Roman"/>
        </w:rPr>
        <w:t>This model uses distance metrics to classify new instances based on their similarity to historical data on successful crop growth.</w:t>
      </w:r>
    </w:p>
    <w:p w14:paraId="399EB938" w14:textId="77777777" w:rsidR="00D7244F" w:rsidRPr="005D3506" w:rsidRDefault="00D7244F">
      <w:pPr>
        <w:pStyle w:val="NoSpacing"/>
        <w:rPr>
          <w:rFonts w:cs="Times New Roman"/>
        </w:rPr>
      </w:pPr>
    </w:p>
    <w:p w14:paraId="19346001" w14:textId="77777777" w:rsidR="00D7244F" w:rsidRPr="005D3506" w:rsidRDefault="00000000">
      <w:pPr>
        <w:pStyle w:val="NoSpacing"/>
        <w:rPr>
          <w:rFonts w:cs="Times New Roman"/>
        </w:rPr>
      </w:pPr>
      <w:r w:rsidRPr="005D3506">
        <w:rPr>
          <w:rFonts w:cs="Times New Roman"/>
        </w:rPr>
        <w:t>Support Vector Machine (SVM):</w:t>
      </w:r>
    </w:p>
    <w:p w14:paraId="0953C4DB" w14:textId="77777777" w:rsidR="00D7244F" w:rsidRPr="005D3506" w:rsidRDefault="00000000">
      <w:pPr>
        <w:pStyle w:val="NoSpacing"/>
        <w:rPr>
          <w:rFonts w:cs="Times New Roman"/>
        </w:rPr>
      </w:pPr>
      <w:r w:rsidRPr="005D3506">
        <w:rPr>
          <w:rFonts w:cs="Times New Roman"/>
        </w:rPr>
        <w:t>The SVM model can be trained to find the optimal hyperplane that separates different crops based on environmental and soil factors.</w:t>
      </w:r>
    </w:p>
    <w:p w14:paraId="6DB3CBC4" w14:textId="77777777" w:rsidR="00D7244F" w:rsidRPr="005D3506" w:rsidRDefault="00000000">
      <w:pPr>
        <w:pStyle w:val="NoSpacing"/>
        <w:rPr>
          <w:rFonts w:cs="Times New Roman"/>
        </w:rPr>
      </w:pPr>
      <w:r w:rsidRPr="005D3506">
        <w:rPr>
          <w:rFonts w:cs="Times New Roman"/>
        </w:rPr>
        <w:t>This model is particularly useful when the data is high-dimensional and works well if the crop recommendations can be linearly separable in the feature space.</w:t>
      </w:r>
    </w:p>
    <w:p w14:paraId="259CFF9D" w14:textId="77777777" w:rsidR="00D7244F" w:rsidRPr="005D3506" w:rsidRDefault="00D7244F">
      <w:pPr>
        <w:pStyle w:val="NoSpacing"/>
        <w:rPr>
          <w:rFonts w:cs="Times New Roman"/>
        </w:rPr>
      </w:pPr>
    </w:p>
    <w:p w14:paraId="1306E29C" w14:textId="77777777" w:rsidR="00D7244F" w:rsidRPr="005D3506" w:rsidRDefault="00000000">
      <w:pPr>
        <w:pStyle w:val="NoSpacing"/>
        <w:rPr>
          <w:rFonts w:cs="Times New Roman"/>
        </w:rPr>
      </w:pPr>
      <w:r w:rsidRPr="005D3506">
        <w:rPr>
          <w:rFonts w:cs="Times New Roman"/>
        </w:rPr>
        <w:t>Decision Tree:</w:t>
      </w:r>
    </w:p>
    <w:p w14:paraId="0A303379" w14:textId="77777777" w:rsidR="00D7244F" w:rsidRPr="005D3506" w:rsidRDefault="00000000">
      <w:pPr>
        <w:pStyle w:val="NoSpacing"/>
        <w:rPr>
          <w:rFonts w:cs="Times New Roman"/>
        </w:rPr>
      </w:pPr>
      <w:r w:rsidRPr="005D3506">
        <w:rPr>
          <w:rFonts w:cs="Times New Roman"/>
        </w:rPr>
        <w:t>A decision tree classifier can be built to recommend crops by recursively partitioning the data based on input features.</w:t>
      </w:r>
    </w:p>
    <w:p w14:paraId="7633504B" w14:textId="77777777" w:rsidR="00D7244F" w:rsidRPr="005D3506" w:rsidRDefault="00000000">
      <w:pPr>
        <w:pStyle w:val="NoSpacing"/>
        <w:rPr>
          <w:rFonts w:cs="Times New Roman"/>
        </w:rPr>
      </w:pPr>
      <w:r w:rsidRPr="005D3506">
        <w:rPr>
          <w:rFonts w:cs="Times New Roman"/>
        </w:rPr>
        <w:t>This model is highly interpretable, making it easy to visualize the decision paths and understand why a particular crop is being recommended.</w:t>
      </w:r>
    </w:p>
    <w:p w14:paraId="299C34F3" w14:textId="77777777" w:rsidR="00D7244F" w:rsidRPr="005D3506" w:rsidRDefault="00D7244F">
      <w:pPr>
        <w:pStyle w:val="NoSpacing"/>
        <w:rPr>
          <w:rFonts w:cs="Times New Roman"/>
        </w:rPr>
      </w:pPr>
    </w:p>
    <w:p w14:paraId="68A810BD" w14:textId="77777777" w:rsidR="00D7244F" w:rsidRPr="005D3506" w:rsidRDefault="00000000">
      <w:pPr>
        <w:pStyle w:val="Body"/>
        <w:rPr>
          <w:rFonts w:cs="Times New Roman"/>
        </w:rPr>
      </w:pPr>
      <w:r w:rsidRPr="005D3506">
        <w:rPr>
          <w:rFonts w:cs="Times New Roman"/>
          <w:lang w:val="en-US"/>
        </w:rPr>
        <w:t>Gradient Boosting:</w:t>
      </w:r>
      <w:r w:rsidRPr="005D3506">
        <w:rPr>
          <w:rFonts w:cs="Times New Roman"/>
        </w:rPr>
        <w:t xml:space="preserve"> </w:t>
      </w:r>
    </w:p>
    <w:p w14:paraId="129700EC" w14:textId="77777777" w:rsidR="00D7244F" w:rsidRPr="005D3506" w:rsidRDefault="00000000">
      <w:pPr>
        <w:pStyle w:val="Body"/>
        <w:rPr>
          <w:rFonts w:cs="Times New Roman"/>
        </w:rPr>
      </w:pPr>
      <w:r w:rsidRPr="005D3506">
        <w:rPr>
          <w:rFonts w:cs="Times New Roman"/>
          <w:lang w:val="en-US"/>
        </w:rPr>
        <w:t>The Gradient Boosting model was applied to improve classification accuracy by combining weak learners (decision trees) in an iterative boosting process. This model captures complex patterns in the data for better crop recommendations.</w:t>
      </w:r>
    </w:p>
    <w:p w14:paraId="460B248B" w14:textId="77777777" w:rsidR="00D7244F" w:rsidRPr="005D3506" w:rsidRDefault="00D7244F">
      <w:pPr>
        <w:pStyle w:val="Body"/>
        <w:rPr>
          <w:rFonts w:cs="Times New Roman"/>
        </w:rPr>
      </w:pPr>
    </w:p>
    <w:p w14:paraId="3485B4ED" w14:textId="77777777" w:rsidR="00D7244F" w:rsidRPr="005D3506" w:rsidRDefault="00000000">
      <w:pPr>
        <w:pStyle w:val="Body"/>
        <w:rPr>
          <w:rFonts w:cs="Times New Roman"/>
        </w:rPr>
      </w:pPr>
      <w:r w:rsidRPr="005D3506">
        <w:rPr>
          <w:rFonts w:cs="Times New Roman"/>
          <w:lang w:val="en-US"/>
        </w:rPr>
        <w:t>Performance Metrics:</w:t>
      </w:r>
    </w:p>
    <w:p w14:paraId="087AA611" w14:textId="77777777" w:rsidR="00D7244F" w:rsidRPr="005D3506" w:rsidRDefault="00000000">
      <w:pPr>
        <w:pStyle w:val="Body"/>
        <w:rPr>
          <w:rFonts w:cs="Times New Roman"/>
        </w:rPr>
      </w:pPr>
      <w:r w:rsidRPr="005D3506">
        <w:rPr>
          <w:rFonts w:cs="Times New Roman"/>
          <w:lang w:val="en-US"/>
        </w:rPr>
        <w:t>Accuracy: Measures the overall correctness of the crop recommendations.</w:t>
      </w:r>
    </w:p>
    <w:p w14:paraId="644195F7" w14:textId="77777777" w:rsidR="00D7244F" w:rsidRPr="005D3506" w:rsidRDefault="00000000">
      <w:pPr>
        <w:pStyle w:val="NoSpacing"/>
        <w:rPr>
          <w:rFonts w:cs="Times New Roman"/>
        </w:rPr>
      </w:pPr>
      <w:r w:rsidRPr="005D3506">
        <w:rPr>
          <w:rFonts w:cs="Times New Roman"/>
        </w:rPr>
        <w:t xml:space="preserve">Precision: Indicates the proportion of correctly recommended crops out of all crops predicted as suitable. </w:t>
      </w:r>
    </w:p>
    <w:p w14:paraId="432322FC" w14:textId="77777777" w:rsidR="00D7244F" w:rsidRPr="005D3506" w:rsidRDefault="00000000">
      <w:pPr>
        <w:pStyle w:val="NoSpacing"/>
        <w:rPr>
          <w:rFonts w:cs="Times New Roman"/>
        </w:rPr>
      </w:pPr>
      <w:r w:rsidRPr="005D3506">
        <w:rPr>
          <w:rFonts w:cs="Times New Roman"/>
        </w:rPr>
        <w:t>Recall: Represents how effectively the model identified all appropriate crops for a given set of environmental conditions.</w:t>
      </w:r>
    </w:p>
    <w:p w14:paraId="3601F9DC" w14:textId="77777777" w:rsidR="00D7244F" w:rsidRPr="005D3506" w:rsidRDefault="00000000">
      <w:pPr>
        <w:pStyle w:val="NoSpacing"/>
        <w:rPr>
          <w:rFonts w:cs="Times New Roman"/>
        </w:rPr>
      </w:pPr>
      <w:r w:rsidRPr="005D3506">
        <w:rPr>
          <w:rFonts w:cs="Times New Roman"/>
        </w:rPr>
        <w:t>F1-Score: A balance between precision and recall, particularly valuable for datasets with class imbalance.</w:t>
      </w:r>
    </w:p>
    <w:p w14:paraId="04DB3E5F" w14:textId="77777777" w:rsidR="00D7244F" w:rsidRPr="005D3506" w:rsidRDefault="00000000">
      <w:pPr>
        <w:pStyle w:val="NoSpacing"/>
        <w:rPr>
          <w:rFonts w:cs="Times New Roman"/>
        </w:rPr>
      </w:pPr>
      <w:r w:rsidRPr="005D3506">
        <w:rPr>
          <w:rFonts w:cs="Times New Roman"/>
        </w:rPr>
        <w:t>Confusion Matrix: The confusion matrix highlighted areas where the model might struggle, such as recommending crops for borderline or ambiguous growing conditions.</w:t>
      </w:r>
    </w:p>
    <w:p w14:paraId="69F486FE" w14:textId="77777777" w:rsidR="00D7244F" w:rsidRPr="005D3506" w:rsidRDefault="00000000">
      <w:pPr>
        <w:pStyle w:val="NoSpacing"/>
        <w:rPr>
          <w:rFonts w:cs="Times New Roman"/>
        </w:rPr>
      </w:pPr>
      <w:r w:rsidRPr="005D3506">
        <w:rPr>
          <w:rFonts w:cs="Times New Roman"/>
        </w:rPr>
        <w:t>Evaluation Insights: Different models may perform variably depending on the complexity of the data</w:t>
      </w:r>
    </w:p>
    <w:p w14:paraId="64EBBF39" w14:textId="77777777" w:rsidR="00D7244F" w:rsidRPr="005D3506" w:rsidRDefault="00000000">
      <w:pPr>
        <w:pStyle w:val="NoSpacing"/>
        <w:rPr>
          <w:rFonts w:cs="Times New Roman"/>
        </w:rPr>
      </w:pPr>
      <w:r w:rsidRPr="005D3506">
        <w:rPr>
          <w:rFonts w:cs="Times New Roman"/>
        </w:rPr>
        <w:lastRenderedPageBreak/>
        <w:t>The evaluation showed that some models excelled in balancing precision and recall, while others faced challenges in misclassifying crops under specific conditions.</w:t>
      </w:r>
    </w:p>
    <w:p w14:paraId="4313DEB3" w14:textId="77777777" w:rsidR="00D7244F" w:rsidRPr="005D3506" w:rsidRDefault="00D7244F">
      <w:pPr>
        <w:pStyle w:val="NoSpacing"/>
        <w:rPr>
          <w:rFonts w:eastAsia="NSimSun" w:cs="Times New Roman"/>
          <w:color w:val="18A303"/>
          <w:u w:color="18A303"/>
          <w:lang w:val="zh-TW" w:eastAsia="zh-TW"/>
        </w:rPr>
      </w:pPr>
    </w:p>
    <w:p w14:paraId="6C534F91" w14:textId="77777777" w:rsidR="00D7244F" w:rsidRPr="005D3506" w:rsidRDefault="00000000">
      <w:pPr>
        <w:pStyle w:val="NoSpacing"/>
        <w:rPr>
          <w:rFonts w:cs="Times New Roman"/>
          <w:b/>
          <w:bCs/>
        </w:rPr>
      </w:pPr>
      <w:r w:rsidRPr="005D3506">
        <w:rPr>
          <w:rFonts w:cs="Times New Roman"/>
          <w:b/>
          <w:bCs/>
        </w:rPr>
        <w:t>3.4 Methodology of the system</w:t>
      </w:r>
    </w:p>
    <w:p w14:paraId="53206603" w14:textId="77777777" w:rsidR="00D7244F" w:rsidRPr="005D3506" w:rsidRDefault="00D7244F">
      <w:pPr>
        <w:pStyle w:val="NoSpacing"/>
        <w:rPr>
          <w:rFonts w:cs="Times New Roman"/>
          <w:b/>
          <w:bCs/>
        </w:rPr>
      </w:pPr>
    </w:p>
    <w:p w14:paraId="1CF65024" w14:textId="77777777" w:rsidR="00D7244F" w:rsidRPr="005D3506" w:rsidRDefault="00000000">
      <w:pPr>
        <w:pStyle w:val="NoSpacing"/>
        <w:rPr>
          <w:rStyle w:val="Strong"/>
          <w:rFonts w:cs="Times New Roman"/>
        </w:rPr>
      </w:pPr>
      <w:r w:rsidRPr="005D3506">
        <w:rPr>
          <w:rStyle w:val="Strong"/>
          <w:rFonts w:cs="Times New Roman"/>
        </w:rPr>
        <w:t>A. Architecture of the System</w:t>
      </w:r>
    </w:p>
    <w:p w14:paraId="306D40C2" w14:textId="77777777" w:rsidR="00D7244F" w:rsidRPr="005D3506" w:rsidRDefault="00000000">
      <w:pPr>
        <w:pStyle w:val="NoSpacing"/>
        <w:rPr>
          <w:rFonts w:cs="Times New Roman"/>
        </w:rPr>
      </w:pPr>
      <w:r w:rsidRPr="005D3506">
        <w:rPr>
          <w:rFonts w:cs="Times New Roman"/>
        </w:rPr>
        <w:t>The proposed system architecture for predicting suitable crops based on soil and climatic conditions consists of several key steps: data collection, preprocessing, feature selection, model training, and classification. The architecture includes the following components:</w:t>
      </w:r>
    </w:p>
    <w:p w14:paraId="6A5A177C" w14:textId="77777777" w:rsidR="00D7244F" w:rsidRPr="005D3506" w:rsidRDefault="00D7244F">
      <w:pPr>
        <w:pStyle w:val="NoSpacing"/>
        <w:rPr>
          <w:rFonts w:cs="Times New Roman"/>
        </w:rPr>
      </w:pPr>
    </w:p>
    <w:p w14:paraId="1D43D50D" w14:textId="77777777" w:rsidR="00D7244F" w:rsidRPr="005D3506" w:rsidRDefault="00000000">
      <w:pPr>
        <w:pStyle w:val="NoSpacing"/>
        <w:rPr>
          <w:rFonts w:cs="Times New Roman"/>
        </w:rPr>
      </w:pPr>
      <w:r w:rsidRPr="005D3506">
        <w:rPr>
          <w:rStyle w:val="Strong"/>
          <w:rFonts w:cs="Times New Roman"/>
        </w:rPr>
        <w:t>Input Layer:</w:t>
      </w:r>
      <w:r w:rsidRPr="005D3506">
        <w:rPr>
          <w:rFonts w:cs="Times New Roman"/>
        </w:rPr>
        <w:t xml:space="preserve"> The input layer gathers essential environmental and soil-related data, such as soil nutrients (N, P, K), temperature, humidity, pH, and rainfall. This information is crucial for recommending appropriate crops based on the growing conditions.</w:t>
      </w:r>
    </w:p>
    <w:p w14:paraId="4E5127DE" w14:textId="77777777" w:rsidR="00D7244F" w:rsidRPr="005D3506" w:rsidRDefault="00D7244F">
      <w:pPr>
        <w:pStyle w:val="NoSpacing"/>
        <w:rPr>
          <w:rFonts w:cs="Times New Roman"/>
        </w:rPr>
      </w:pPr>
    </w:p>
    <w:p w14:paraId="1A7348D1" w14:textId="77777777" w:rsidR="00D7244F" w:rsidRPr="005D3506" w:rsidRDefault="00000000">
      <w:pPr>
        <w:pStyle w:val="NoSpacing"/>
        <w:rPr>
          <w:rFonts w:cs="Times New Roman"/>
        </w:rPr>
      </w:pPr>
      <w:r w:rsidRPr="005D3506">
        <w:rPr>
          <w:rStyle w:val="Strong"/>
          <w:rFonts w:cs="Times New Roman"/>
        </w:rPr>
        <w:t>Preprocessing Layer:</w:t>
      </w:r>
      <w:r w:rsidRPr="005D3506">
        <w:rPr>
          <w:rFonts w:cs="Times New Roman"/>
        </w:rPr>
        <w:t xml:space="preserve"> The input data undergoes preprocessing to ensure it is clean and formatted for machine learning models. This process involves handling missing values, encoding categorical variables if necessary, and scaling numerical features such as N, P, K, temperature, and other environmental factors.</w:t>
      </w:r>
    </w:p>
    <w:p w14:paraId="53BD333F" w14:textId="77777777" w:rsidR="00D7244F" w:rsidRPr="005D3506" w:rsidRDefault="00D7244F">
      <w:pPr>
        <w:pStyle w:val="NoSpacing"/>
        <w:rPr>
          <w:rFonts w:cs="Times New Roman"/>
        </w:rPr>
      </w:pPr>
    </w:p>
    <w:p w14:paraId="1C63D001" w14:textId="77777777" w:rsidR="00D7244F" w:rsidRPr="005D3506" w:rsidRDefault="00000000">
      <w:pPr>
        <w:pStyle w:val="NoSpacing"/>
        <w:rPr>
          <w:rFonts w:cs="Times New Roman"/>
        </w:rPr>
      </w:pPr>
      <w:r w:rsidRPr="005D3506">
        <w:rPr>
          <w:rStyle w:val="Strong"/>
          <w:rFonts w:cs="Times New Roman"/>
        </w:rPr>
        <w:t xml:space="preserve">Feature Selection Layer: </w:t>
      </w:r>
      <w:r w:rsidRPr="005D3506">
        <w:rPr>
          <w:rFonts w:cs="Times New Roman"/>
        </w:rPr>
        <w:t>Relevant features are selected and retained based on their importance in the crop recommendation task. This step eliminates less significant features and keeps only those that are directly related to the outcome, such as soil and weather conditions.</w:t>
      </w:r>
    </w:p>
    <w:p w14:paraId="3C2F8138" w14:textId="77777777" w:rsidR="00D7244F" w:rsidRPr="005D3506" w:rsidRDefault="00000000">
      <w:pPr>
        <w:pStyle w:val="NoSpacing"/>
        <w:rPr>
          <w:rFonts w:cs="Times New Roman"/>
        </w:rPr>
      </w:pPr>
      <w:r w:rsidRPr="005D3506">
        <w:rPr>
          <w:rFonts w:cs="Times New Roman"/>
        </w:rPr>
        <w:t>ANOVA (Analysis of Variance): Selects the top 5 features based on their F-value, indicating their influence on the target variable.</w:t>
      </w:r>
    </w:p>
    <w:p w14:paraId="057D066E" w14:textId="77777777" w:rsidR="00D7244F" w:rsidRPr="005D3506" w:rsidRDefault="00D7244F">
      <w:pPr>
        <w:pStyle w:val="NoSpacing"/>
        <w:rPr>
          <w:rFonts w:cs="Times New Roman"/>
        </w:rPr>
      </w:pPr>
    </w:p>
    <w:p w14:paraId="286C6F92" w14:textId="77777777" w:rsidR="00D7244F" w:rsidRPr="005D3506" w:rsidRDefault="00D7244F">
      <w:pPr>
        <w:pStyle w:val="NoSpacing"/>
        <w:rPr>
          <w:rFonts w:cs="Times New Roman"/>
        </w:rPr>
      </w:pPr>
    </w:p>
    <w:p w14:paraId="63010410" w14:textId="77777777" w:rsidR="00D7244F" w:rsidRPr="005D3506" w:rsidRDefault="00000000">
      <w:pPr>
        <w:pStyle w:val="NoSpacing"/>
        <w:rPr>
          <w:rFonts w:cs="Times New Roman"/>
        </w:rPr>
      </w:pPr>
      <w:r w:rsidRPr="005D3506">
        <w:rPr>
          <w:rStyle w:val="Strong"/>
          <w:rFonts w:cs="Times New Roman"/>
        </w:rPr>
        <w:t>Classifier Layer</w:t>
      </w:r>
      <w:r w:rsidRPr="005D3506">
        <w:rPr>
          <w:rFonts w:cs="Times New Roman"/>
        </w:rPr>
        <w:t>: Several machine learning algorithms are employed to classify the data and recommend suitable crops. The models implemented in the system include:</w:t>
      </w:r>
    </w:p>
    <w:p w14:paraId="3905B35A" w14:textId="77777777" w:rsidR="00D7244F" w:rsidRPr="005D3506" w:rsidRDefault="00D7244F">
      <w:pPr>
        <w:pStyle w:val="NoSpacing"/>
        <w:rPr>
          <w:rFonts w:cs="Times New Roman"/>
        </w:rPr>
      </w:pPr>
    </w:p>
    <w:p w14:paraId="2ABE5FDC" w14:textId="77777777" w:rsidR="00D7244F" w:rsidRPr="005D3506" w:rsidRDefault="00000000">
      <w:pPr>
        <w:pStyle w:val="NoSpacing"/>
        <w:rPr>
          <w:rFonts w:cs="Times New Roman"/>
        </w:rPr>
      </w:pPr>
      <w:r w:rsidRPr="005D3506">
        <w:rPr>
          <w:rFonts w:cs="Times New Roman"/>
        </w:rPr>
        <w:t>Logistic Regression</w:t>
      </w:r>
    </w:p>
    <w:p w14:paraId="64703E6E" w14:textId="77777777" w:rsidR="00D7244F" w:rsidRPr="005D3506" w:rsidRDefault="00000000">
      <w:pPr>
        <w:pStyle w:val="NoSpacing"/>
        <w:rPr>
          <w:rFonts w:cs="Times New Roman"/>
        </w:rPr>
      </w:pPr>
      <w:r w:rsidRPr="005D3506">
        <w:rPr>
          <w:rFonts w:cs="Times New Roman"/>
        </w:rPr>
        <w:t>Naive Bayes</w:t>
      </w:r>
    </w:p>
    <w:p w14:paraId="4117F50D" w14:textId="77777777" w:rsidR="00D7244F" w:rsidRPr="005D3506" w:rsidRDefault="00000000">
      <w:pPr>
        <w:pStyle w:val="NoSpacing"/>
        <w:rPr>
          <w:rFonts w:cs="Times New Roman"/>
        </w:rPr>
      </w:pPr>
      <w:r w:rsidRPr="005D3506">
        <w:rPr>
          <w:rFonts w:cs="Times New Roman"/>
        </w:rPr>
        <w:t>K-Nearest Neighbors (KNN)</w:t>
      </w:r>
    </w:p>
    <w:p w14:paraId="4F20CD90" w14:textId="77777777" w:rsidR="00D7244F" w:rsidRPr="005D3506" w:rsidRDefault="00000000">
      <w:pPr>
        <w:pStyle w:val="NoSpacing"/>
        <w:rPr>
          <w:rFonts w:cs="Times New Roman"/>
        </w:rPr>
      </w:pPr>
      <w:r w:rsidRPr="005D3506">
        <w:rPr>
          <w:rFonts w:cs="Times New Roman"/>
        </w:rPr>
        <w:t>Support Vector Machine (SVM)</w:t>
      </w:r>
    </w:p>
    <w:p w14:paraId="387ADEFC" w14:textId="77777777" w:rsidR="00D7244F" w:rsidRPr="005D3506" w:rsidRDefault="00000000">
      <w:pPr>
        <w:pStyle w:val="NoSpacing"/>
        <w:rPr>
          <w:rFonts w:cs="Times New Roman"/>
        </w:rPr>
      </w:pPr>
      <w:r w:rsidRPr="005D3506">
        <w:rPr>
          <w:rFonts w:cs="Times New Roman"/>
        </w:rPr>
        <w:t>Decision Tree</w:t>
      </w:r>
    </w:p>
    <w:p w14:paraId="5CC942EF" w14:textId="77777777" w:rsidR="00D7244F" w:rsidRPr="005D3506" w:rsidRDefault="00000000">
      <w:pPr>
        <w:pStyle w:val="NoSpacing"/>
        <w:rPr>
          <w:rFonts w:cs="Times New Roman"/>
        </w:rPr>
      </w:pPr>
      <w:r w:rsidRPr="005D3506">
        <w:rPr>
          <w:rFonts w:cs="Times New Roman"/>
        </w:rPr>
        <w:t>Gradient Boosting</w:t>
      </w:r>
    </w:p>
    <w:p w14:paraId="3019BF6A" w14:textId="77777777" w:rsidR="00D7244F" w:rsidRPr="005D3506" w:rsidRDefault="00000000">
      <w:pPr>
        <w:pStyle w:val="NoSpacing"/>
        <w:rPr>
          <w:rFonts w:cs="Times New Roman"/>
        </w:rPr>
      </w:pPr>
      <w:r w:rsidRPr="005D3506">
        <w:rPr>
          <w:rFonts w:cs="Times New Roman"/>
        </w:rPr>
        <w:t>Each model is trained using the selected features, and their performance is evaluated to determine the best one for crop recommendation.</w:t>
      </w:r>
    </w:p>
    <w:p w14:paraId="66D11142" w14:textId="77777777" w:rsidR="00D7244F" w:rsidRPr="005D3506" w:rsidRDefault="00D7244F">
      <w:pPr>
        <w:pStyle w:val="NoSpacing"/>
        <w:rPr>
          <w:rFonts w:cs="Times New Roman"/>
        </w:rPr>
      </w:pPr>
    </w:p>
    <w:p w14:paraId="7D900350" w14:textId="77777777" w:rsidR="00D7244F" w:rsidRPr="005D3506" w:rsidRDefault="00000000">
      <w:pPr>
        <w:pStyle w:val="NoSpacing"/>
        <w:rPr>
          <w:rFonts w:cs="Times New Roman"/>
        </w:rPr>
      </w:pPr>
      <w:r w:rsidRPr="005D3506">
        <w:rPr>
          <w:rStyle w:val="Strong"/>
          <w:rFonts w:cs="Times New Roman"/>
        </w:rPr>
        <w:t>Output Layer:</w:t>
      </w:r>
      <w:r w:rsidRPr="005D3506">
        <w:rPr>
          <w:rFonts w:cs="Times New Roman"/>
        </w:rPr>
        <w:t xml:space="preserve"> The system presents the final recommendation, indicating the most suitable crop based on the input data and model predictions.</w:t>
      </w:r>
    </w:p>
    <w:p w14:paraId="4B83D7E5" w14:textId="0744CB40" w:rsidR="00162CE3" w:rsidRPr="005D3506" w:rsidRDefault="00162CE3" w:rsidP="00162CE3">
      <w:pPr>
        <w:pStyle w:val="NoSpacing"/>
        <w:jc w:val="center"/>
        <w:rPr>
          <w:rFonts w:cs="Times New Roman"/>
        </w:rPr>
      </w:pPr>
      <w:r w:rsidRPr="005D3506">
        <w:rPr>
          <w:rFonts w:cs="Times New Roman"/>
          <w:noProof/>
        </w:rPr>
        <w:lastRenderedPageBreak/>
        <w:drawing>
          <wp:inline distT="0" distB="0" distL="0" distR="0" wp14:anchorId="75310DAC" wp14:editId="2008FA46">
            <wp:extent cx="4071831" cy="3664475"/>
            <wp:effectExtent l="0" t="0" r="5080" b="0"/>
            <wp:docPr id="233749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749063" name="Picture 23374906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18707" cy="3706661"/>
                    </a:xfrm>
                    <a:prstGeom prst="rect">
                      <a:avLst/>
                    </a:prstGeom>
                  </pic:spPr>
                </pic:pic>
              </a:graphicData>
            </a:graphic>
          </wp:inline>
        </w:drawing>
      </w:r>
    </w:p>
    <w:p w14:paraId="08358B87" w14:textId="77777777" w:rsidR="00162CE3" w:rsidRPr="005D3506" w:rsidRDefault="00162CE3">
      <w:pPr>
        <w:pStyle w:val="NoSpacing"/>
        <w:rPr>
          <w:rFonts w:eastAsia="NSimSun" w:cs="Times New Roman"/>
          <w:color w:val="18A303"/>
          <w:u w:color="18A303"/>
        </w:rPr>
      </w:pPr>
    </w:p>
    <w:p w14:paraId="18DC1B50" w14:textId="77777777" w:rsidR="00D7244F" w:rsidRPr="005D3506" w:rsidRDefault="00D7244F">
      <w:pPr>
        <w:pStyle w:val="Body"/>
        <w:keepNext/>
        <w:keepLines/>
        <w:widowControl/>
        <w:tabs>
          <w:tab w:val="left" w:pos="430"/>
        </w:tabs>
        <w:spacing w:before="1" w:after="40" w:line="276" w:lineRule="auto"/>
        <w:rPr>
          <w:rFonts w:cs="Times New Roman"/>
        </w:rPr>
      </w:pPr>
    </w:p>
    <w:p w14:paraId="4F107A4B" w14:textId="77777777" w:rsidR="00D7244F" w:rsidRPr="005D3506" w:rsidRDefault="00000000">
      <w:pPr>
        <w:pStyle w:val="Body"/>
        <w:keepNext/>
        <w:keepLines/>
        <w:widowControl/>
        <w:tabs>
          <w:tab w:val="left" w:pos="430"/>
        </w:tabs>
        <w:spacing w:before="1" w:after="40" w:line="276" w:lineRule="auto"/>
        <w:rPr>
          <w:rStyle w:val="Strong"/>
          <w:rFonts w:cs="Times New Roman"/>
        </w:rPr>
      </w:pPr>
      <w:r w:rsidRPr="005D3506">
        <w:rPr>
          <w:rStyle w:val="Strong"/>
          <w:rFonts w:cs="Times New Roman"/>
        </w:rPr>
        <w:t>B. Training and Preprocessing of Data</w:t>
      </w:r>
    </w:p>
    <w:p w14:paraId="46306BDB" w14:textId="77777777" w:rsidR="00D7244F" w:rsidRPr="005D3506" w:rsidRDefault="00000000">
      <w:pPr>
        <w:pStyle w:val="Body"/>
        <w:keepNext/>
        <w:keepLines/>
        <w:widowControl/>
        <w:tabs>
          <w:tab w:val="left" w:pos="430"/>
        </w:tabs>
        <w:spacing w:before="1" w:after="40" w:line="276" w:lineRule="auto"/>
        <w:rPr>
          <w:rFonts w:cs="Times New Roman"/>
        </w:rPr>
      </w:pPr>
      <w:r w:rsidRPr="005D3506">
        <w:rPr>
          <w:rFonts w:cs="Times New Roman"/>
          <w:lang w:val="en-US"/>
        </w:rPr>
        <w:t>Data preprocessing is an essential step to ensure the dataset is clean and structured for effective model training. In this project, the following preprocessing techniques were employed:</w:t>
      </w:r>
    </w:p>
    <w:p w14:paraId="4AA69DE1" w14:textId="77777777" w:rsidR="00D7244F" w:rsidRPr="005D3506" w:rsidRDefault="00D7244F">
      <w:pPr>
        <w:pStyle w:val="Body"/>
        <w:keepNext/>
        <w:keepLines/>
        <w:widowControl/>
        <w:tabs>
          <w:tab w:val="left" w:pos="430"/>
        </w:tabs>
        <w:spacing w:before="1" w:after="40" w:line="276" w:lineRule="auto"/>
        <w:rPr>
          <w:rFonts w:cs="Times New Roman"/>
        </w:rPr>
      </w:pPr>
    </w:p>
    <w:p w14:paraId="75039B19" w14:textId="77777777" w:rsidR="00D7244F" w:rsidRPr="005D3506" w:rsidRDefault="00000000">
      <w:pPr>
        <w:pStyle w:val="Body"/>
        <w:rPr>
          <w:rFonts w:cs="Times New Roman"/>
        </w:rPr>
      </w:pPr>
      <w:r w:rsidRPr="005D3506">
        <w:rPr>
          <w:rStyle w:val="Strong"/>
          <w:rFonts w:cs="Times New Roman"/>
        </w:rPr>
        <w:t>Data Cleaning:</w:t>
      </w:r>
      <w:r w:rsidRPr="005D3506">
        <w:rPr>
          <w:rFonts w:cs="Times New Roman"/>
          <w:lang w:val="en-US"/>
        </w:rPr>
        <w:t xml:space="preserve"> The dataset was reviewed for any missing values or inconsistent entries. Columns that were irrelevant or redundant were removed to focus on key features that contribute to accurate crop recommendations.</w:t>
      </w:r>
    </w:p>
    <w:p w14:paraId="26621089" w14:textId="77777777" w:rsidR="00D7244F" w:rsidRPr="005D3506" w:rsidRDefault="00D7244F">
      <w:pPr>
        <w:pStyle w:val="Body"/>
        <w:rPr>
          <w:rFonts w:cs="Times New Roman"/>
        </w:rPr>
      </w:pPr>
    </w:p>
    <w:p w14:paraId="305D5D16" w14:textId="48E84E15" w:rsidR="00D7244F" w:rsidRPr="005D3506" w:rsidRDefault="00000000" w:rsidP="00E171D1">
      <w:pPr>
        <w:pStyle w:val="Body"/>
        <w:rPr>
          <w:rFonts w:cs="Times New Roman"/>
        </w:rPr>
      </w:pPr>
      <w:r w:rsidRPr="005D3506">
        <w:rPr>
          <w:rStyle w:val="Strong"/>
          <w:rFonts w:cs="Times New Roman"/>
        </w:rPr>
        <w:t>Handling Missing Data</w:t>
      </w:r>
      <w:r w:rsidRPr="005D3506">
        <w:rPr>
          <w:rFonts w:cs="Times New Roman"/>
          <w:lang w:val="en-US"/>
        </w:rPr>
        <w:t>: Missing values in the dataset were addressed by using imputation techniques such as mean or median imputation for numerical fields (e.g., nitrogen, phosphorus, potassium, etc.). There are no missing values so the features are same.</w:t>
      </w:r>
    </w:p>
    <w:p w14:paraId="41E62CB7" w14:textId="42AD6536" w:rsidR="00E171D1" w:rsidRPr="005D3506" w:rsidRDefault="00E171D1" w:rsidP="00E171D1">
      <w:pPr>
        <w:pStyle w:val="Body"/>
        <w:rPr>
          <w:rFonts w:cs="Times New Roman"/>
        </w:rPr>
      </w:pPr>
    </w:p>
    <w:p w14:paraId="71986960" w14:textId="1110A5E8" w:rsidR="00E171D1" w:rsidRPr="005D3506" w:rsidRDefault="00E171D1" w:rsidP="00E171D1">
      <w:pPr>
        <w:pStyle w:val="Body"/>
        <w:rPr>
          <w:rFonts w:cs="Times New Roman"/>
        </w:rPr>
      </w:pPr>
      <w:r w:rsidRPr="005D3506">
        <w:rPr>
          <w:rFonts w:cs="Times New Roman"/>
          <w:noProof/>
        </w:rPr>
        <w:drawing>
          <wp:anchor distT="152400" distB="152400" distL="152400" distR="152400" simplePos="0" relativeHeight="251663360" behindDoc="0" locked="0" layoutInCell="1" allowOverlap="1" wp14:anchorId="7F59E4FB" wp14:editId="00036743">
            <wp:simplePos x="0" y="0"/>
            <wp:positionH relativeFrom="margin">
              <wp:posOffset>1576070</wp:posOffset>
            </wp:positionH>
            <wp:positionV relativeFrom="line">
              <wp:posOffset>29210</wp:posOffset>
            </wp:positionV>
            <wp:extent cx="1628775" cy="2266315"/>
            <wp:effectExtent l="0" t="0" r="9525" b="635"/>
            <wp:wrapThrough wrapText="bothSides" distL="152400" distR="152400">
              <wp:wrapPolygon edited="1">
                <wp:start x="0" y="0"/>
                <wp:lineTo x="21600" y="0"/>
                <wp:lineTo x="21600" y="21600"/>
                <wp:lineTo x="0" y="21600"/>
                <wp:lineTo x="0" y="0"/>
              </wp:wrapPolygon>
            </wp:wrapThrough>
            <wp:docPr id="1073741831" name="officeArt object" descr="Screenshot 2024-10-20 at 7.35.21 PM.png"/>
            <wp:cNvGraphicFramePr/>
            <a:graphic xmlns:a="http://schemas.openxmlformats.org/drawingml/2006/main">
              <a:graphicData uri="http://schemas.openxmlformats.org/drawingml/2006/picture">
                <pic:pic xmlns:pic="http://schemas.openxmlformats.org/drawingml/2006/picture">
                  <pic:nvPicPr>
                    <pic:cNvPr id="1073741831" name="Screenshot 2024-10-20 at 7.35.21 PM.png" descr="Screenshot 2024-10-20 at 7.35.21 PM.png"/>
                    <pic:cNvPicPr>
                      <a:picLocks noChangeAspect="1"/>
                    </pic:cNvPicPr>
                  </pic:nvPicPr>
                  <pic:blipFill>
                    <a:blip r:embed="rId22"/>
                    <a:stretch>
                      <a:fillRect/>
                    </a:stretch>
                  </pic:blipFill>
                  <pic:spPr>
                    <a:xfrm>
                      <a:off x="0" y="0"/>
                      <a:ext cx="1628775" cy="226631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14:paraId="0F32580E" w14:textId="77777777" w:rsidR="00E171D1" w:rsidRPr="005D3506" w:rsidRDefault="00E171D1" w:rsidP="00E171D1">
      <w:pPr>
        <w:pStyle w:val="Body"/>
        <w:rPr>
          <w:rFonts w:cs="Times New Roman"/>
        </w:rPr>
      </w:pPr>
    </w:p>
    <w:p w14:paraId="63049D16" w14:textId="77777777" w:rsidR="00E171D1" w:rsidRPr="005D3506" w:rsidRDefault="00E171D1" w:rsidP="00E171D1">
      <w:pPr>
        <w:pStyle w:val="Body"/>
        <w:rPr>
          <w:rFonts w:cs="Times New Roman"/>
        </w:rPr>
      </w:pPr>
    </w:p>
    <w:p w14:paraId="22520D8C" w14:textId="77777777" w:rsidR="00E171D1" w:rsidRPr="005D3506" w:rsidRDefault="00E171D1" w:rsidP="00E171D1">
      <w:pPr>
        <w:pStyle w:val="Body"/>
        <w:rPr>
          <w:rFonts w:cs="Times New Roman"/>
        </w:rPr>
      </w:pPr>
    </w:p>
    <w:p w14:paraId="33FD6890" w14:textId="77777777" w:rsidR="00E171D1" w:rsidRPr="005D3506" w:rsidRDefault="00E171D1" w:rsidP="00E171D1">
      <w:pPr>
        <w:pStyle w:val="Body"/>
        <w:rPr>
          <w:rFonts w:cs="Times New Roman"/>
        </w:rPr>
      </w:pPr>
    </w:p>
    <w:p w14:paraId="12B88711" w14:textId="77777777" w:rsidR="00E171D1" w:rsidRPr="005D3506" w:rsidRDefault="00E171D1" w:rsidP="00E171D1">
      <w:pPr>
        <w:pStyle w:val="Body"/>
        <w:rPr>
          <w:rFonts w:cs="Times New Roman"/>
        </w:rPr>
      </w:pPr>
    </w:p>
    <w:p w14:paraId="5C90A394" w14:textId="77777777" w:rsidR="00E171D1" w:rsidRPr="005D3506" w:rsidRDefault="00E171D1" w:rsidP="00E171D1">
      <w:pPr>
        <w:pStyle w:val="Body"/>
        <w:rPr>
          <w:rFonts w:cs="Times New Roman"/>
        </w:rPr>
      </w:pPr>
    </w:p>
    <w:p w14:paraId="3D474C8D" w14:textId="77777777" w:rsidR="00E171D1" w:rsidRPr="005D3506" w:rsidRDefault="00E171D1" w:rsidP="00E171D1">
      <w:pPr>
        <w:pStyle w:val="Body"/>
        <w:rPr>
          <w:rFonts w:cs="Times New Roman"/>
        </w:rPr>
      </w:pPr>
    </w:p>
    <w:p w14:paraId="72BDB524" w14:textId="77777777" w:rsidR="00E171D1" w:rsidRPr="005D3506" w:rsidRDefault="00E171D1" w:rsidP="00E171D1">
      <w:pPr>
        <w:pStyle w:val="Body"/>
        <w:rPr>
          <w:rFonts w:cs="Times New Roman"/>
        </w:rPr>
      </w:pPr>
    </w:p>
    <w:p w14:paraId="5B167863" w14:textId="77777777" w:rsidR="00E171D1" w:rsidRPr="005D3506" w:rsidRDefault="00E171D1" w:rsidP="00E171D1">
      <w:pPr>
        <w:pStyle w:val="Body"/>
        <w:rPr>
          <w:rFonts w:cs="Times New Roman"/>
        </w:rPr>
      </w:pPr>
    </w:p>
    <w:p w14:paraId="349B6E0F" w14:textId="77777777" w:rsidR="00E171D1" w:rsidRPr="005D3506" w:rsidRDefault="00E171D1" w:rsidP="00E171D1">
      <w:pPr>
        <w:pStyle w:val="Body"/>
        <w:rPr>
          <w:rFonts w:cs="Times New Roman"/>
        </w:rPr>
      </w:pPr>
    </w:p>
    <w:p w14:paraId="3322155B" w14:textId="77777777" w:rsidR="00E171D1" w:rsidRPr="005D3506" w:rsidRDefault="00E171D1">
      <w:pPr>
        <w:pStyle w:val="Body"/>
        <w:keepNext/>
        <w:keepLines/>
        <w:widowControl/>
        <w:tabs>
          <w:tab w:val="left" w:pos="430"/>
        </w:tabs>
        <w:spacing w:before="1" w:after="40" w:line="276" w:lineRule="auto"/>
        <w:rPr>
          <w:rFonts w:cs="Times New Roman"/>
        </w:rPr>
      </w:pPr>
    </w:p>
    <w:p w14:paraId="1B4383CF" w14:textId="77777777" w:rsidR="00D7244F" w:rsidRPr="005D3506" w:rsidRDefault="00000000">
      <w:pPr>
        <w:pStyle w:val="Body"/>
        <w:keepNext/>
        <w:keepLines/>
        <w:widowControl/>
        <w:tabs>
          <w:tab w:val="left" w:pos="430"/>
        </w:tabs>
        <w:spacing w:before="1" w:after="40" w:line="276" w:lineRule="auto"/>
        <w:rPr>
          <w:rFonts w:cs="Times New Roman"/>
        </w:rPr>
      </w:pPr>
      <w:r w:rsidRPr="005D3506">
        <w:rPr>
          <w:rStyle w:val="Strong"/>
          <w:rFonts w:cs="Times New Roman"/>
          <w:lang w:val="es-ES_tradnl"/>
        </w:rPr>
        <w:t>Label Encoding:</w:t>
      </w:r>
      <w:r w:rsidRPr="005D3506">
        <w:rPr>
          <w:rFonts w:cs="Times New Roman"/>
          <w:lang w:val="en-US"/>
        </w:rPr>
        <w:t xml:space="preserve"> For the categorical target variable (the crop to be recommended), label encoding was applied to convert crop names into numerical labels that can be processed by the machine learning algorithms.</w:t>
      </w:r>
    </w:p>
    <w:p w14:paraId="08246256" w14:textId="77777777" w:rsidR="00D7244F" w:rsidRPr="005D3506" w:rsidRDefault="00D7244F">
      <w:pPr>
        <w:pStyle w:val="Body"/>
        <w:keepNext/>
        <w:keepLines/>
        <w:widowControl/>
        <w:tabs>
          <w:tab w:val="left" w:pos="430"/>
        </w:tabs>
        <w:spacing w:before="1" w:after="40" w:line="276" w:lineRule="auto"/>
        <w:rPr>
          <w:rFonts w:cs="Times New Roman"/>
        </w:rPr>
      </w:pPr>
    </w:p>
    <w:p w14:paraId="76DD3150" w14:textId="77777777" w:rsidR="00D7244F" w:rsidRPr="005D3506" w:rsidRDefault="00000000">
      <w:pPr>
        <w:pStyle w:val="Body"/>
        <w:keepNext/>
        <w:keepLines/>
        <w:widowControl/>
        <w:tabs>
          <w:tab w:val="left" w:pos="430"/>
        </w:tabs>
        <w:spacing w:before="1" w:after="40" w:line="276" w:lineRule="auto"/>
        <w:rPr>
          <w:rFonts w:cs="Times New Roman"/>
        </w:rPr>
      </w:pPr>
      <w:r w:rsidRPr="005D3506">
        <w:rPr>
          <w:rStyle w:val="Strong"/>
          <w:rFonts w:cs="Times New Roman"/>
        </w:rPr>
        <w:t>Feature Scaling:</w:t>
      </w:r>
      <w:r w:rsidRPr="005D3506">
        <w:rPr>
          <w:rFonts w:cs="Times New Roman"/>
          <w:lang w:val="en-US"/>
        </w:rPr>
        <w:t xml:space="preserve"> Standardization or normalization techniques were applied to ensure uniform scaling of the numerical features such as nitrogen, phosphorus, and potassium levels, temperature, and rainfall. This ensures that no single feature dominates the model training process due to larger magnitudes.</w:t>
      </w:r>
    </w:p>
    <w:p w14:paraId="1EB9D37C" w14:textId="77777777" w:rsidR="00D7244F" w:rsidRPr="005D3506" w:rsidRDefault="00D7244F">
      <w:pPr>
        <w:pStyle w:val="Body"/>
        <w:keepNext/>
        <w:keepLines/>
        <w:widowControl/>
        <w:tabs>
          <w:tab w:val="left" w:pos="430"/>
        </w:tabs>
        <w:spacing w:before="1" w:after="40" w:line="276" w:lineRule="auto"/>
        <w:rPr>
          <w:rFonts w:cs="Times New Roman"/>
        </w:rPr>
      </w:pPr>
    </w:p>
    <w:p w14:paraId="59F2F49E" w14:textId="77777777" w:rsidR="00D7244F" w:rsidRPr="005D3506" w:rsidRDefault="00000000">
      <w:pPr>
        <w:pStyle w:val="Body"/>
        <w:rPr>
          <w:rFonts w:cs="Times New Roman"/>
        </w:rPr>
      </w:pPr>
      <w:r w:rsidRPr="005D3506">
        <w:rPr>
          <w:rStyle w:val="Strong"/>
          <w:rFonts w:cs="Times New Roman"/>
        </w:rPr>
        <w:t>Data Splitting:</w:t>
      </w:r>
      <w:r w:rsidRPr="005D3506">
        <w:rPr>
          <w:rFonts w:cs="Times New Roman"/>
          <w:lang w:val="en-US"/>
        </w:rPr>
        <w:t xml:space="preserve"> The dataset was divided into training (80%) and testing (20%) sets to evaluate model performance. This split helps ensure the model is tested on unseen data, providing a reliable assessment of its generalization ability.</w:t>
      </w:r>
    </w:p>
    <w:p w14:paraId="589F308E" w14:textId="77777777" w:rsidR="00D7244F" w:rsidRPr="005D3506" w:rsidRDefault="00D7244F">
      <w:pPr>
        <w:pStyle w:val="Body"/>
        <w:rPr>
          <w:rFonts w:cs="Times New Roman"/>
        </w:rPr>
      </w:pPr>
    </w:p>
    <w:p w14:paraId="6E16ABA6" w14:textId="77777777" w:rsidR="00D7244F" w:rsidRPr="005D3506" w:rsidRDefault="00000000">
      <w:pPr>
        <w:pStyle w:val="Body"/>
        <w:rPr>
          <w:rStyle w:val="Strong"/>
          <w:rFonts w:cs="Times New Roman"/>
        </w:rPr>
      </w:pPr>
      <w:r w:rsidRPr="005D3506">
        <w:rPr>
          <w:rStyle w:val="Strong"/>
          <w:rFonts w:cs="Times New Roman"/>
        </w:rPr>
        <w:t>C. Feature Selection</w:t>
      </w:r>
    </w:p>
    <w:p w14:paraId="76C3E701" w14:textId="77777777" w:rsidR="00D7244F" w:rsidRPr="005D3506" w:rsidRDefault="00000000">
      <w:pPr>
        <w:pStyle w:val="Body"/>
        <w:rPr>
          <w:rFonts w:cs="Times New Roman"/>
        </w:rPr>
      </w:pPr>
      <w:r w:rsidRPr="005D3506">
        <w:rPr>
          <w:rFonts w:cs="Times New Roman"/>
          <w:lang w:val="en-US"/>
        </w:rPr>
        <w:t>Feature selection plays a key role in improving the model’s performance by identifying the most relevant features for crop recommendation. In this project, embedded feature selection methods such as those provided by Decision Trees and Logistic Regression (L1 regularization) were used to automatically select important features during the training process. Additionally, filter methods, such as correlation-based feature selection, were employed to measure the strength of relationships between input features and the target variable (crop recommendation).</w:t>
      </w:r>
    </w:p>
    <w:p w14:paraId="5481FA30" w14:textId="77777777" w:rsidR="00D7244F" w:rsidRPr="005D3506" w:rsidRDefault="00D7244F">
      <w:pPr>
        <w:pStyle w:val="Body"/>
        <w:rPr>
          <w:rFonts w:cs="Times New Roman"/>
        </w:rPr>
      </w:pPr>
    </w:p>
    <w:p w14:paraId="1967E1C6" w14:textId="77777777" w:rsidR="00D7244F" w:rsidRPr="005D3506" w:rsidRDefault="00000000">
      <w:pPr>
        <w:pStyle w:val="NoSpacing"/>
        <w:rPr>
          <w:rFonts w:cs="Times New Roman"/>
        </w:rPr>
      </w:pPr>
      <w:r w:rsidRPr="005D3506">
        <w:rPr>
          <w:rFonts w:cs="Times New Roman"/>
        </w:rPr>
        <w:t>ANOVA (Analysis of Variance): Selects the top 5 features based on their F-value, indicating their influence on the target variable.</w:t>
      </w:r>
    </w:p>
    <w:p w14:paraId="414D36B5" w14:textId="77777777" w:rsidR="00D7244F" w:rsidRPr="005D3506" w:rsidRDefault="00D7244F">
      <w:pPr>
        <w:pStyle w:val="NoSpacing"/>
        <w:rPr>
          <w:rFonts w:cs="Times New Roman"/>
        </w:rPr>
      </w:pPr>
    </w:p>
    <w:p w14:paraId="4A38860F" w14:textId="77777777" w:rsidR="00D7244F" w:rsidRPr="005D3506" w:rsidRDefault="00000000">
      <w:pPr>
        <w:pStyle w:val="Body"/>
        <w:rPr>
          <w:rFonts w:cs="Times New Roman"/>
        </w:rPr>
      </w:pPr>
      <w:r w:rsidRPr="005D3506">
        <w:rPr>
          <w:rFonts w:cs="Times New Roman"/>
          <w:lang w:val="en-US"/>
        </w:rPr>
        <w:t>The following features were retained as key predictors for recommending suitable crops:</w:t>
      </w:r>
    </w:p>
    <w:p w14:paraId="757BD226" w14:textId="77777777" w:rsidR="00D7244F" w:rsidRPr="005D3506" w:rsidRDefault="00D7244F">
      <w:pPr>
        <w:pStyle w:val="NoSpacing"/>
        <w:rPr>
          <w:rFonts w:cs="Times New Roman"/>
        </w:rPr>
      </w:pPr>
    </w:p>
    <w:p w14:paraId="2A3A00CE" w14:textId="77777777" w:rsidR="00D7244F" w:rsidRPr="005D3506" w:rsidRDefault="00000000">
      <w:pPr>
        <w:pStyle w:val="Body"/>
        <w:rPr>
          <w:rFonts w:cs="Times New Roman"/>
        </w:rPr>
      </w:pPr>
      <w:r w:rsidRPr="005D3506">
        <w:rPr>
          <w:rFonts w:cs="Times New Roman"/>
          <w:lang w:val="en-US"/>
        </w:rPr>
        <w:t>N (Nitrogen content in the soil)</w:t>
      </w:r>
    </w:p>
    <w:p w14:paraId="0E3DA233" w14:textId="77777777" w:rsidR="00D7244F" w:rsidRPr="005D3506" w:rsidRDefault="00000000">
      <w:pPr>
        <w:pStyle w:val="Body"/>
        <w:rPr>
          <w:rFonts w:cs="Times New Roman"/>
        </w:rPr>
      </w:pPr>
      <w:r w:rsidRPr="005D3506">
        <w:rPr>
          <w:rFonts w:cs="Times New Roman"/>
          <w:lang w:val="en-US"/>
        </w:rPr>
        <w:t>P (Phosphorus content in the soil)</w:t>
      </w:r>
    </w:p>
    <w:p w14:paraId="6D843D51" w14:textId="77777777" w:rsidR="00D7244F" w:rsidRPr="005D3506" w:rsidRDefault="00000000">
      <w:pPr>
        <w:pStyle w:val="Body"/>
        <w:rPr>
          <w:rFonts w:cs="Times New Roman"/>
        </w:rPr>
      </w:pPr>
      <w:r w:rsidRPr="005D3506">
        <w:rPr>
          <w:rFonts w:cs="Times New Roman"/>
          <w:lang w:val="en-US"/>
        </w:rPr>
        <w:t>K (Potassium content in the soil)</w:t>
      </w:r>
    </w:p>
    <w:p w14:paraId="05312E83" w14:textId="77777777" w:rsidR="00D7244F" w:rsidRPr="005D3506" w:rsidRDefault="00000000">
      <w:pPr>
        <w:pStyle w:val="Body"/>
        <w:rPr>
          <w:rFonts w:cs="Times New Roman"/>
        </w:rPr>
      </w:pPr>
      <w:r w:rsidRPr="005D3506">
        <w:rPr>
          <w:rFonts w:cs="Times New Roman"/>
          <w:lang w:val="en-US"/>
        </w:rPr>
        <w:t>Humidity (Percentage)</w:t>
      </w:r>
    </w:p>
    <w:p w14:paraId="4AD20239" w14:textId="77777777" w:rsidR="00D7244F" w:rsidRPr="005D3506" w:rsidRDefault="00000000">
      <w:pPr>
        <w:pStyle w:val="Body"/>
        <w:rPr>
          <w:rFonts w:cs="Times New Roman"/>
        </w:rPr>
      </w:pPr>
      <w:r w:rsidRPr="005D3506">
        <w:rPr>
          <w:rFonts w:cs="Times New Roman"/>
          <w:lang w:val="en-US"/>
        </w:rPr>
        <w:t>Rainfall (mm of rainfall)</w:t>
      </w:r>
    </w:p>
    <w:p w14:paraId="75AC2C1B" w14:textId="77777777" w:rsidR="00D7244F" w:rsidRPr="005D3506" w:rsidRDefault="00D7244F">
      <w:pPr>
        <w:pStyle w:val="Body"/>
        <w:rPr>
          <w:rFonts w:cs="Times New Roman"/>
        </w:rPr>
      </w:pPr>
    </w:p>
    <w:p w14:paraId="6924FB1F" w14:textId="77777777" w:rsidR="00D7244F" w:rsidRPr="005D3506" w:rsidRDefault="00000000">
      <w:pPr>
        <w:pStyle w:val="Body"/>
        <w:rPr>
          <w:rFonts w:cs="Times New Roman"/>
        </w:rPr>
      </w:pPr>
      <w:r w:rsidRPr="005D3506">
        <w:rPr>
          <w:rFonts w:cs="Times New Roman"/>
          <w:lang w:val="en-US"/>
        </w:rPr>
        <w:t>These features were found to have the most significant impact on determining the appropriate crop for a given set of environmental conditions. By focusing on these features, the system improves its ability to make accurate crop recommendations.</w:t>
      </w:r>
    </w:p>
    <w:p w14:paraId="4AC2C315" w14:textId="77777777" w:rsidR="00D7244F" w:rsidRPr="005D3506" w:rsidRDefault="00D7244F">
      <w:pPr>
        <w:pStyle w:val="Body"/>
        <w:rPr>
          <w:rFonts w:cs="Times New Roman"/>
        </w:rPr>
      </w:pPr>
    </w:p>
    <w:p w14:paraId="2CC2C8E8" w14:textId="77777777" w:rsidR="00D7244F" w:rsidRPr="005D3506" w:rsidRDefault="00000000">
      <w:pPr>
        <w:pStyle w:val="Body"/>
        <w:rPr>
          <w:rStyle w:val="Strong"/>
          <w:rFonts w:cs="Times New Roman"/>
        </w:rPr>
      </w:pPr>
      <w:r w:rsidRPr="005D3506">
        <w:rPr>
          <w:rStyle w:val="Strong"/>
          <w:rFonts w:cs="Times New Roman"/>
          <w:lang w:val="it-IT"/>
        </w:rPr>
        <w:t>D. Model Training</w:t>
      </w:r>
    </w:p>
    <w:p w14:paraId="47A242AC" w14:textId="77777777" w:rsidR="00D7244F" w:rsidRPr="005D3506" w:rsidRDefault="00000000">
      <w:pPr>
        <w:pStyle w:val="Body"/>
        <w:rPr>
          <w:rFonts w:cs="Times New Roman"/>
        </w:rPr>
      </w:pPr>
      <w:r w:rsidRPr="005D3506">
        <w:rPr>
          <w:rFonts w:cs="Times New Roman"/>
          <w:lang w:val="en-US"/>
        </w:rPr>
        <w:t>Several machine learning models were trained to predict the most suitable crop for cultivation based on the given environmental and soil data. The following models were used:</w:t>
      </w:r>
    </w:p>
    <w:p w14:paraId="36E4AAE2" w14:textId="77777777" w:rsidR="00D7244F" w:rsidRPr="005D3506" w:rsidRDefault="00D7244F">
      <w:pPr>
        <w:pStyle w:val="Body"/>
        <w:rPr>
          <w:rFonts w:cs="Times New Roman"/>
        </w:rPr>
      </w:pPr>
    </w:p>
    <w:p w14:paraId="7D7C773D" w14:textId="77777777" w:rsidR="00D7244F" w:rsidRPr="005D3506" w:rsidRDefault="00000000">
      <w:pPr>
        <w:pStyle w:val="Body"/>
        <w:rPr>
          <w:rFonts w:cs="Times New Roman"/>
        </w:rPr>
      </w:pPr>
      <w:r w:rsidRPr="005D3506">
        <w:rPr>
          <w:rStyle w:val="Strong"/>
          <w:rFonts w:cs="Times New Roman"/>
        </w:rPr>
        <w:t>Logistic Regression:</w:t>
      </w:r>
      <w:r w:rsidRPr="005D3506">
        <w:rPr>
          <w:rFonts w:cs="Times New Roman"/>
          <w:lang w:val="en-US"/>
        </w:rPr>
        <w:t xml:space="preserve"> A simple and interpretable model that estimates the probability of each crop being suitable based on the input features.</w:t>
      </w:r>
    </w:p>
    <w:p w14:paraId="2AF768E1" w14:textId="77777777" w:rsidR="00D7244F" w:rsidRPr="005D3506" w:rsidRDefault="00D7244F">
      <w:pPr>
        <w:pStyle w:val="Body"/>
        <w:rPr>
          <w:rFonts w:cs="Times New Roman"/>
        </w:rPr>
      </w:pPr>
    </w:p>
    <w:p w14:paraId="707F542E" w14:textId="77777777" w:rsidR="00D7244F" w:rsidRPr="005D3506" w:rsidRDefault="00000000">
      <w:pPr>
        <w:pStyle w:val="Body"/>
        <w:rPr>
          <w:rFonts w:cs="Times New Roman"/>
        </w:rPr>
      </w:pPr>
      <w:r w:rsidRPr="005D3506">
        <w:rPr>
          <w:rFonts w:cs="Times New Roman"/>
          <w:b/>
          <w:bCs/>
        </w:rPr>
        <w:t xml:space="preserve">Naive Bayes: </w:t>
      </w:r>
      <w:r w:rsidRPr="005D3506">
        <w:rPr>
          <w:rFonts w:cs="Times New Roman"/>
          <w:lang w:val="en-US"/>
        </w:rPr>
        <w:t>A probabilistic classifier that computes the likelihood of each crop based on the assumption of conditional independence between features. This model is particularly useful for handling both categorical and continuous data.</w:t>
      </w:r>
    </w:p>
    <w:p w14:paraId="5FCD5DBF" w14:textId="77777777" w:rsidR="00D7244F" w:rsidRPr="005D3506" w:rsidRDefault="00D7244F">
      <w:pPr>
        <w:pStyle w:val="Body"/>
        <w:rPr>
          <w:rFonts w:cs="Times New Roman"/>
        </w:rPr>
      </w:pPr>
    </w:p>
    <w:p w14:paraId="64925E19" w14:textId="77777777" w:rsidR="00D7244F" w:rsidRPr="005D3506" w:rsidRDefault="00000000">
      <w:pPr>
        <w:pStyle w:val="Body"/>
        <w:rPr>
          <w:rFonts w:cs="Times New Roman"/>
        </w:rPr>
      </w:pPr>
      <w:r w:rsidRPr="005D3506">
        <w:rPr>
          <w:rStyle w:val="Strong"/>
          <w:rFonts w:cs="Times New Roman"/>
        </w:rPr>
        <w:t>K-Nearest Neighbors (KNN):</w:t>
      </w:r>
      <w:r w:rsidRPr="005D3506">
        <w:rPr>
          <w:rFonts w:cs="Times New Roman"/>
          <w:lang w:val="en-US"/>
        </w:rPr>
        <w:t xml:space="preserve"> This model classifies crops by looking at the nearest training data </w:t>
      </w:r>
      <w:r w:rsidRPr="005D3506">
        <w:rPr>
          <w:rFonts w:cs="Times New Roman"/>
          <w:lang w:val="en-US"/>
        </w:rPr>
        <w:lastRenderedPageBreak/>
        <w:t>points in the feature space, effectively recommending a crop based on similar historical data points.</w:t>
      </w:r>
    </w:p>
    <w:p w14:paraId="5E30CCA2" w14:textId="77777777" w:rsidR="00D7244F" w:rsidRPr="005D3506" w:rsidRDefault="00D7244F">
      <w:pPr>
        <w:pStyle w:val="Body"/>
        <w:rPr>
          <w:rFonts w:cs="Times New Roman"/>
        </w:rPr>
      </w:pPr>
    </w:p>
    <w:p w14:paraId="11273DBE" w14:textId="77777777" w:rsidR="00D7244F" w:rsidRPr="005D3506" w:rsidRDefault="00000000">
      <w:pPr>
        <w:pStyle w:val="Body"/>
        <w:rPr>
          <w:rFonts w:cs="Times New Roman"/>
        </w:rPr>
      </w:pPr>
      <w:r w:rsidRPr="00706C47">
        <w:rPr>
          <w:rStyle w:val="Strong"/>
          <w:rFonts w:cs="Times New Roman"/>
        </w:rPr>
        <w:t>Support Vector Machine (SVM):</w:t>
      </w:r>
      <w:r w:rsidRPr="005D3506">
        <w:rPr>
          <w:rFonts w:cs="Times New Roman"/>
          <w:lang w:val="en-US"/>
        </w:rPr>
        <w:t xml:space="preserve"> A powerful model that finds the optimal hyperplane for separating crops into distinct classes based on input features. SVM works well in high-dimensional spaces.</w:t>
      </w:r>
    </w:p>
    <w:p w14:paraId="2978622A" w14:textId="77777777" w:rsidR="00D7244F" w:rsidRPr="005D3506" w:rsidRDefault="00D7244F">
      <w:pPr>
        <w:pStyle w:val="Body"/>
        <w:rPr>
          <w:rFonts w:cs="Times New Roman"/>
        </w:rPr>
      </w:pPr>
    </w:p>
    <w:p w14:paraId="0A5AAB52" w14:textId="77777777" w:rsidR="00D7244F" w:rsidRPr="005D3506" w:rsidRDefault="00000000">
      <w:pPr>
        <w:pStyle w:val="Body"/>
        <w:rPr>
          <w:rFonts w:cs="Times New Roman"/>
        </w:rPr>
      </w:pPr>
      <w:r w:rsidRPr="005D3506">
        <w:rPr>
          <w:rStyle w:val="Strong"/>
          <w:rFonts w:cs="Times New Roman"/>
        </w:rPr>
        <w:t>Decision Tree:</w:t>
      </w:r>
      <w:r w:rsidRPr="005D3506">
        <w:rPr>
          <w:rFonts w:cs="Times New Roman"/>
          <w:lang w:val="en-US"/>
        </w:rPr>
        <w:t xml:space="preserve"> This model was employed for its interpretability and its ability to split the data into distinct groups based on the most significant features. Decision Trees are also useful for ranking features by importance.</w:t>
      </w:r>
    </w:p>
    <w:p w14:paraId="536B15E5" w14:textId="77777777" w:rsidR="00D7244F" w:rsidRPr="005D3506" w:rsidRDefault="00D7244F">
      <w:pPr>
        <w:pStyle w:val="Body"/>
        <w:rPr>
          <w:rFonts w:cs="Times New Roman"/>
          <w:b/>
          <w:bCs/>
        </w:rPr>
      </w:pPr>
    </w:p>
    <w:p w14:paraId="4E33D95E" w14:textId="77777777" w:rsidR="00D7244F" w:rsidRPr="005D3506" w:rsidRDefault="00000000">
      <w:pPr>
        <w:pStyle w:val="Body"/>
        <w:rPr>
          <w:rFonts w:cs="Times New Roman"/>
        </w:rPr>
      </w:pPr>
      <w:r w:rsidRPr="005D3506">
        <w:rPr>
          <w:rStyle w:val="Strong"/>
          <w:rFonts w:cs="Times New Roman"/>
        </w:rPr>
        <w:t>Gradient Boosting:</w:t>
      </w:r>
      <w:r w:rsidRPr="005D3506">
        <w:rPr>
          <w:rFonts w:cs="Times New Roman"/>
          <w:lang w:val="en-US"/>
        </w:rPr>
        <w:t xml:space="preserve"> The Gradient Boosting model was applied to improve classification accuracy by combining weak learners (decision trees) in an iterative boosting process. This model captures complex patterns in the data for better crop recommendations.</w:t>
      </w:r>
    </w:p>
    <w:p w14:paraId="3626C98F" w14:textId="77777777" w:rsidR="00D7244F" w:rsidRPr="005D3506" w:rsidRDefault="00D7244F">
      <w:pPr>
        <w:pStyle w:val="Body"/>
        <w:rPr>
          <w:rFonts w:cs="Times New Roman"/>
        </w:rPr>
      </w:pPr>
    </w:p>
    <w:p w14:paraId="090F47B2" w14:textId="77777777" w:rsidR="00D7244F" w:rsidRPr="005D3506" w:rsidRDefault="00000000">
      <w:pPr>
        <w:pStyle w:val="Body"/>
        <w:rPr>
          <w:rStyle w:val="Strong"/>
          <w:rFonts w:cs="Times New Roman"/>
        </w:rPr>
      </w:pPr>
      <w:r w:rsidRPr="005D3506">
        <w:rPr>
          <w:rStyle w:val="Strong"/>
          <w:rFonts w:cs="Times New Roman"/>
        </w:rPr>
        <w:t>E. Output Layer</w:t>
      </w:r>
    </w:p>
    <w:p w14:paraId="2A3E3BDA" w14:textId="77777777" w:rsidR="00D7244F" w:rsidRPr="005D3506" w:rsidRDefault="00000000">
      <w:pPr>
        <w:pStyle w:val="Body"/>
        <w:rPr>
          <w:rFonts w:cs="Times New Roman"/>
        </w:rPr>
      </w:pPr>
      <w:r w:rsidRPr="005D3506">
        <w:rPr>
          <w:rFonts w:cs="Times New Roman"/>
          <w:lang w:val="en-US"/>
        </w:rPr>
        <w:t>The Output Layer of the system provides the final crop recommendation based on the input data and the trained machine learning models. The system predicts the most suitable crop for cultivation under the given environmental and soil conditions. The output label represents the recommended crop, such as Rice, Wheat, Cotton, or other crops, depending on the conditions.</w:t>
      </w:r>
    </w:p>
    <w:p w14:paraId="308AD8E9" w14:textId="77777777" w:rsidR="00D7244F" w:rsidRPr="005D3506" w:rsidRDefault="00D7244F">
      <w:pPr>
        <w:pStyle w:val="Body"/>
        <w:rPr>
          <w:rFonts w:cs="Times New Roman"/>
        </w:rPr>
      </w:pPr>
    </w:p>
    <w:p w14:paraId="59B03DC2" w14:textId="77777777" w:rsidR="00D7244F" w:rsidRPr="005D3506" w:rsidRDefault="00000000">
      <w:pPr>
        <w:pStyle w:val="Body"/>
        <w:rPr>
          <w:rFonts w:cs="Times New Roman"/>
        </w:rPr>
      </w:pPr>
      <w:r w:rsidRPr="005D3506">
        <w:rPr>
          <w:rFonts w:cs="Times New Roman"/>
          <w:lang w:val="en-US"/>
        </w:rPr>
        <w:t>For each input instance, the system predicts the appropriate crop category, providing actionable insights for farmers or agricultural experts. The model outputs can also include the probability or confidence level of the recommended crop, giving further context to the decision.</w:t>
      </w:r>
    </w:p>
    <w:p w14:paraId="593E1085" w14:textId="77777777" w:rsidR="00D7244F" w:rsidRPr="005D3506" w:rsidRDefault="00D7244F">
      <w:pPr>
        <w:pStyle w:val="Body"/>
        <w:rPr>
          <w:rFonts w:cs="Times New Roman"/>
        </w:rPr>
      </w:pPr>
    </w:p>
    <w:p w14:paraId="3D0C9E60" w14:textId="77777777" w:rsidR="00D7244F" w:rsidRPr="005D3506" w:rsidRDefault="00000000">
      <w:pPr>
        <w:pStyle w:val="Body"/>
        <w:rPr>
          <w:rStyle w:val="Strong"/>
          <w:rFonts w:cs="Times New Roman"/>
        </w:rPr>
      </w:pPr>
      <w:r w:rsidRPr="005D3506">
        <w:rPr>
          <w:rStyle w:val="Strong"/>
          <w:rFonts w:cs="Times New Roman"/>
        </w:rPr>
        <w:t>F. Results</w:t>
      </w:r>
    </w:p>
    <w:p w14:paraId="28249D79" w14:textId="77777777" w:rsidR="00D7244F" w:rsidRPr="005D3506" w:rsidRDefault="00000000">
      <w:pPr>
        <w:pStyle w:val="Body"/>
        <w:rPr>
          <w:rFonts w:cs="Times New Roman"/>
        </w:rPr>
      </w:pPr>
      <w:r w:rsidRPr="005D3506">
        <w:rPr>
          <w:rFonts w:cs="Times New Roman"/>
          <w:lang w:val="en-US"/>
        </w:rPr>
        <w:t>The system's output provides a clear classification of the most suitable crop for cultivation based on the input features. Each model's performance is evaluated using metrics such as accuracy, precision, recall, and F1-score. A confusion matrix is used to analyze the true positives, false positives, true negatives, and false negatives, allowing for a detailed evaluation of each model's prediction capabilities.</w:t>
      </w:r>
    </w:p>
    <w:p w14:paraId="1FB9E135" w14:textId="77777777" w:rsidR="00D7244F" w:rsidRPr="005D3506" w:rsidRDefault="00D7244F">
      <w:pPr>
        <w:pStyle w:val="Body"/>
        <w:rPr>
          <w:rFonts w:cs="Times New Roman"/>
        </w:rPr>
      </w:pPr>
    </w:p>
    <w:p w14:paraId="39017536" w14:textId="77777777" w:rsidR="00D7244F" w:rsidRPr="005D3506" w:rsidRDefault="00000000">
      <w:pPr>
        <w:pStyle w:val="Body"/>
        <w:rPr>
          <w:rFonts w:cs="Times New Roman"/>
        </w:rPr>
      </w:pPr>
      <w:r w:rsidRPr="005D3506">
        <w:rPr>
          <w:rFonts w:cs="Times New Roman"/>
          <w:lang w:val="en-US"/>
        </w:rPr>
        <w:t>The overall system helps in recommending crops based on real-time environmental and soil conditions, offering valuable decision-making insights for optimizing agricultural productivity.</w:t>
      </w:r>
    </w:p>
    <w:p w14:paraId="07FA72FC" w14:textId="77777777" w:rsidR="00D7244F" w:rsidRPr="005D3506" w:rsidRDefault="00D7244F">
      <w:pPr>
        <w:pStyle w:val="Body"/>
        <w:rPr>
          <w:rFonts w:cs="Times New Roman"/>
        </w:rPr>
      </w:pPr>
    </w:p>
    <w:p w14:paraId="2E19E346" w14:textId="77777777" w:rsidR="00D7244F" w:rsidRPr="005D3506" w:rsidRDefault="00D7244F">
      <w:pPr>
        <w:pStyle w:val="Body"/>
        <w:keepNext/>
        <w:keepLines/>
        <w:widowControl/>
        <w:tabs>
          <w:tab w:val="left" w:pos="430"/>
        </w:tabs>
        <w:spacing w:before="1" w:after="40" w:line="276" w:lineRule="auto"/>
        <w:rPr>
          <w:rFonts w:cs="Times New Roman"/>
        </w:rPr>
      </w:pPr>
    </w:p>
    <w:p w14:paraId="3230B0F9" w14:textId="77777777" w:rsidR="00D7244F" w:rsidRPr="005D3506" w:rsidRDefault="00000000" w:rsidP="00F94E8E">
      <w:pPr>
        <w:keepNext/>
        <w:keepLines/>
        <w:tabs>
          <w:tab w:val="left" w:pos="430"/>
        </w:tabs>
        <w:spacing w:before="1" w:after="40" w:line="276" w:lineRule="auto"/>
      </w:pPr>
      <w:r w:rsidRPr="005D3506">
        <w:rPr>
          <w:b/>
          <w:bCs/>
        </w:rPr>
        <w:t>3.5 Model Evaluation</w:t>
      </w:r>
    </w:p>
    <w:p w14:paraId="175EB6CE" w14:textId="77777777" w:rsidR="00D7244F" w:rsidRPr="005D3506" w:rsidRDefault="00000000">
      <w:pPr>
        <w:pStyle w:val="NoSpacing"/>
        <w:rPr>
          <w:rFonts w:cs="Times New Roman"/>
        </w:rPr>
      </w:pPr>
      <w:r w:rsidRPr="005D3506">
        <w:rPr>
          <w:rFonts w:cs="Times New Roman"/>
        </w:rPr>
        <w:t>In machine learning, several metrics are used to assess the performance of a model depending on the type of problem (classification, regression, clustering, etc.). For classification tasks, common metrics include:</w:t>
      </w:r>
    </w:p>
    <w:p w14:paraId="2797ABAB" w14:textId="77777777" w:rsidR="00D7244F" w:rsidRPr="005D3506" w:rsidRDefault="00D7244F">
      <w:pPr>
        <w:pStyle w:val="NoSpacing"/>
        <w:rPr>
          <w:rFonts w:cs="Times New Roman"/>
        </w:rPr>
      </w:pPr>
    </w:p>
    <w:p w14:paraId="00A186C2" w14:textId="77777777" w:rsidR="00D7244F" w:rsidRPr="005D3506" w:rsidRDefault="00000000">
      <w:pPr>
        <w:pStyle w:val="NoSpacing"/>
        <w:rPr>
          <w:rFonts w:cs="Times New Roman"/>
        </w:rPr>
      </w:pPr>
      <w:r w:rsidRPr="005D3506">
        <w:rPr>
          <w:rFonts w:cs="Times New Roman"/>
        </w:rPr>
        <w:t>Accuracy: The ratio of correct predictions to the total number of predictions. While commonly used, it can be misleading for imbalanced datasets.</w:t>
      </w:r>
    </w:p>
    <w:p w14:paraId="4FBB6677" w14:textId="77777777" w:rsidR="00D7244F" w:rsidRPr="005D3506" w:rsidRDefault="00000000">
      <w:pPr>
        <w:pStyle w:val="NoSpacing"/>
        <w:rPr>
          <w:rFonts w:cs="Times New Roman"/>
        </w:rPr>
      </w:pPr>
      <w:r w:rsidRPr="005D3506">
        <w:rPr>
          <w:rFonts w:cs="Times New Roman"/>
        </w:rPr>
        <w:t>Precision: Measures the proportion of true positive predictions out of all positive predictions. It is useful when the cost of false positives is high.</w:t>
      </w:r>
    </w:p>
    <w:p w14:paraId="6356C097" w14:textId="77777777" w:rsidR="00D7244F" w:rsidRPr="005D3506" w:rsidRDefault="00000000">
      <w:pPr>
        <w:pStyle w:val="NoSpacing"/>
        <w:rPr>
          <w:rFonts w:cs="Times New Roman"/>
        </w:rPr>
      </w:pPr>
      <w:r w:rsidRPr="005D3506">
        <w:rPr>
          <w:rFonts w:cs="Times New Roman"/>
        </w:rPr>
        <w:t>Recall (Sensitivity): The proportion of true positives identified out of all actual positives. High recall is critical in scenarios where false negatives are costly.</w:t>
      </w:r>
    </w:p>
    <w:p w14:paraId="1227529A" w14:textId="77777777" w:rsidR="00D7244F" w:rsidRPr="005D3506" w:rsidRDefault="00000000">
      <w:pPr>
        <w:pStyle w:val="NoSpacing"/>
        <w:rPr>
          <w:rFonts w:cs="Times New Roman"/>
        </w:rPr>
      </w:pPr>
      <w:r w:rsidRPr="005D3506">
        <w:rPr>
          <w:rFonts w:cs="Times New Roman"/>
        </w:rPr>
        <w:t>F1-Score: The harmonic mean of precision and recall, providing a single score that balances both. It is useful when precision and recall need to be optimized together.</w:t>
      </w:r>
    </w:p>
    <w:p w14:paraId="09988716" w14:textId="77777777" w:rsidR="00D7244F" w:rsidRPr="005D3506" w:rsidRDefault="00000000">
      <w:pPr>
        <w:pStyle w:val="NoSpacing"/>
        <w:rPr>
          <w:rFonts w:cs="Times New Roman"/>
        </w:rPr>
      </w:pPr>
      <w:r w:rsidRPr="005D3506">
        <w:rPr>
          <w:rFonts w:cs="Times New Roman"/>
        </w:rPr>
        <w:t>Confusion Matrix: The confusion matrix highlighted areas where the model might struggle, such as recommending crops for borderline or ambiguous growing conditions.</w:t>
      </w:r>
    </w:p>
    <w:p w14:paraId="3B82FFC1" w14:textId="77777777" w:rsidR="00D7244F" w:rsidRPr="005D3506" w:rsidRDefault="00000000">
      <w:pPr>
        <w:pStyle w:val="NoSpacing"/>
        <w:rPr>
          <w:rFonts w:cs="Times New Roman"/>
        </w:rPr>
      </w:pPr>
      <w:r w:rsidRPr="005D3506">
        <w:rPr>
          <w:rFonts w:cs="Times New Roman"/>
        </w:rPr>
        <w:lastRenderedPageBreak/>
        <w:t>ROC-AUC: The area under the Receiver Operating Characteristic curve provides an aggregate measure of performance across all classification thresholds. It is especially useful for binary classification problems.</w:t>
      </w:r>
    </w:p>
    <w:p w14:paraId="2B9A61C3" w14:textId="77777777" w:rsidR="00D7244F" w:rsidRPr="005D3506" w:rsidRDefault="00D7244F">
      <w:pPr>
        <w:pStyle w:val="NoSpacing"/>
        <w:rPr>
          <w:rFonts w:cs="Times New Roman"/>
        </w:rPr>
      </w:pPr>
    </w:p>
    <w:p w14:paraId="5CA536BA" w14:textId="230F4D6C" w:rsidR="00D7244F" w:rsidRPr="005D3506" w:rsidRDefault="00D7244F" w:rsidP="00F94E8E">
      <w:pPr>
        <w:pStyle w:val="NoSpacing"/>
        <w:rPr>
          <w:rStyle w:val="Strong"/>
          <w:rFonts w:cs="Times New Roman"/>
        </w:rPr>
      </w:pPr>
    </w:p>
    <w:p w14:paraId="493162F3" w14:textId="77777777" w:rsidR="00D7244F" w:rsidRPr="005D3506" w:rsidRDefault="00000000">
      <w:pPr>
        <w:pStyle w:val="NoSpacing"/>
        <w:rPr>
          <w:rFonts w:cs="Times New Roman"/>
        </w:rPr>
      </w:pPr>
      <w:r w:rsidRPr="005D3506">
        <w:rPr>
          <w:rFonts w:cs="Times New Roman"/>
        </w:rPr>
        <w:t xml:space="preserve">When comparing models, accuracy is often the first metric considered, especially for classification tasks. However, comparing models based solely on accuracy can be misleading, particularly when dealing with imbalanced datasets. For instance, a model that predicts the majority class in an imbalanced dataset may </w:t>
      </w:r>
      <w:r w:rsidRPr="005D3506">
        <w:rPr>
          <w:rFonts w:cs="Times New Roman"/>
        </w:rPr>
        <w:tab/>
        <w:t xml:space="preserve"> higher accuracy, another may have better precision and recall, making it more suitable for certain applications. Additionally, cross-validation methods were employed to ensure that the accuracy reported for each model is generalized across different subsets of data, rather than being specific to the training set.</w:t>
      </w:r>
    </w:p>
    <w:p w14:paraId="06ADD4E7" w14:textId="77777777" w:rsidR="00D7244F" w:rsidRPr="005D3506" w:rsidRDefault="00D7244F">
      <w:pPr>
        <w:pStyle w:val="NoSpacing"/>
        <w:rPr>
          <w:rFonts w:cs="Times New Roman"/>
        </w:rPr>
      </w:pPr>
    </w:p>
    <w:p w14:paraId="55CD667A" w14:textId="77777777" w:rsidR="00D7244F" w:rsidRPr="005D3506" w:rsidRDefault="00D7244F">
      <w:pPr>
        <w:pStyle w:val="NoSpacing"/>
        <w:rPr>
          <w:rFonts w:cs="Times New Roman"/>
        </w:rPr>
      </w:pPr>
    </w:p>
    <w:p w14:paraId="43E137E1" w14:textId="77777777" w:rsidR="00D7244F" w:rsidRPr="005D3506" w:rsidRDefault="00000000">
      <w:pPr>
        <w:pStyle w:val="NoSpacing"/>
        <w:rPr>
          <w:rFonts w:cs="Times New Roman"/>
        </w:rPr>
      </w:pPr>
      <w:r w:rsidRPr="005D3506">
        <w:rPr>
          <w:rFonts w:cs="Times New Roman"/>
        </w:rPr>
        <w:t>Individual Model Performance</w:t>
      </w:r>
    </w:p>
    <w:p w14:paraId="3229793F" w14:textId="77777777" w:rsidR="00D7244F" w:rsidRPr="005D3506" w:rsidRDefault="00D7244F">
      <w:pPr>
        <w:pStyle w:val="NoSpacing"/>
        <w:rPr>
          <w:rFonts w:cs="Times New Roman"/>
        </w:rPr>
      </w:pPr>
    </w:p>
    <w:p w14:paraId="7C1D3CCD" w14:textId="77777777" w:rsidR="00D7244F" w:rsidRPr="005D3506" w:rsidRDefault="00000000">
      <w:pPr>
        <w:pStyle w:val="NoSpacing"/>
        <w:rPr>
          <w:rFonts w:cs="Times New Roman"/>
        </w:rPr>
      </w:pPr>
      <w:r w:rsidRPr="005D3506">
        <w:rPr>
          <w:rFonts w:cs="Times New Roman"/>
        </w:rPr>
        <w:t>Logistic Regression:</w:t>
      </w:r>
    </w:p>
    <w:p w14:paraId="08B2794A" w14:textId="77777777" w:rsidR="00D7244F" w:rsidRPr="005D3506" w:rsidRDefault="00000000">
      <w:pPr>
        <w:pStyle w:val="NoSpacing"/>
        <w:rPr>
          <w:rFonts w:cs="Times New Roman"/>
        </w:rPr>
      </w:pPr>
      <w:r w:rsidRPr="005D3506">
        <w:rPr>
          <w:rFonts w:cs="Times New Roman"/>
        </w:rPr>
        <w:t>With a maximum of 1000 iterations to ensure convergence, Logistic Regression produced competitive results in terms of accuracy, precision, recall, and F1-score.</w:t>
      </w:r>
    </w:p>
    <w:p w14:paraId="41E3C641" w14:textId="77777777" w:rsidR="00D7244F" w:rsidRPr="005D3506" w:rsidRDefault="00D7244F">
      <w:pPr>
        <w:pStyle w:val="NoSpacing"/>
        <w:rPr>
          <w:rFonts w:cs="Times New Roman"/>
        </w:rPr>
      </w:pPr>
    </w:p>
    <w:p w14:paraId="5A397232" w14:textId="77777777" w:rsidR="00D7244F" w:rsidRPr="005D3506" w:rsidRDefault="00000000">
      <w:pPr>
        <w:pStyle w:val="NoSpacing"/>
        <w:rPr>
          <w:rFonts w:eastAsia="Courier New" w:cs="Times New Roman"/>
        </w:rPr>
      </w:pPr>
      <w:r w:rsidRPr="005D3506">
        <w:rPr>
          <w:rFonts w:cs="Times New Roman"/>
        </w:rPr>
        <w:t>**Logistic Regression**</w:t>
      </w:r>
    </w:p>
    <w:p w14:paraId="68DEC60C" w14:textId="77777777" w:rsidR="00D7244F" w:rsidRPr="005D3506" w:rsidRDefault="00000000">
      <w:pPr>
        <w:pStyle w:val="NoSpacing"/>
        <w:rPr>
          <w:rFonts w:eastAsia="Courier New" w:cs="Times New Roman"/>
        </w:rPr>
      </w:pPr>
      <w:r w:rsidRPr="005D3506">
        <w:rPr>
          <w:rFonts w:cs="Times New Roman"/>
        </w:rPr>
        <w:t>Accuracy: 0.9500</w:t>
      </w:r>
    </w:p>
    <w:p w14:paraId="4560AB0D" w14:textId="77777777" w:rsidR="00D7244F" w:rsidRPr="005D3506" w:rsidRDefault="00000000">
      <w:pPr>
        <w:pStyle w:val="NoSpacing"/>
        <w:rPr>
          <w:rFonts w:eastAsia="Courier New" w:cs="Times New Roman"/>
        </w:rPr>
      </w:pPr>
      <w:r w:rsidRPr="005D3506">
        <w:rPr>
          <w:rFonts w:cs="Times New Roman"/>
        </w:rPr>
        <w:t>Precision: 0.9559</w:t>
      </w:r>
    </w:p>
    <w:p w14:paraId="288EF2C2" w14:textId="77777777" w:rsidR="00D7244F" w:rsidRPr="005D3506" w:rsidRDefault="00000000">
      <w:pPr>
        <w:pStyle w:val="NoSpacing"/>
        <w:rPr>
          <w:rFonts w:eastAsia="Courier New" w:cs="Times New Roman"/>
        </w:rPr>
      </w:pPr>
      <w:r w:rsidRPr="005D3506">
        <w:rPr>
          <w:rFonts w:cs="Times New Roman"/>
        </w:rPr>
        <w:t>Recall: 0.9500</w:t>
      </w:r>
    </w:p>
    <w:p w14:paraId="0F03B893" w14:textId="77777777" w:rsidR="00D7244F" w:rsidRPr="005D3506" w:rsidRDefault="00000000">
      <w:pPr>
        <w:pStyle w:val="NoSpacing"/>
        <w:rPr>
          <w:rFonts w:eastAsia="Courier New" w:cs="Times New Roman"/>
        </w:rPr>
      </w:pPr>
      <w:r w:rsidRPr="005D3506">
        <w:rPr>
          <w:rFonts w:cs="Times New Roman"/>
        </w:rPr>
        <w:t>F1-score: 0.9506</w:t>
      </w:r>
    </w:p>
    <w:p w14:paraId="1CCC8671" w14:textId="77777777" w:rsidR="00D7244F" w:rsidRPr="005D3506" w:rsidRDefault="00000000">
      <w:pPr>
        <w:pStyle w:val="NoSpacing"/>
        <w:rPr>
          <w:rFonts w:cs="Times New Roman"/>
        </w:rPr>
      </w:pPr>
      <w:r w:rsidRPr="005D3506">
        <w:rPr>
          <w:rFonts w:cs="Times New Roman"/>
          <w:noProof/>
        </w:rPr>
        <w:drawing>
          <wp:inline distT="0" distB="0" distL="0" distR="0" wp14:anchorId="7737346A" wp14:editId="1BE2B601">
            <wp:extent cx="4579621" cy="3627121"/>
            <wp:effectExtent l="0" t="0" r="0" b="0"/>
            <wp:docPr id="1073741832" name="officeArt object" descr="Picture 10"/>
            <wp:cNvGraphicFramePr/>
            <a:graphic xmlns:a="http://schemas.openxmlformats.org/drawingml/2006/main">
              <a:graphicData uri="http://schemas.openxmlformats.org/drawingml/2006/picture">
                <pic:pic xmlns:pic="http://schemas.openxmlformats.org/drawingml/2006/picture">
                  <pic:nvPicPr>
                    <pic:cNvPr id="1073741832" name="Picture 10" descr="Picture 10"/>
                    <pic:cNvPicPr>
                      <a:picLocks noChangeAspect="1"/>
                    </pic:cNvPicPr>
                  </pic:nvPicPr>
                  <pic:blipFill>
                    <a:blip r:embed="rId23"/>
                    <a:stretch>
                      <a:fillRect/>
                    </a:stretch>
                  </pic:blipFill>
                  <pic:spPr>
                    <a:xfrm>
                      <a:off x="0" y="0"/>
                      <a:ext cx="4579621" cy="3627121"/>
                    </a:xfrm>
                    <a:prstGeom prst="rect">
                      <a:avLst/>
                    </a:prstGeom>
                    <a:ln w="12700" cap="flat">
                      <a:noFill/>
                      <a:miter lim="400000"/>
                    </a:ln>
                    <a:effectLst/>
                  </pic:spPr>
                </pic:pic>
              </a:graphicData>
            </a:graphic>
          </wp:inline>
        </w:drawing>
      </w:r>
    </w:p>
    <w:p w14:paraId="6D4E68E0" w14:textId="77777777" w:rsidR="00D7244F" w:rsidRPr="005D3506" w:rsidRDefault="00D7244F">
      <w:pPr>
        <w:pStyle w:val="NoSpacing"/>
        <w:rPr>
          <w:rFonts w:cs="Times New Roman"/>
        </w:rPr>
      </w:pPr>
    </w:p>
    <w:p w14:paraId="741A52AE" w14:textId="77777777" w:rsidR="00D7244F" w:rsidRPr="005D3506" w:rsidRDefault="00D7244F">
      <w:pPr>
        <w:pStyle w:val="NoSpacing"/>
        <w:rPr>
          <w:rFonts w:cs="Times New Roman"/>
        </w:rPr>
      </w:pPr>
    </w:p>
    <w:p w14:paraId="30E2E069" w14:textId="77777777" w:rsidR="00D7244F" w:rsidRPr="005D3506" w:rsidRDefault="00000000">
      <w:pPr>
        <w:pStyle w:val="NoSpacing"/>
        <w:rPr>
          <w:rFonts w:eastAsia="NSimSun" w:cs="Times New Roman"/>
        </w:rPr>
      </w:pPr>
      <w:r w:rsidRPr="005D3506">
        <w:rPr>
          <w:rFonts w:cs="Times New Roman"/>
        </w:rPr>
        <w:t>Naive Bayes:</w:t>
      </w:r>
    </w:p>
    <w:p w14:paraId="0AC7F816" w14:textId="77777777" w:rsidR="00D7244F" w:rsidRPr="005D3506" w:rsidRDefault="00000000">
      <w:pPr>
        <w:pStyle w:val="NoSpacing"/>
        <w:rPr>
          <w:rFonts w:eastAsia="NSimSun" w:cs="Times New Roman"/>
        </w:rPr>
      </w:pPr>
      <w:r w:rsidRPr="005D3506">
        <w:rPr>
          <w:rFonts w:cs="Times New Roman"/>
        </w:rPr>
        <w:t>The Naive Bayes classifier performed well, particularly in high-dimensional data, yielding decent accuracy despite some assumptions about feature independence.</w:t>
      </w:r>
    </w:p>
    <w:p w14:paraId="34851299" w14:textId="77777777" w:rsidR="00D7244F" w:rsidRPr="005D3506" w:rsidRDefault="00D7244F">
      <w:pPr>
        <w:pStyle w:val="NoSpacing"/>
        <w:rPr>
          <w:rFonts w:cs="Times New Roman"/>
        </w:rPr>
      </w:pPr>
    </w:p>
    <w:p w14:paraId="702750AB"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rPr>
        <w:lastRenderedPageBreak/>
        <w:t>**Naive Bayes**</w:t>
      </w:r>
    </w:p>
    <w:p w14:paraId="2F4EAF33"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Accuracy: 0.9909</w:t>
      </w:r>
    </w:p>
    <w:p w14:paraId="78A413C3"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it-IT"/>
        </w:rPr>
        <w:t>Precision: 0.9919</w:t>
      </w:r>
    </w:p>
    <w:p w14:paraId="499710AE"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Recall: 0.9909</w:t>
      </w:r>
    </w:p>
    <w:p w14:paraId="4367D254"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rPr>
        <w:t>F1-score: 0.9909</w:t>
      </w:r>
    </w:p>
    <w:p w14:paraId="4AD0BD91" w14:textId="21D64BE7" w:rsidR="00F30421" w:rsidRPr="005D3506" w:rsidRDefault="00000000" w:rsidP="00F30421">
      <w:pPr>
        <w:pStyle w:val="Body"/>
        <w:widowControl/>
        <w:shd w:val="clear" w:color="auto" w:fill="FFFFFF"/>
        <w:suppressAutoHyphens w:val="0"/>
        <w:rPr>
          <w:rFonts w:eastAsia="Roboto" w:cs="Times New Roman"/>
          <w:color w:val="212121"/>
          <w:kern w:val="0"/>
          <w:sz w:val="21"/>
          <w:szCs w:val="21"/>
          <w:u w:color="212121"/>
        </w:rPr>
      </w:pPr>
      <w:r w:rsidRPr="005D3506">
        <w:rPr>
          <w:rFonts w:eastAsia="Roboto" w:cs="Times New Roman"/>
          <w:noProof/>
          <w:color w:val="212121"/>
          <w:kern w:val="0"/>
          <w:sz w:val="21"/>
          <w:szCs w:val="21"/>
          <w:u w:color="212121"/>
        </w:rPr>
        <w:drawing>
          <wp:inline distT="0" distB="0" distL="0" distR="0" wp14:anchorId="636D02A0" wp14:editId="680AB227">
            <wp:extent cx="4579621" cy="3627121"/>
            <wp:effectExtent l="0" t="0" r="0" b="0"/>
            <wp:docPr id="1073741833" name="officeArt object" descr="A graph of a numb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3" name="A graph of a numberDescription automatically generated" descr="A graph of a numberDescription automatically generated"/>
                    <pic:cNvPicPr>
                      <a:picLocks noChangeAspect="1"/>
                    </pic:cNvPicPr>
                  </pic:nvPicPr>
                  <pic:blipFill>
                    <a:blip r:embed="rId24"/>
                    <a:stretch>
                      <a:fillRect/>
                    </a:stretch>
                  </pic:blipFill>
                  <pic:spPr>
                    <a:xfrm>
                      <a:off x="0" y="0"/>
                      <a:ext cx="4579621" cy="3627121"/>
                    </a:xfrm>
                    <a:prstGeom prst="rect">
                      <a:avLst/>
                    </a:prstGeom>
                    <a:ln w="12700" cap="flat">
                      <a:noFill/>
                      <a:miter lim="400000"/>
                    </a:ln>
                    <a:effectLst/>
                  </pic:spPr>
                </pic:pic>
              </a:graphicData>
            </a:graphic>
          </wp:inline>
        </w:drawing>
      </w:r>
    </w:p>
    <w:p w14:paraId="75749E5B" w14:textId="77777777" w:rsidR="00F30421" w:rsidRPr="005D3506" w:rsidRDefault="00F30421">
      <w:pPr>
        <w:pStyle w:val="NoSpacing"/>
        <w:rPr>
          <w:rFonts w:cs="Times New Roman"/>
        </w:rPr>
      </w:pPr>
    </w:p>
    <w:p w14:paraId="1FA4D9A6" w14:textId="45053FFD" w:rsidR="00D7244F" w:rsidRPr="005D3506" w:rsidRDefault="00000000">
      <w:pPr>
        <w:pStyle w:val="NoSpacing"/>
        <w:rPr>
          <w:rFonts w:eastAsia="NSimSun" w:cs="Times New Roman"/>
        </w:rPr>
      </w:pPr>
      <w:r w:rsidRPr="005D3506">
        <w:rPr>
          <w:rFonts w:cs="Times New Roman"/>
        </w:rPr>
        <w:t>K-Nearest Neighbors (KNN):</w:t>
      </w:r>
    </w:p>
    <w:p w14:paraId="123E6B8E" w14:textId="77777777" w:rsidR="00D7244F" w:rsidRPr="005D3506" w:rsidRDefault="00000000">
      <w:pPr>
        <w:pStyle w:val="NoSpacing"/>
        <w:rPr>
          <w:rFonts w:eastAsia="NSimSun" w:cs="Times New Roman"/>
        </w:rPr>
      </w:pPr>
      <w:r w:rsidRPr="005D3506">
        <w:rPr>
          <w:rFonts w:cs="Times New Roman"/>
        </w:rPr>
        <w:t>The KNN classifier provided a good balance between simplicity and performance.</w:t>
      </w:r>
    </w:p>
    <w:p w14:paraId="3F09FCFE" w14:textId="77777777" w:rsidR="00706C47" w:rsidRPr="00706C47" w:rsidRDefault="00706C47" w:rsidP="00706C47">
      <w:pPr>
        <w:pStyle w:val="NoSpacing"/>
      </w:pPr>
      <w:r w:rsidRPr="00706C47">
        <w:t>Accuracy: 0.9682</w:t>
      </w:r>
    </w:p>
    <w:p w14:paraId="7D3B82EC" w14:textId="77777777" w:rsidR="00706C47" w:rsidRPr="00706C47" w:rsidRDefault="00706C47" w:rsidP="00706C47">
      <w:pPr>
        <w:pStyle w:val="NoSpacing"/>
      </w:pPr>
      <w:r w:rsidRPr="00706C47">
        <w:t>Precision: 0.9725</w:t>
      </w:r>
    </w:p>
    <w:p w14:paraId="6F1A9217" w14:textId="77777777" w:rsidR="00706C47" w:rsidRDefault="00706C47" w:rsidP="00706C47">
      <w:pPr>
        <w:pStyle w:val="NoSpacing"/>
      </w:pPr>
      <w:r w:rsidRPr="00706C47">
        <w:t>Recall: 0.9682</w:t>
      </w:r>
    </w:p>
    <w:p w14:paraId="23AC1A8F" w14:textId="1C83A8DB" w:rsidR="00706C47" w:rsidRPr="00706C47" w:rsidRDefault="00706C47" w:rsidP="00706C47">
      <w:pPr>
        <w:pStyle w:val="NoSpacing"/>
      </w:pPr>
      <w:r w:rsidRPr="00706C47">
        <w:rPr>
          <w:rFonts w:cs="Times New Roman"/>
        </w:rPr>
        <w:t>F1-score: 0.9684</w:t>
      </w:r>
    </w:p>
    <w:p w14:paraId="53B5325F" w14:textId="2AA90FEC" w:rsidR="00D7244F" w:rsidRPr="005D3506" w:rsidRDefault="00000000" w:rsidP="00706C47">
      <w:pPr>
        <w:pStyle w:val="NoSpacing"/>
        <w:rPr>
          <w:rFonts w:cs="Times New Roman"/>
        </w:rPr>
      </w:pPr>
      <w:r w:rsidRPr="005D3506">
        <w:rPr>
          <w:rFonts w:cs="Times New Roman"/>
          <w:noProof/>
        </w:rPr>
        <w:drawing>
          <wp:inline distT="0" distB="0" distL="0" distR="0" wp14:anchorId="7D616FEF" wp14:editId="1E102800">
            <wp:extent cx="4644297" cy="3352800"/>
            <wp:effectExtent l="0" t="0" r="0" b="0"/>
            <wp:docPr id="1073741834" name="officeArt object" descr="Picture 14"/>
            <wp:cNvGraphicFramePr/>
            <a:graphic xmlns:a="http://schemas.openxmlformats.org/drawingml/2006/main">
              <a:graphicData uri="http://schemas.openxmlformats.org/drawingml/2006/picture">
                <pic:pic xmlns:pic="http://schemas.openxmlformats.org/drawingml/2006/picture">
                  <pic:nvPicPr>
                    <pic:cNvPr id="1073741834" name="Picture 14" descr="Picture 14"/>
                    <pic:cNvPicPr>
                      <a:picLocks noChangeAspect="1"/>
                    </pic:cNvPicPr>
                  </pic:nvPicPr>
                  <pic:blipFill>
                    <a:blip r:embed="rId25"/>
                    <a:stretch>
                      <a:fillRect/>
                    </a:stretch>
                  </pic:blipFill>
                  <pic:spPr>
                    <a:xfrm>
                      <a:off x="0" y="0"/>
                      <a:ext cx="4644297" cy="3352800"/>
                    </a:xfrm>
                    <a:prstGeom prst="rect">
                      <a:avLst/>
                    </a:prstGeom>
                    <a:ln w="12700" cap="flat">
                      <a:noFill/>
                      <a:miter lim="400000"/>
                    </a:ln>
                    <a:effectLst/>
                  </pic:spPr>
                </pic:pic>
              </a:graphicData>
            </a:graphic>
          </wp:inline>
        </w:drawing>
      </w:r>
    </w:p>
    <w:p w14:paraId="498E29E6"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cs="Times New Roman"/>
          <w:color w:val="212121"/>
          <w:kern w:val="0"/>
          <w:u w:color="212121"/>
        </w:rPr>
      </w:pPr>
      <w:r w:rsidRPr="005D3506">
        <w:rPr>
          <w:rFonts w:cs="Times New Roman"/>
          <w:color w:val="212121"/>
          <w:kern w:val="0"/>
          <w:u w:color="212121"/>
          <w:lang w:val="en-US"/>
        </w:rPr>
        <w:lastRenderedPageBreak/>
        <w:t xml:space="preserve">Decision Tree: </w:t>
      </w:r>
    </w:p>
    <w:p w14:paraId="6DEA2AB4"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cs="Times New Roman"/>
          <w:color w:val="212121"/>
          <w:kern w:val="0"/>
          <w:sz w:val="20"/>
          <w:szCs w:val="20"/>
          <w:u w:color="212121"/>
        </w:rPr>
      </w:pPr>
      <w:r w:rsidRPr="005D3506">
        <w:rPr>
          <w:rFonts w:cs="Times New Roman"/>
          <w:lang w:val="en-US"/>
        </w:rPr>
        <w:t>The model exhibited robust performance with balanced accuracy, and it excelled in precision and recall for specific crop types.</w:t>
      </w:r>
    </w:p>
    <w:p w14:paraId="4B75268A" w14:textId="77777777" w:rsidR="00D7244F" w:rsidRPr="005D3506" w:rsidRDefault="00D7244F">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p>
    <w:p w14:paraId="68544C61"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Decision Tree**</w:t>
      </w:r>
    </w:p>
    <w:p w14:paraId="050313B0"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Accuracy: 0.9886</w:t>
      </w:r>
    </w:p>
    <w:p w14:paraId="6216F05F"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it-IT"/>
        </w:rPr>
        <w:t>Precision: 0.9890</w:t>
      </w:r>
    </w:p>
    <w:p w14:paraId="25105783"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Recall: 0.9886</w:t>
      </w:r>
    </w:p>
    <w:p w14:paraId="7EF9FEBF"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rPr>
        <w:t>F1-score: 0.9886</w:t>
      </w:r>
    </w:p>
    <w:p w14:paraId="57AEF480" w14:textId="77777777" w:rsidR="00D7244F" w:rsidRPr="005D3506" w:rsidRDefault="00D7244F">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p>
    <w:p w14:paraId="45125B6A" w14:textId="647FE4F9" w:rsidR="00D7244F" w:rsidRPr="005D3506" w:rsidRDefault="00000000">
      <w:pPr>
        <w:pStyle w:val="Body"/>
        <w:widowControl/>
        <w:shd w:val="clear" w:color="auto" w:fill="FFFFFF"/>
        <w:suppressAutoHyphens w:val="0"/>
        <w:rPr>
          <w:rFonts w:eastAsia="Roboto" w:cs="Times New Roman"/>
          <w:color w:val="212121"/>
          <w:kern w:val="0"/>
          <w:sz w:val="21"/>
          <w:szCs w:val="21"/>
          <w:u w:color="212121"/>
        </w:rPr>
      </w:pPr>
      <w:r w:rsidRPr="005D3506">
        <w:rPr>
          <w:rFonts w:eastAsia="Roboto" w:cs="Times New Roman"/>
          <w:noProof/>
          <w:color w:val="212121"/>
          <w:kern w:val="0"/>
          <w:sz w:val="21"/>
          <w:szCs w:val="21"/>
          <w:u w:color="212121"/>
        </w:rPr>
        <w:drawing>
          <wp:inline distT="0" distB="0" distL="0" distR="0" wp14:anchorId="6CDB4B5C" wp14:editId="33E6ED93">
            <wp:extent cx="4579621" cy="3627121"/>
            <wp:effectExtent l="0" t="0" r="0" b="0"/>
            <wp:docPr id="1073741835" name="officeArt object" descr="A graph of a numb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35" name="A graph of a numberDescription automatically generated with medium confidence" descr="A graph of a numberDescription automatically generated with medium confidence"/>
                    <pic:cNvPicPr>
                      <a:picLocks noChangeAspect="1"/>
                    </pic:cNvPicPr>
                  </pic:nvPicPr>
                  <pic:blipFill>
                    <a:blip r:embed="rId26"/>
                    <a:stretch>
                      <a:fillRect/>
                    </a:stretch>
                  </pic:blipFill>
                  <pic:spPr>
                    <a:xfrm>
                      <a:off x="0" y="0"/>
                      <a:ext cx="4579621" cy="3627121"/>
                    </a:xfrm>
                    <a:prstGeom prst="rect">
                      <a:avLst/>
                    </a:prstGeom>
                    <a:ln w="12700" cap="flat">
                      <a:noFill/>
                      <a:miter lim="400000"/>
                    </a:ln>
                    <a:effectLst/>
                  </pic:spPr>
                </pic:pic>
              </a:graphicData>
            </a:graphic>
          </wp:inline>
        </w:drawing>
      </w:r>
    </w:p>
    <w:p w14:paraId="6C49DBD4" w14:textId="77777777" w:rsidR="00D7244F" w:rsidRPr="005D3506" w:rsidRDefault="00D7244F">
      <w:pPr>
        <w:pStyle w:val="NoSpacing"/>
        <w:rPr>
          <w:rFonts w:cs="Times New Roman"/>
        </w:rPr>
      </w:pPr>
    </w:p>
    <w:p w14:paraId="79C7D203" w14:textId="77777777" w:rsidR="00F30421" w:rsidRPr="005D3506" w:rsidRDefault="00F30421">
      <w:pPr>
        <w:pStyle w:val="NoSpacing"/>
        <w:rPr>
          <w:rFonts w:cs="Times New Roman"/>
        </w:rPr>
      </w:pPr>
    </w:p>
    <w:p w14:paraId="3D0F599E" w14:textId="77777777" w:rsidR="00F30421" w:rsidRPr="005D3506" w:rsidRDefault="00F30421">
      <w:pPr>
        <w:pStyle w:val="NoSpacing"/>
        <w:rPr>
          <w:rFonts w:cs="Times New Roman"/>
        </w:rPr>
      </w:pPr>
    </w:p>
    <w:p w14:paraId="10B9923E" w14:textId="77777777" w:rsidR="00F30421" w:rsidRPr="005D3506" w:rsidRDefault="00F30421">
      <w:pPr>
        <w:pStyle w:val="NoSpacing"/>
        <w:rPr>
          <w:rFonts w:cs="Times New Roman"/>
        </w:rPr>
      </w:pPr>
    </w:p>
    <w:p w14:paraId="68834A8D" w14:textId="77777777" w:rsidR="00D7244F" w:rsidRPr="005D3506" w:rsidRDefault="00000000">
      <w:pPr>
        <w:pStyle w:val="NoSpacing"/>
        <w:rPr>
          <w:rFonts w:eastAsia="NSimSun" w:cs="Times New Roman"/>
        </w:rPr>
      </w:pPr>
      <w:r w:rsidRPr="005D3506">
        <w:rPr>
          <w:rFonts w:cs="Times New Roman"/>
        </w:rPr>
        <w:t>Support Vector Machine (SVM):</w:t>
      </w:r>
    </w:p>
    <w:p w14:paraId="0FCFEADA" w14:textId="77777777" w:rsidR="00D7244F" w:rsidRPr="005D3506" w:rsidRDefault="00000000">
      <w:pPr>
        <w:pStyle w:val="NoSpacing"/>
        <w:rPr>
          <w:rFonts w:eastAsia="NSimSun" w:cs="Times New Roman"/>
        </w:rPr>
      </w:pPr>
      <w:r w:rsidRPr="005D3506">
        <w:rPr>
          <w:rFonts w:cs="Times New Roman"/>
        </w:rPr>
        <w:t>Probability estimates were enabled during training, which facilitated detailed performance assessments. SVM showed strong performance, especially in precision and recall metrics.</w:t>
      </w:r>
    </w:p>
    <w:p w14:paraId="367168B0" w14:textId="77777777" w:rsidR="00D7244F" w:rsidRPr="005D3506" w:rsidRDefault="00D7244F">
      <w:pPr>
        <w:pStyle w:val="NoSpacing"/>
        <w:rPr>
          <w:rFonts w:eastAsia="NSimSun" w:cs="Times New Roman"/>
          <w:lang w:val="zh-TW" w:eastAsia="zh-TW"/>
        </w:rPr>
      </w:pPr>
    </w:p>
    <w:p w14:paraId="37CA0A52"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rPr>
        <w:t>**SVM**</w:t>
      </w:r>
    </w:p>
    <w:p w14:paraId="5CFAB238"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Accuracy: 0.9636</w:t>
      </w:r>
    </w:p>
    <w:p w14:paraId="189404A9"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it-IT"/>
        </w:rPr>
        <w:t>Precision: 0.9687</w:t>
      </w:r>
    </w:p>
    <w:p w14:paraId="0183739B"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Recall: 0.9636</w:t>
      </w:r>
    </w:p>
    <w:p w14:paraId="2AF6BB3B"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cs="Times New Roman"/>
          <w:color w:val="212121"/>
          <w:kern w:val="0"/>
          <w:sz w:val="20"/>
          <w:szCs w:val="20"/>
          <w:u w:color="212121"/>
        </w:rPr>
      </w:pPr>
      <w:r w:rsidRPr="005D3506">
        <w:rPr>
          <w:rFonts w:cs="Times New Roman"/>
          <w:color w:val="212121"/>
          <w:kern w:val="0"/>
          <w:sz w:val="20"/>
          <w:szCs w:val="20"/>
          <w:u w:color="212121"/>
        </w:rPr>
        <w:t>F1-score: 0.9634</w:t>
      </w:r>
    </w:p>
    <w:p w14:paraId="1829DBE3" w14:textId="77777777" w:rsidR="00F30421" w:rsidRPr="005D3506" w:rsidRDefault="00F30421">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p>
    <w:p w14:paraId="56798992" w14:textId="77777777" w:rsidR="00D7244F" w:rsidRPr="005D3506" w:rsidRDefault="00000000">
      <w:pPr>
        <w:pStyle w:val="Body"/>
        <w:widowControl/>
        <w:shd w:val="clear" w:color="auto" w:fill="FFFFFF"/>
        <w:suppressAutoHyphens w:val="0"/>
        <w:rPr>
          <w:rFonts w:eastAsia="Roboto" w:cs="Times New Roman"/>
          <w:color w:val="212121"/>
          <w:kern w:val="0"/>
          <w:sz w:val="21"/>
          <w:szCs w:val="21"/>
          <w:u w:color="212121"/>
        </w:rPr>
      </w:pPr>
      <w:r w:rsidRPr="005D3506">
        <w:rPr>
          <w:rFonts w:eastAsia="Roboto" w:cs="Times New Roman"/>
          <w:noProof/>
          <w:color w:val="212121"/>
          <w:kern w:val="0"/>
          <w:sz w:val="21"/>
          <w:szCs w:val="21"/>
          <w:u w:color="212121"/>
        </w:rPr>
        <w:lastRenderedPageBreak/>
        <w:drawing>
          <wp:inline distT="0" distB="0" distL="0" distR="0" wp14:anchorId="3D3502A2" wp14:editId="3DC0BCD1">
            <wp:extent cx="4468969" cy="3490174"/>
            <wp:effectExtent l="0" t="0" r="8255" b="0"/>
            <wp:docPr id="1073741836" name="officeArt object" descr="A diagram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6" name="A diagram of a graphDescription automatically generated" descr="A diagram of a graphDescription automatically generated"/>
                    <pic:cNvPicPr>
                      <a:picLocks noChangeAspect="1"/>
                    </pic:cNvPicPr>
                  </pic:nvPicPr>
                  <pic:blipFill>
                    <a:blip r:embed="rId27"/>
                    <a:stretch>
                      <a:fillRect/>
                    </a:stretch>
                  </pic:blipFill>
                  <pic:spPr>
                    <a:xfrm>
                      <a:off x="0" y="0"/>
                      <a:ext cx="4477525" cy="3496856"/>
                    </a:xfrm>
                    <a:prstGeom prst="rect">
                      <a:avLst/>
                    </a:prstGeom>
                    <a:ln w="12700" cap="flat">
                      <a:noFill/>
                      <a:miter lim="400000"/>
                    </a:ln>
                    <a:effectLst/>
                  </pic:spPr>
                </pic:pic>
              </a:graphicData>
            </a:graphic>
          </wp:inline>
        </w:drawing>
      </w:r>
    </w:p>
    <w:p w14:paraId="0F9F81CB" w14:textId="77777777" w:rsidR="00D7244F" w:rsidRPr="005D3506" w:rsidRDefault="00D7244F">
      <w:pPr>
        <w:pStyle w:val="NoSpacing"/>
        <w:rPr>
          <w:rFonts w:cs="Times New Roman"/>
        </w:rPr>
      </w:pPr>
    </w:p>
    <w:p w14:paraId="7542F926" w14:textId="77777777" w:rsidR="00D7244F" w:rsidRPr="005D3506" w:rsidRDefault="00000000">
      <w:pPr>
        <w:pStyle w:val="NoSpacing"/>
        <w:rPr>
          <w:rFonts w:eastAsia="NSimSun" w:cs="Times New Roman"/>
        </w:rPr>
      </w:pPr>
      <w:r w:rsidRPr="005D3506">
        <w:rPr>
          <w:rFonts w:cs="Times New Roman"/>
        </w:rPr>
        <w:t>Gradient Boosting:</w:t>
      </w:r>
    </w:p>
    <w:p w14:paraId="255D0DAF" w14:textId="77777777" w:rsidR="00D7244F" w:rsidRPr="005D3506" w:rsidRDefault="00D7244F">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p>
    <w:p w14:paraId="7DE2B52F"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Gradient Boosting**</w:t>
      </w:r>
    </w:p>
    <w:p w14:paraId="7D4DB844"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Accuracy: 0.9864</w:t>
      </w:r>
    </w:p>
    <w:p w14:paraId="29A313FF"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it-IT"/>
        </w:rPr>
        <w:t>Precision: 0.9876</w:t>
      </w:r>
    </w:p>
    <w:p w14:paraId="7042EAE3"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Recall: 0.9864</w:t>
      </w:r>
    </w:p>
    <w:p w14:paraId="5239EAB8"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rPr>
        <w:t>F1-score: 0.9865</w:t>
      </w:r>
    </w:p>
    <w:p w14:paraId="12EE702F" w14:textId="77777777" w:rsidR="00D7244F" w:rsidRPr="005D3506" w:rsidRDefault="00D7244F">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p>
    <w:p w14:paraId="60527EA8" w14:textId="77777777" w:rsidR="00D7244F" w:rsidRPr="005D3506" w:rsidRDefault="00000000">
      <w:pPr>
        <w:pStyle w:val="Body"/>
        <w:widowControl/>
        <w:shd w:val="clear" w:color="auto" w:fill="FFFFFF"/>
        <w:suppressAutoHyphens w:val="0"/>
        <w:rPr>
          <w:rFonts w:eastAsia="Roboto" w:cs="Times New Roman"/>
          <w:color w:val="212121"/>
          <w:kern w:val="0"/>
          <w:sz w:val="21"/>
          <w:szCs w:val="21"/>
          <w:u w:color="212121"/>
        </w:rPr>
      </w:pPr>
      <w:r w:rsidRPr="005D3506">
        <w:rPr>
          <w:rFonts w:eastAsia="Roboto" w:cs="Times New Roman"/>
          <w:noProof/>
          <w:color w:val="212121"/>
          <w:kern w:val="0"/>
          <w:sz w:val="21"/>
          <w:szCs w:val="21"/>
          <w:u w:color="212121"/>
        </w:rPr>
        <w:drawing>
          <wp:inline distT="0" distB="0" distL="0" distR="0" wp14:anchorId="2A3D214F" wp14:editId="0633A586">
            <wp:extent cx="4579620" cy="3368040"/>
            <wp:effectExtent l="0" t="0" r="0" b="0"/>
            <wp:docPr id="1073741837" name="officeArt object" descr="A graph of a numb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7" name="A graph of a numberDescription automatically generated" descr="A graph of a numberDescription automatically generated"/>
                    <pic:cNvPicPr>
                      <a:picLocks noChangeAspect="1"/>
                    </pic:cNvPicPr>
                  </pic:nvPicPr>
                  <pic:blipFill>
                    <a:blip r:embed="rId28"/>
                    <a:stretch>
                      <a:fillRect/>
                    </a:stretch>
                  </pic:blipFill>
                  <pic:spPr>
                    <a:xfrm>
                      <a:off x="0" y="0"/>
                      <a:ext cx="4579620" cy="3368040"/>
                    </a:xfrm>
                    <a:prstGeom prst="rect">
                      <a:avLst/>
                    </a:prstGeom>
                    <a:ln w="12700" cap="flat">
                      <a:noFill/>
                      <a:miter lim="400000"/>
                    </a:ln>
                    <a:effectLst/>
                  </pic:spPr>
                </pic:pic>
              </a:graphicData>
            </a:graphic>
          </wp:inline>
        </w:drawing>
      </w:r>
    </w:p>
    <w:p w14:paraId="57D1ED17" w14:textId="77777777" w:rsidR="00D7244F" w:rsidRPr="005D3506" w:rsidRDefault="00D7244F">
      <w:pPr>
        <w:pStyle w:val="NoSpacing"/>
        <w:rPr>
          <w:rFonts w:cs="Times New Roman"/>
        </w:rPr>
      </w:pPr>
    </w:p>
    <w:p w14:paraId="2B816113" w14:textId="77777777" w:rsidR="00D7244F" w:rsidRPr="005D3506" w:rsidRDefault="00D7244F">
      <w:pPr>
        <w:pStyle w:val="NoSpacing"/>
        <w:rPr>
          <w:rFonts w:cs="Times New Roman"/>
        </w:rPr>
      </w:pPr>
    </w:p>
    <w:p w14:paraId="1D75E7F4" w14:textId="77777777" w:rsidR="00D7244F" w:rsidRPr="005D3506" w:rsidRDefault="00000000">
      <w:pPr>
        <w:pStyle w:val="NoSpacing"/>
        <w:rPr>
          <w:rFonts w:cs="Times New Roman"/>
        </w:rPr>
      </w:pPr>
      <w:r w:rsidRPr="005D3506">
        <w:rPr>
          <w:rFonts w:cs="Times New Roman"/>
          <w:noProof/>
        </w:rPr>
        <w:lastRenderedPageBreak/>
        <w:drawing>
          <wp:inline distT="0" distB="0" distL="0" distR="0" wp14:anchorId="0661C6A5" wp14:editId="700E6DEC">
            <wp:extent cx="5425440" cy="2873343"/>
            <wp:effectExtent l="0" t="0" r="0" b="0"/>
            <wp:docPr id="1073741838" name="officeArt object" descr="Picture 1"/>
            <wp:cNvGraphicFramePr/>
            <a:graphic xmlns:a="http://schemas.openxmlformats.org/drawingml/2006/main">
              <a:graphicData uri="http://schemas.openxmlformats.org/drawingml/2006/picture">
                <pic:pic xmlns:pic="http://schemas.openxmlformats.org/drawingml/2006/picture">
                  <pic:nvPicPr>
                    <pic:cNvPr id="1073741838" name="Picture 1" descr="Picture 1"/>
                    <pic:cNvPicPr>
                      <a:picLocks noChangeAspect="1"/>
                    </pic:cNvPicPr>
                  </pic:nvPicPr>
                  <pic:blipFill>
                    <a:blip r:embed="rId29"/>
                    <a:stretch>
                      <a:fillRect/>
                    </a:stretch>
                  </pic:blipFill>
                  <pic:spPr>
                    <a:xfrm>
                      <a:off x="0" y="0"/>
                      <a:ext cx="5425440" cy="2873343"/>
                    </a:xfrm>
                    <a:prstGeom prst="rect">
                      <a:avLst/>
                    </a:prstGeom>
                    <a:ln w="12700" cap="flat">
                      <a:noFill/>
                      <a:miter lim="400000"/>
                    </a:ln>
                    <a:effectLst/>
                  </pic:spPr>
                </pic:pic>
              </a:graphicData>
            </a:graphic>
          </wp:inline>
        </w:drawing>
      </w:r>
    </w:p>
    <w:p w14:paraId="4F502B25" w14:textId="77777777" w:rsidR="00D7244F" w:rsidRPr="005D3506" w:rsidRDefault="00000000">
      <w:pPr>
        <w:pStyle w:val="NoSpacing"/>
        <w:ind w:left="1440" w:firstLine="720"/>
        <w:rPr>
          <w:rFonts w:cs="Times New Roman"/>
        </w:rPr>
      </w:pPr>
      <w:r w:rsidRPr="005D3506">
        <w:rPr>
          <w:rFonts w:cs="Times New Roman"/>
        </w:rPr>
        <w:t>Table 1. Recorded Results for each Classifier</w:t>
      </w:r>
    </w:p>
    <w:p w14:paraId="51940A6C" w14:textId="77777777" w:rsidR="00D7244F" w:rsidRPr="005D3506" w:rsidRDefault="00D7244F">
      <w:pPr>
        <w:pStyle w:val="NoSpacing"/>
        <w:rPr>
          <w:rFonts w:cs="Times New Roman"/>
        </w:rPr>
      </w:pPr>
    </w:p>
    <w:p w14:paraId="6E28D6F1" w14:textId="77777777" w:rsidR="00D7244F" w:rsidRPr="005D3506" w:rsidRDefault="00D7244F">
      <w:pPr>
        <w:pStyle w:val="NoSpacing"/>
        <w:rPr>
          <w:rFonts w:cs="Times New Roman"/>
        </w:rPr>
      </w:pPr>
    </w:p>
    <w:p w14:paraId="7E040BAB" w14:textId="77777777" w:rsidR="00F30421" w:rsidRPr="005D3506" w:rsidRDefault="00F30421">
      <w:pPr>
        <w:pStyle w:val="NoSpacing"/>
        <w:rPr>
          <w:rFonts w:cs="Times New Roman"/>
        </w:rPr>
      </w:pPr>
    </w:p>
    <w:p w14:paraId="564403DD" w14:textId="77777777" w:rsidR="00F30421" w:rsidRPr="005D3506" w:rsidRDefault="00F30421">
      <w:pPr>
        <w:pStyle w:val="NoSpacing"/>
        <w:rPr>
          <w:rFonts w:cs="Times New Roman"/>
        </w:rPr>
      </w:pPr>
    </w:p>
    <w:p w14:paraId="7DFDFB9A" w14:textId="77777777" w:rsidR="00F30421" w:rsidRPr="005D3506" w:rsidRDefault="00F30421">
      <w:pPr>
        <w:pStyle w:val="NoSpacing"/>
        <w:rPr>
          <w:rFonts w:cs="Times New Roman"/>
        </w:rPr>
      </w:pPr>
    </w:p>
    <w:p w14:paraId="2FCAD828" w14:textId="77777777" w:rsidR="00D7244F" w:rsidRPr="005D3506" w:rsidRDefault="00D7244F">
      <w:pPr>
        <w:pStyle w:val="NoSpacing"/>
        <w:rPr>
          <w:rFonts w:cs="Times New Roman"/>
        </w:rPr>
      </w:pPr>
    </w:p>
    <w:p w14:paraId="56E7E9D9" w14:textId="6F933284" w:rsidR="00F30421" w:rsidRPr="005D3506" w:rsidRDefault="00000000" w:rsidP="00F30421">
      <w:pPr>
        <w:pStyle w:val="Body"/>
        <w:numPr>
          <w:ilvl w:val="0"/>
          <w:numId w:val="15"/>
        </w:numPr>
        <w:suppressAutoHyphens w:val="0"/>
        <w:spacing w:before="74" w:line="360" w:lineRule="auto"/>
        <w:ind w:right="173"/>
        <w:jc w:val="both"/>
        <w:rPr>
          <w:rFonts w:cs="Times New Roman"/>
          <w:lang w:val="en-US"/>
        </w:rPr>
      </w:pPr>
      <w:r w:rsidRPr="005D3506">
        <w:rPr>
          <w:rFonts w:cs="Times New Roman"/>
          <w:b/>
          <w:bCs/>
          <w:kern w:val="0"/>
          <w:lang w:val="en-US"/>
        </w:rPr>
        <w:t>Quality Assurance</w:t>
      </w:r>
      <w:r w:rsidRPr="005D3506">
        <w:rPr>
          <w:rFonts w:cs="Times New Roman"/>
          <w:kern w:val="0"/>
          <w:lang w:val="en-US"/>
        </w:rPr>
        <w:t>: Model evaluation helps ensure that the model is capable of making accurate predictions when exposed to real-world data. It acts as a quality control mechanism to validate the model's generalization ability.</w:t>
      </w:r>
    </w:p>
    <w:p w14:paraId="2D269988" w14:textId="77777777" w:rsidR="00D7244F" w:rsidRPr="005D3506" w:rsidRDefault="00000000">
      <w:pPr>
        <w:pStyle w:val="Body"/>
        <w:numPr>
          <w:ilvl w:val="0"/>
          <w:numId w:val="15"/>
        </w:numPr>
        <w:suppressAutoHyphens w:val="0"/>
        <w:spacing w:before="160" w:line="360" w:lineRule="auto"/>
        <w:ind w:right="178"/>
        <w:jc w:val="both"/>
        <w:rPr>
          <w:rFonts w:cs="Times New Roman"/>
          <w:lang w:val="en-US"/>
        </w:rPr>
      </w:pPr>
      <w:r w:rsidRPr="005D3506">
        <w:rPr>
          <w:rFonts w:cs="Times New Roman"/>
          <w:b/>
          <w:bCs/>
          <w:kern w:val="0"/>
          <w:lang w:val="en-US"/>
        </w:rPr>
        <w:t>Comparing Models</w:t>
      </w:r>
      <w:r w:rsidRPr="005D3506">
        <w:rPr>
          <w:rFonts w:cs="Times New Roman"/>
          <w:kern w:val="0"/>
          <w:lang w:val="en-US"/>
        </w:rPr>
        <w:t>: Model evaluation allows for the comparison of multiple models to identify the best-performing one. It helps data scientists and stakeholders make informed decisions about which model to deploy.</w:t>
      </w:r>
    </w:p>
    <w:p w14:paraId="3CDCAE87" w14:textId="77777777" w:rsidR="00D7244F" w:rsidRPr="005D3506" w:rsidRDefault="00000000">
      <w:pPr>
        <w:pStyle w:val="Body"/>
        <w:numPr>
          <w:ilvl w:val="0"/>
          <w:numId w:val="15"/>
        </w:numPr>
        <w:suppressAutoHyphens w:val="0"/>
        <w:spacing w:before="160" w:line="360" w:lineRule="auto"/>
        <w:ind w:right="178"/>
        <w:jc w:val="both"/>
        <w:rPr>
          <w:rFonts w:cs="Times New Roman"/>
          <w:lang w:val="en-US"/>
        </w:rPr>
      </w:pPr>
      <w:r w:rsidRPr="005D3506">
        <w:rPr>
          <w:rFonts w:cs="Times New Roman"/>
          <w:b/>
          <w:bCs/>
          <w:kern w:val="0"/>
          <w:lang w:val="en-US"/>
        </w:rPr>
        <w:t>Fine-Tuning</w:t>
      </w:r>
      <w:r w:rsidRPr="005D3506">
        <w:rPr>
          <w:rFonts w:cs="Times New Roman"/>
          <w:kern w:val="0"/>
          <w:lang w:val="en-US"/>
        </w:rPr>
        <w:t>: The evaluation process can reveal areas where the model performs poorly. This information is valuable for refining the model, making it more robust, and addressing its limitations.</w:t>
      </w:r>
    </w:p>
    <w:p w14:paraId="79204CC1" w14:textId="77777777" w:rsidR="00D7244F" w:rsidRPr="005D3506" w:rsidRDefault="00000000">
      <w:pPr>
        <w:pStyle w:val="Body"/>
        <w:numPr>
          <w:ilvl w:val="0"/>
          <w:numId w:val="15"/>
        </w:numPr>
        <w:suppressAutoHyphens w:val="0"/>
        <w:spacing w:before="160" w:line="360" w:lineRule="auto"/>
        <w:ind w:right="181"/>
        <w:jc w:val="both"/>
        <w:rPr>
          <w:rFonts w:cs="Times New Roman"/>
          <w:lang w:val="en-US"/>
        </w:rPr>
      </w:pPr>
      <w:r w:rsidRPr="005D3506">
        <w:rPr>
          <w:rFonts w:cs="Times New Roman"/>
          <w:b/>
          <w:bCs/>
          <w:kern w:val="0"/>
          <w:lang w:val="en-US"/>
        </w:rPr>
        <w:t>Business Decision Support</w:t>
      </w:r>
      <w:r w:rsidRPr="005D3506">
        <w:rPr>
          <w:rFonts w:cs="Times New Roman"/>
          <w:kern w:val="0"/>
          <w:lang w:val="en-US"/>
        </w:rPr>
        <w:t>: In practical applications, model performance impacts critical business decisions. A well-evaluated model provides confidence to stakeholders, leading to better decision-making.</w:t>
      </w:r>
    </w:p>
    <w:p w14:paraId="02E5A222" w14:textId="284C8374" w:rsidR="00D7244F" w:rsidRPr="005D3506" w:rsidRDefault="00000000" w:rsidP="00E171D1">
      <w:pPr>
        <w:pStyle w:val="Body"/>
        <w:numPr>
          <w:ilvl w:val="0"/>
          <w:numId w:val="15"/>
        </w:numPr>
        <w:suppressAutoHyphens w:val="0"/>
        <w:spacing w:before="160" w:line="360" w:lineRule="auto"/>
        <w:ind w:right="172"/>
        <w:jc w:val="both"/>
        <w:rPr>
          <w:rFonts w:cs="Times New Roman"/>
          <w:lang w:val="en-US"/>
        </w:rPr>
      </w:pPr>
      <w:r w:rsidRPr="005D3506">
        <w:rPr>
          <w:rFonts w:cs="Times New Roman"/>
          <w:b/>
          <w:bCs/>
          <w:kern w:val="0"/>
          <w:lang w:val="en-US"/>
        </w:rPr>
        <w:t>Model Deployment</w:t>
      </w:r>
      <w:r w:rsidRPr="005D3506">
        <w:rPr>
          <w:rFonts w:cs="Times New Roman"/>
          <w:kern w:val="0"/>
          <w:lang w:val="en-US"/>
        </w:rPr>
        <w:t>: A thoroughly evaluated model is more likely to be deployed in production systems. It instils trust in the model's predictions, which is essential in real- world applications.</w:t>
      </w:r>
    </w:p>
    <w:p w14:paraId="03A1CD47" w14:textId="77777777" w:rsidR="00F30421" w:rsidRPr="005D3506" w:rsidRDefault="00F30421" w:rsidP="00F30421">
      <w:pPr>
        <w:pStyle w:val="Body"/>
        <w:suppressAutoHyphens w:val="0"/>
        <w:spacing w:before="160" w:line="360" w:lineRule="auto"/>
        <w:ind w:right="172"/>
        <w:jc w:val="both"/>
        <w:rPr>
          <w:rFonts w:cs="Times New Roman"/>
          <w:lang w:val="en-US"/>
        </w:rPr>
      </w:pPr>
    </w:p>
    <w:p w14:paraId="29F8C316" w14:textId="77777777" w:rsidR="00F30421" w:rsidRPr="005D3506" w:rsidRDefault="00F30421" w:rsidP="00F30421">
      <w:pPr>
        <w:pStyle w:val="Body"/>
        <w:suppressAutoHyphens w:val="0"/>
        <w:spacing w:before="160" w:line="360" w:lineRule="auto"/>
        <w:ind w:right="172"/>
        <w:jc w:val="both"/>
        <w:rPr>
          <w:rFonts w:cs="Times New Roman"/>
          <w:lang w:val="en-US"/>
        </w:rPr>
      </w:pPr>
    </w:p>
    <w:p w14:paraId="176C316F" w14:textId="77777777" w:rsidR="00F30421" w:rsidRPr="005D3506" w:rsidRDefault="00F30421" w:rsidP="00F30421">
      <w:pPr>
        <w:pStyle w:val="NoSpacing"/>
        <w:rPr>
          <w:rFonts w:cs="Times New Roman"/>
          <w:b/>
          <w:bCs/>
        </w:rPr>
      </w:pPr>
      <w:r w:rsidRPr="005D3506">
        <w:rPr>
          <w:rFonts w:cs="Times New Roman"/>
          <w:b/>
          <w:bCs/>
        </w:rPr>
        <w:t>3.6 Constraints</w:t>
      </w:r>
    </w:p>
    <w:p w14:paraId="2CB125CC" w14:textId="77777777" w:rsidR="00F30421" w:rsidRPr="005D3506" w:rsidRDefault="00F30421" w:rsidP="00F30421">
      <w:pPr>
        <w:pStyle w:val="NoSpacing"/>
        <w:rPr>
          <w:rFonts w:cs="Times New Roman"/>
          <w:b/>
          <w:bCs/>
        </w:rPr>
      </w:pPr>
    </w:p>
    <w:p w14:paraId="2303DEF9" w14:textId="77777777" w:rsidR="00F30421" w:rsidRPr="005D3506" w:rsidRDefault="00F30421" w:rsidP="00F30421">
      <w:pPr>
        <w:pStyle w:val="NoSpacing"/>
        <w:rPr>
          <w:rFonts w:cs="Times New Roman"/>
        </w:rPr>
      </w:pPr>
      <w:r w:rsidRPr="005D3506">
        <w:rPr>
          <w:rFonts w:cs="Times New Roman"/>
        </w:rPr>
        <w:t>Data Quality and Availability:</w:t>
      </w:r>
    </w:p>
    <w:p w14:paraId="668DC475" w14:textId="77777777" w:rsidR="00F30421" w:rsidRPr="005D3506" w:rsidRDefault="00F30421" w:rsidP="00F30421">
      <w:pPr>
        <w:pStyle w:val="NoSpacing"/>
        <w:rPr>
          <w:rFonts w:cs="Times New Roman"/>
        </w:rPr>
      </w:pPr>
    </w:p>
    <w:p w14:paraId="67B699B6" w14:textId="77777777" w:rsidR="00F30421" w:rsidRPr="005D3506" w:rsidRDefault="00F30421" w:rsidP="00F30421">
      <w:pPr>
        <w:pStyle w:val="NoSpacing"/>
        <w:rPr>
          <w:rFonts w:cs="Times New Roman"/>
        </w:rPr>
      </w:pPr>
      <w:r w:rsidRPr="005D3506">
        <w:rPr>
          <w:rFonts w:cs="Times New Roman"/>
        </w:rPr>
        <w:t>Data Accuracy: Ensure that the dataset used is accurate, representative, and up to date.</w:t>
      </w:r>
    </w:p>
    <w:p w14:paraId="6333D9D2" w14:textId="77777777" w:rsidR="00F30421" w:rsidRPr="005D3506" w:rsidRDefault="00F30421" w:rsidP="00F30421">
      <w:pPr>
        <w:pStyle w:val="NoSpacing"/>
        <w:rPr>
          <w:rFonts w:cs="Times New Roman"/>
        </w:rPr>
      </w:pPr>
      <w:r w:rsidRPr="005D3506">
        <w:rPr>
          <w:rFonts w:cs="Times New Roman"/>
        </w:rPr>
        <w:t>Imbalanced Datasets: If the dataset is imbalanced (like in medical or binary classification problems), appropriate techniques like SMOTE should be applied to avoid biased predictions.</w:t>
      </w:r>
    </w:p>
    <w:p w14:paraId="57382D0C" w14:textId="77777777" w:rsidR="00F30421" w:rsidRPr="005D3506" w:rsidRDefault="00F30421" w:rsidP="00F30421">
      <w:pPr>
        <w:pStyle w:val="NoSpacing"/>
        <w:rPr>
          <w:rFonts w:cs="Times New Roman"/>
        </w:rPr>
      </w:pPr>
    </w:p>
    <w:p w14:paraId="21250472" w14:textId="77777777" w:rsidR="00F30421" w:rsidRPr="005D3506" w:rsidRDefault="00F30421" w:rsidP="00F30421">
      <w:pPr>
        <w:pStyle w:val="NoSpacing"/>
        <w:rPr>
          <w:rFonts w:cs="Times New Roman"/>
        </w:rPr>
      </w:pPr>
      <w:r w:rsidRPr="005D3506">
        <w:rPr>
          <w:rFonts w:cs="Times New Roman"/>
        </w:rPr>
        <w:t>Computational Constraints:</w:t>
      </w:r>
    </w:p>
    <w:p w14:paraId="24285026" w14:textId="77777777" w:rsidR="00F30421" w:rsidRPr="005D3506" w:rsidRDefault="00F30421" w:rsidP="00F30421">
      <w:pPr>
        <w:pStyle w:val="NoSpacing"/>
        <w:rPr>
          <w:rFonts w:cs="Times New Roman"/>
        </w:rPr>
      </w:pPr>
    </w:p>
    <w:p w14:paraId="39978744" w14:textId="77777777" w:rsidR="00F30421" w:rsidRPr="005D3506" w:rsidRDefault="00F30421" w:rsidP="00F30421">
      <w:pPr>
        <w:pStyle w:val="NoSpacing"/>
        <w:rPr>
          <w:rFonts w:cs="Times New Roman"/>
        </w:rPr>
      </w:pPr>
      <w:r w:rsidRPr="005D3506">
        <w:rPr>
          <w:rFonts w:cs="Times New Roman"/>
        </w:rPr>
        <w:t>Memory and Processing Power: Large datasets or complex models (like Gradient Boosting or SVM) require significant processing power and memory, which can be a limitation on certain hardware.</w:t>
      </w:r>
    </w:p>
    <w:p w14:paraId="052CFDCB" w14:textId="77777777" w:rsidR="00F30421" w:rsidRPr="005D3506" w:rsidRDefault="00F30421" w:rsidP="00F30421">
      <w:pPr>
        <w:pStyle w:val="NoSpacing"/>
        <w:rPr>
          <w:rFonts w:cs="Times New Roman"/>
        </w:rPr>
      </w:pPr>
    </w:p>
    <w:p w14:paraId="2A11102A" w14:textId="77777777" w:rsidR="00F30421" w:rsidRPr="005D3506" w:rsidRDefault="00F30421" w:rsidP="00F30421">
      <w:pPr>
        <w:pStyle w:val="NoSpacing"/>
        <w:rPr>
          <w:rFonts w:cs="Times New Roman"/>
        </w:rPr>
      </w:pPr>
      <w:r w:rsidRPr="005D3506">
        <w:rPr>
          <w:rFonts w:cs="Times New Roman"/>
        </w:rPr>
        <w:t>Training Time: Models like Gradient Boosting can take considerable time to train compared to simpler models like Logistic Regression or Naive Bayes.</w:t>
      </w:r>
    </w:p>
    <w:p w14:paraId="6BA5F6AB" w14:textId="77777777" w:rsidR="00F30421" w:rsidRPr="005D3506" w:rsidRDefault="00F30421" w:rsidP="00F30421">
      <w:pPr>
        <w:pStyle w:val="NoSpacing"/>
        <w:rPr>
          <w:rFonts w:cs="Times New Roman"/>
        </w:rPr>
      </w:pPr>
    </w:p>
    <w:p w14:paraId="58F4EF09" w14:textId="77777777" w:rsidR="00F30421" w:rsidRPr="005D3506" w:rsidRDefault="00F30421" w:rsidP="00F30421">
      <w:pPr>
        <w:pStyle w:val="NoSpacing"/>
        <w:rPr>
          <w:rFonts w:cs="Times New Roman"/>
        </w:rPr>
      </w:pPr>
      <w:r w:rsidRPr="005D3506">
        <w:rPr>
          <w:rFonts w:cs="Times New Roman"/>
        </w:rPr>
        <w:t>Model Interpretability:</w:t>
      </w:r>
    </w:p>
    <w:p w14:paraId="47832248" w14:textId="77777777" w:rsidR="00F30421" w:rsidRPr="005D3506" w:rsidRDefault="00F30421" w:rsidP="00F30421">
      <w:pPr>
        <w:pStyle w:val="NoSpacing"/>
        <w:rPr>
          <w:rFonts w:cs="Times New Roman"/>
        </w:rPr>
      </w:pPr>
      <w:r w:rsidRPr="005D3506">
        <w:rPr>
          <w:rFonts w:cs="Times New Roman"/>
        </w:rPr>
        <w:t>Complex models like Gradient Boosting and SVM might be less interpretable compared to simpler models such as Decision Trees or Logistic Regression. If explainability is crucial (e.g., in healthcare or legal domains), this can be a significant constraint.</w:t>
      </w:r>
    </w:p>
    <w:p w14:paraId="0CC70138" w14:textId="77777777" w:rsidR="00F30421" w:rsidRPr="005D3506" w:rsidRDefault="00F30421" w:rsidP="00F30421">
      <w:pPr>
        <w:pStyle w:val="NoSpacing"/>
        <w:rPr>
          <w:rFonts w:cs="Times New Roman"/>
        </w:rPr>
      </w:pPr>
    </w:p>
    <w:p w14:paraId="49868BBF" w14:textId="77777777" w:rsidR="00F30421" w:rsidRPr="005D3506" w:rsidRDefault="00F30421" w:rsidP="00F30421">
      <w:pPr>
        <w:pStyle w:val="NoSpacing"/>
        <w:rPr>
          <w:rFonts w:cs="Times New Roman"/>
        </w:rPr>
      </w:pPr>
      <w:r w:rsidRPr="005D3506">
        <w:rPr>
          <w:rFonts w:cs="Times New Roman"/>
        </w:rPr>
        <w:t>Accuracy vs. Generalization:</w:t>
      </w:r>
    </w:p>
    <w:p w14:paraId="49AC0663" w14:textId="77777777" w:rsidR="00F30421" w:rsidRPr="005D3506" w:rsidRDefault="00F30421" w:rsidP="00F30421">
      <w:pPr>
        <w:pStyle w:val="NoSpacing"/>
        <w:rPr>
          <w:rFonts w:cs="Times New Roman"/>
        </w:rPr>
      </w:pPr>
      <w:r w:rsidRPr="005D3506">
        <w:rPr>
          <w:rFonts w:cs="Times New Roman"/>
        </w:rPr>
        <w:t>Overfitting can occur if the model is too complex, which may result in high training accuracy but poor performance on unseen data.</w:t>
      </w:r>
    </w:p>
    <w:p w14:paraId="677DE24C" w14:textId="77777777" w:rsidR="00F30421" w:rsidRPr="005D3506" w:rsidRDefault="00F30421" w:rsidP="00F30421">
      <w:pPr>
        <w:pStyle w:val="NoSpacing"/>
        <w:rPr>
          <w:rFonts w:cs="Times New Roman"/>
        </w:rPr>
      </w:pPr>
    </w:p>
    <w:p w14:paraId="635F71BF" w14:textId="77777777" w:rsidR="00F30421" w:rsidRPr="005D3506" w:rsidRDefault="00F30421" w:rsidP="00F30421">
      <w:pPr>
        <w:pStyle w:val="NoSpacing"/>
        <w:rPr>
          <w:rFonts w:cs="Times New Roman"/>
        </w:rPr>
      </w:pPr>
      <w:r w:rsidRPr="005D3506">
        <w:rPr>
          <w:rFonts w:cs="Times New Roman"/>
        </w:rPr>
        <w:t>Regulatory Compliance:</w:t>
      </w:r>
    </w:p>
    <w:p w14:paraId="5F9B9B0E" w14:textId="77777777" w:rsidR="00F30421" w:rsidRPr="005D3506" w:rsidRDefault="00F30421" w:rsidP="00F30421">
      <w:pPr>
        <w:pStyle w:val="NoSpacing"/>
        <w:rPr>
          <w:rFonts w:cs="Times New Roman"/>
        </w:rPr>
      </w:pPr>
      <w:r w:rsidRPr="005D3506">
        <w:rPr>
          <w:rFonts w:cs="Times New Roman"/>
        </w:rPr>
        <w:t>Depending on the industry, there could be regulatory constraints, such as GDPR (General Data Protection Regulation) for user privacy, or specific health-related data protections like HIPAA in the medical field.</w:t>
      </w:r>
    </w:p>
    <w:p w14:paraId="28FD4016" w14:textId="77777777" w:rsidR="00D7244F" w:rsidRPr="005D3506" w:rsidRDefault="00D7244F">
      <w:pPr>
        <w:pStyle w:val="NoSpacing"/>
        <w:rPr>
          <w:rFonts w:cs="Times New Roman"/>
        </w:rPr>
      </w:pPr>
    </w:p>
    <w:p w14:paraId="16904E3B" w14:textId="77777777" w:rsidR="00D7244F" w:rsidRPr="005D3506" w:rsidRDefault="00D7244F">
      <w:pPr>
        <w:pStyle w:val="NoSpacing"/>
        <w:jc w:val="both"/>
        <w:rPr>
          <w:rFonts w:eastAsia="NSimSun" w:cs="Times New Roman"/>
          <w:lang w:val="zh-TW" w:eastAsia="zh-TW"/>
        </w:rPr>
      </w:pPr>
    </w:p>
    <w:p w14:paraId="3915F6CA" w14:textId="77777777" w:rsidR="00D7244F" w:rsidRPr="005D3506" w:rsidRDefault="00D7244F">
      <w:pPr>
        <w:pStyle w:val="NoSpacing"/>
        <w:jc w:val="both"/>
        <w:rPr>
          <w:rFonts w:eastAsia="NSimSun" w:cs="Times New Roman"/>
          <w:lang w:val="zh-TW" w:eastAsia="zh-TW"/>
        </w:rPr>
      </w:pPr>
    </w:p>
    <w:p w14:paraId="1AA9768E" w14:textId="77777777" w:rsidR="00D7244F" w:rsidRPr="005D3506" w:rsidRDefault="00D7244F">
      <w:pPr>
        <w:pStyle w:val="NoSpacing"/>
        <w:jc w:val="both"/>
        <w:rPr>
          <w:rFonts w:eastAsia="NSimSun" w:cs="Times New Roman"/>
          <w:lang w:val="zh-TW" w:eastAsia="zh-TW"/>
        </w:rPr>
      </w:pPr>
    </w:p>
    <w:p w14:paraId="7235F0E3" w14:textId="77777777" w:rsidR="00D7244F" w:rsidRPr="005D3506" w:rsidRDefault="00D7244F">
      <w:pPr>
        <w:pStyle w:val="NoSpacing"/>
        <w:jc w:val="both"/>
        <w:rPr>
          <w:rFonts w:eastAsia="NSimSun" w:cs="Times New Roman"/>
          <w:lang w:val="zh-TW" w:eastAsia="zh-TW"/>
        </w:rPr>
      </w:pPr>
    </w:p>
    <w:p w14:paraId="1A67235D" w14:textId="77777777" w:rsidR="00D7244F" w:rsidRPr="005D3506" w:rsidRDefault="00D7244F">
      <w:pPr>
        <w:pStyle w:val="NoSpacing"/>
        <w:jc w:val="both"/>
        <w:rPr>
          <w:rFonts w:eastAsia="NSimSun" w:cs="Times New Roman"/>
          <w:lang w:val="zh-TW" w:eastAsia="zh-TW"/>
        </w:rPr>
      </w:pPr>
    </w:p>
    <w:p w14:paraId="01C453AC" w14:textId="77777777" w:rsidR="00D7244F" w:rsidRPr="005D3506" w:rsidRDefault="00D7244F">
      <w:pPr>
        <w:pStyle w:val="NoSpacing"/>
        <w:jc w:val="both"/>
        <w:rPr>
          <w:rFonts w:eastAsia="NSimSun" w:cs="Times New Roman"/>
          <w:lang w:val="zh-TW" w:eastAsia="zh-TW"/>
        </w:rPr>
      </w:pPr>
    </w:p>
    <w:p w14:paraId="63CA9964" w14:textId="77777777" w:rsidR="00D7244F" w:rsidRPr="005D3506" w:rsidRDefault="00D7244F">
      <w:pPr>
        <w:pStyle w:val="NoSpacing"/>
        <w:jc w:val="both"/>
        <w:rPr>
          <w:rFonts w:eastAsia="NSimSun" w:cs="Times New Roman"/>
          <w:lang w:val="zh-TW" w:eastAsia="zh-TW"/>
        </w:rPr>
      </w:pPr>
    </w:p>
    <w:p w14:paraId="6E6B7C1A" w14:textId="77777777" w:rsidR="00D7244F" w:rsidRPr="005D3506" w:rsidRDefault="00D7244F">
      <w:pPr>
        <w:pStyle w:val="Body"/>
        <w:keepNext/>
        <w:keepLines/>
        <w:widowControl/>
        <w:suppressAutoHyphens w:val="0"/>
        <w:spacing w:before="480" w:after="120" w:line="374" w:lineRule="auto"/>
        <w:ind w:left="2801" w:right="2422"/>
        <w:outlineLvl w:val="0"/>
        <w:rPr>
          <w:rFonts w:cs="Times New Roman"/>
          <w:b/>
          <w:bCs/>
          <w:spacing w:val="-2"/>
          <w:kern w:val="0"/>
          <w:sz w:val="48"/>
          <w:szCs w:val="48"/>
          <w:lang w:val="en-US"/>
        </w:rPr>
      </w:pPr>
    </w:p>
    <w:p w14:paraId="5D210FCE" w14:textId="77777777" w:rsidR="00F30421" w:rsidRPr="005D3506" w:rsidRDefault="00000000" w:rsidP="00F30421">
      <w:pPr>
        <w:pStyle w:val="NoSpacing"/>
        <w:ind w:left="159"/>
        <w:jc w:val="both"/>
        <w:rPr>
          <w:rFonts w:cs="Times New Roman"/>
          <w:b/>
          <w:bCs/>
        </w:rPr>
      </w:pPr>
      <w:r w:rsidRPr="005D3506">
        <w:rPr>
          <w:rFonts w:cs="Times New Roman"/>
          <w:spacing w:val="-2"/>
          <w:kern w:val="0"/>
          <w:sz w:val="48"/>
          <w:szCs w:val="48"/>
        </w:rPr>
        <w:br w:type="page"/>
      </w:r>
      <w:r w:rsidR="00F30421" w:rsidRPr="005D3506">
        <w:rPr>
          <w:rFonts w:cs="Times New Roman"/>
          <w:b/>
          <w:bCs/>
        </w:rPr>
        <w:lastRenderedPageBreak/>
        <w:t>3.7 Ethical Considerations</w:t>
      </w:r>
    </w:p>
    <w:p w14:paraId="58684706" w14:textId="77777777" w:rsidR="00F30421" w:rsidRPr="005D3506" w:rsidRDefault="00F30421" w:rsidP="00F30421">
      <w:pPr>
        <w:pStyle w:val="NoSpacing"/>
        <w:ind w:left="159"/>
        <w:jc w:val="both"/>
        <w:rPr>
          <w:rFonts w:cs="Times New Roman"/>
          <w:b/>
          <w:bCs/>
        </w:rPr>
      </w:pPr>
    </w:p>
    <w:p w14:paraId="33798E51" w14:textId="77777777" w:rsidR="00F30421" w:rsidRPr="005D3506" w:rsidRDefault="00F30421" w:rsidP="00F30421">
      <w:pPr>
        <w:pStyle w:val="NoSpacing"/>
        <w:ind w:left="159"/>
        <w:jc w:val="both"/>
        <w:rPr>
          <w:rFonts w:cs="Times New Roman"/>
        </w:rPr>
      </w:pPr>
      <w:r w:rsidRPr="005D3506">
        <w:rPr>
          <w:rFonts w:cs="Times New Roman"/>
        </w:rPr>
        <w:t>Bias and Fairness:</w:t>
      </w:r>
    </w:p>
    <w:p w14:paraId="59558ACC" w14:textId="77777777" w:rsidR="00F30421" w:rsidRPr="005D3506" w:rsidRDefault="00F30421" w:rsidP="00F30421">
      <w:pPr>
        <w:pStyle w:val="NoSpacing"/>
        <w:ind w:left="159"/>
        <w:jc w:val="both"/>
        <w:rPr>
          <w:rFonts w:cs="Times New Roman"/>
        </w:rPr>
      </w:pPr>
      <w:r w:rsidRPr="005D3506">
        <w:rPr>
          <w:rFonts w:cs="Times New Roman"/>
        </w:rPr>
        <w:t>Machine learning models may inadvertently reinforce biases present in the data. Ethical consideration must be taken to ensure fairness, especially in sensitive domains like healthcare, recruitment, and criminal justice.</w:t>
      </w:r>
    </w:p>
    <w:p w14:paraId="41BA97FD" w14:textId="77777777" w:rsidR="00F30421" w:rsidRPr="005D3506" w:rsidRDefault="00F30421" w:rsidP="00F30421">
      <w:pPr>
        <w:pStyle w:val="NoSpacing"/>
        <w:ind w:left="159"/>
        <w:jc w:val="both"/>
        <w:rPr>
          <w:rFonts w:cs="Times New Roman"/>
        </w:rPr>
      </w:pPr>
    </w:p>
    <w:p w14:paraId="2E65A39F" w14:textId="77777777" w:rsidR="00F30421" w:rsidRPr="005D3506" w:rsidRDefault="00F30421" w:rsidP="00F30421">
      <w:pPr>
        <w:pStyle w:val="NoSpacing"/>
        <w:ind w:left="159"/>
        <w:jc w:val="both"/>
        <w:rPr>
          <w:rFonts w:cs="Times New Roman"/>
        </w:rPr>
      </w:pPr>
      <w:r w:rsidRPr="005D3506">
        <w:rPr>
          <w:rFonts w:cs="Times New Roman"/>
        </w:rPr>
        <w:t>Discrimination: The model must not discriminate against any group based on race, gender, socioeconomic status, etc.</w:t>
      </w:r>
    </w:p>
    <w:p w14:paraId="0C42D505" w14:textId="77777777" w:rsidR="00F30421" w:rsidRPr="005D3506" w:rsidRDefault="00F30421" w:rsidP="00F30421">
      <w:pPr>
        <w:pStyle w:val="NoSpacing"/>
        <w:ind w:left="159"/>
        <w:jc w:val="both"/>
        <w:rPr>
          <w:rFonts w:cs="Times New Roman"/>
        </w:rPr>
      </w:pPr>
    </w:p>
    <w:p w14:paraId="7AF2D483" w14:textId="77777777" w:rsidR="00F30421" w:rsidRPr="005D3506" w:rsidRDefault="00F30421" w:rsidP="00F30421">
      <w:pPr>
        <w:pStyle w:val="NoSpacing"/>
        <w:ind w:left="159"/>
        <w:jc w:val="both"/>
        <w:rPr>
          <w:rFonts w:cs="Times New Roman"/>
        </w:rPr>
      </w:pPr>
      <w:r w:rsidRPr="005D3506">
        <w:rPr>
          <w:rFonts w:cs="Times New Roman"/>
        </w:rPr>
        <w:t>Privacy and Security:</w:t>
      </w:r>
    </w:p>
    <w:p w14:paraId="50CFB287" w14:textId="77777777" w:rsidR="00F30421" w:rsidRPr="005D3506" w:rsidRDefault="00F30421" w:rsidP="00F30421">
      <w:pPr>
        <w:pStyle w:val="NoSpacing"/>
        <w:ind w:left="159"/>
        <w:jc w:val="both"/>
        <w:rPr>
          <w:rFonts w:cs="Times New Roman"/>
        </w:rPr>
      </w:pPr>
      <w:r w:rsidRPr="005D3506">
        <w:rPr>
          <w:rFonts w:cs="Times New Roman"/>
        </w:rPr>
        <w:t>Ensure that personal or sensitive data (such as in medical datasets) is anonymized and secure.</w:t>
      </w:r>
    </w:p>
    <w:p w14:paraId="4B00D882" w14:textId="77777777" w:rsidR="00F30421" w:rsidRPr="005D3506" w:rsidRDefault="00F30421" w:rsidP="00F30421">
      <w:pPr>
        <w:pStyle w:val="NoSpacing"/>
        <w:ind w:left="159"/>
        <w:jc w:val="both"/>
        <w:rPr>
          <w:rFonts w:cs="Times New Roman"/>
        </w:rPr>
      </w:pPr>
      <w:r w:rsidRPr="005D3506">
        <w:rPr>
          <w:rFonts w:cs="Times New Roman"/>
        </w:rPr>
        <w:t>Data should be handled according to ethical standards and legal regulations for privacy, particularly if the data contains personally identifiable information (PII).</w:t>
      </w:r>
    </w:p>
    <w:p w14:paraId="7A7EC98A" w14:textId="77777777" w:rsidR="00F30421" w:rsidRPr="005D3506" w:rsidRDefault="00F30421" w:rsidP="00F30421">
      <w:pPr>
        <w:pStyle w:val="NoSpacing"/>
        <w:ind w:left="159"/>
        <w:jc w:val="both"/>
        <w:rPr>
          <w:rFonts w:cs="Times New Roman"/>
        </w:rPr>
      </w:pPr>
    </w:p>
    <w:p w14:paraId="6D06BCEC" w14:textId="77777777" w:rsidR="00F30421" w:rsidRPr="005D3506" w:rsidRDefault="00F30421" w:rsidP="00F30421">
      <w:pPr>
        <w:pStyle w:val="NoSpacing"/>
        <w:ind w:left="159"/>
        <w:jc w:val="both"/>
        <w:rPr>
          <w:rFonts w:cs="Times New Roman"/>
        </w:rPr>
      </w:pPr>
      <w:r w:rsidRPr="005D3506">
        <w:rPr>
          <w:rFonts w:cs="Times New Roman"/>
        </w:rPr>
        <w:t>Transparency and Accountability:</w:t>
      </w:r>
    </w:p>
    <w:p w14:paraId="368AAB70" w14:textId="77777777" w:rsidR="00F30421" w:rsidRPr="005D3506" w:rsidRDefault="00F30421" w:rsidP="00F30421">
      <w:pPr>
        <w:pStyle w:val="NoSpacing"/>
        <w:ind w:left="159"/>
        <w:jc w:val="both"/>
        <w:rPr>
          <w:rFonts w:cs="Times New Roman"/>
        </w:rPr>
      </w:pPr>
      <w:r w:rsidRPr="005D3506">
        <w:rPr>
          <w:rFonts w:cs="Times New Roman"/>
        </w:rPr>
        <w:t>The decision-making process of the model should be as transparent as possible. Especially in high-stakes areas like healthcare or legal decisions, users should be able to understand how predictions are made. Clear documentation and explanation of the machine learning models used should be provided to stakeholders.</w:t>
      </w:r>
    </w:p>
    <w:p w14:paraId="00DFAB5A" w14:textId="77777777" w:rsidR="00F30421" w:rsidRPr="005D3506" w:rsidRDefault="00F30421" w:rsidP="00F30421">
      <w:pPr>
        <w:pStyle w:val="NoSpacing"/>
        <w:ind w:left="159"/>
        <w:jc w:val="both"/>
        <w:rPr>
          <w:rFonts w:cs="Times New Roman"/>
        </w:rPr>
      </w:pPr>
    </w:p>
    <w:p w14:paraId="1FBD4FFF" w14:textId="77777777" w:rsidR="00F30421" w:rsidRPr="005D3506" w:rsidRDefault="00F30421" w:rsidP="00F30421">
      <w:pPr>
        <w:pStyle w:val="NoSpacing"/>
        <w:ind w:left="159"/>
        <w:jc w:val="both"/>
        <w:rPr>
          <w:rFonts w:cs="Times New Roman"/>
        </w:rPr>
      </w:pPr>
      <w:r w:rsidRPr="005D3506">
        <w:rPr>
          <w:rFonts w:cs="Times New Roman"/>
        </w:rPr>
        <w:t>Responsible Use of AI:</w:t>
      </w:r>
    </w:p>
    <w:p w14:paraId="3CB2BB3C" w14:textId="77777777" w:rsidR="00F30421" w:rsidRPr="005D3506" w:rsidRDefault="00F30421" w:rsidP="00F30421">
      <w:pPr>
        <w:pStyle w:val="NoSpacing"/>
        <w:ind w:left="159"/>
        <w:jc w:val="both"/>
        <w:rPr>
          <w:rFonts w:cs="Times New Roman"/>
        </w:rPr>
      </w:pPr>
      <w:r w:rsidRPr="005D3506">
        <w:rPr>
          <w:rFonts w:cs="Times New Roman"/>
        </w:rPr>
        <w:t>Misinformation: Ensure that the results from the model are not used to spread misinformation or harm individuals.</w:t>
      </w:r>
    </w:p>
    <w:p w14:paraId="2FC5CAB9" w14:textId="77777777" w:rsidR="00F30421" w:rsidRPr="005D3506" w:rsidRDefault="00F30421" w:rsidP="00F30421">
      <w:pPr>
        <w:pStyle w:val="NoSpacing"/>
        <w:ind w:left="159"/>
        <w:jc w:val="both"/>
        <w:rPr>
          <w:rFonts w:cs="Times New Roman"/>
        </w:rPr>
      </w:pPr>
    </w:p>
    <w:p w14:paraId="51FED5CD" w14:textId="77777777" w:rsidR="00F30421" w:rsidRPr="005D3506" w:rsidRDefault="00F30421" w:rsidP="00F30421">
      <w:pPr>
        <w:pStyle w:val="NoSpacing"/>
        <w:ind w:left="159"/>
        <w:jc w:val="both"/>
        <w:rPr>
          <w:rFonts w:cs="Times New Roman"/>
        </w:rPr>
      </w:pPr>
      <w:r w:rsidRPr="005D3506">
        <w:rPr>
          <w:rFonts w:cs="Times New Roman"/>
        </w:rPr>
        <w:t>Automation of Decision Making: Care should be taken when automating decisions that significantly affect people's lives, such as healthcare treatment recommendations or financial approvals. Human oversight is often necessary.</w:t>
      </w:r>
    </w:p>
    <w:p w14:paraId="385CF4F6" w14:textId="77777777" w:rsidR="00F30421" w:rsidRPr="005D3506" w:rsidRDefault="00F30421" w:rsidP="00F30421">
      <w:pPr>
        <w:pStyle w:val="NoSpacing"/>
        <w:ind w:left="159"/>
        <w:jc w:val="both"/>
        <w:rPr>
          <w:rFonts w:cs="Times New Roman"/>
        </w:rPr>
      </w:pPr>
    </w:p>
    <w:p w14:paraId="612E52E3" w14:textId="77777777" w:rsidR="00F30421" w:rsidRPr="005D3506" w:rsidRDefault="00F30421" w:rsidP="00F30421">
      <w:pPr>
        <w:pStyle w:val="NoSpacing"/>
        <w:ind w:left="159"/>
        <w:jc w:val="both"/>
        <w:rPr>
          <w:rFonts w:cs="Times New Roman"/>
        </w:rPr>
      </w:pPr>
      <w:r w:rsidRPr="005D3506">
        <w:rPr>
          <w:rFonts w:cs="Times New Roman"/>
        </w:rPr>
        <w:t>Environmental Impact:</w:t>
      </w:r>
    </w:p>
    <w:p w14:paraId="492EC048" w14:textId="77777777" w:rsidR="00F30421" w:rsidRPr="005D3506" w:rsidRDefault="00F30421" w:rsidP="00F30421">
      <w:pPr>
        <w:pStyle w:val="NoSpacing"/>
        <w:ind w:left="159"/>
        <w:jc w:val="both"/>
        <w:rPr>
          <w:rFonts w:cs="Times New Roman"/>
        </w:rPr>
      </w:pPr>
      <w:r w:rsidRPr="005D3506">
        <w:rPr>
          <w:rFonts w:cs="Times New Roman"/>
        </w:rPr>
        <w:t>Training large models can consume significant energy, contributing to environmental impact. Consider energy-efficient models and hardware.</w:t>
      </w:r>
    </w:p>
    <w:p w14:paraId="219360A0" w14:textId="77777777" w:rsidR="00F30421" w:rsidRPr="005D3506" w:rsidRDefault="00F30421" w:rsidP="00F30421">
      <w:pPr>
        <w:pStyle w:val="NoSpacing"/>
        <w:ind w:left="159"/>
        <w:jc w:val="both"/>
        <w:rPr>
          <w:rFonts w:cs="Times New Roman"/>
        </w:rPr>
      </w:pPr>
    </w:p>
    <w:p w14:paraId="2DEEA521" w14:textId="77777777" w:rsidR="00F30421" w:rsidRPr="005D3506" w:rsidRDefault="00F30421" w:rsidP="00F30421">
      <w:pPr>
        <w:pStyle w:val="NoSpacing"/>
        <w:ind w:left="159"/>
        <w:jc w:val="both"/>
        <w:rPr>
          <w:rFonts w:cs="Times New Roman"/>
        </w:rPr>
      </w:pPr>
      <w:r w:rsidRPr="005D3506">
        <w:rPr>
          <w:rFonts w:cs="Times New Roman"/>
        </w:rPr>
        <w:t>Informed Consent:</w:t>
      </w:r>
    </w:p>
    <w:p w14:paraId="3741B602" w14:textId="77777777" w:rsidR="00F30421" w:rsidRPr="005D3506" w:rsidRDefault="00F30421" w:rsidP="00F30421">
      <w:pPr>
        <w:pStyle w:val="NoSpacing"/>
        <w:ind w:left="159"/>
        <w:jc w:val="both"/>
        <w:rPr>
          <w:rFonts w:cs="Times New Roman"/>
        </w:rPr>
      </w:pPr>
      <w:r w:rsidRPr="005D3506">
        <w:rPr>
          <w:rFonts w:cs="Times New Roman"/>
        </w:rPr>
        <w:t>If personal data is used, it is essential to obtain consent from users or subjects and ensure they are aware of how their data will be used.</w:t>
      </w:r>
    </w:p>
    <w:p w14:paraId="6EF04E74" w14:textId="77777777" w:rsidR="00F30421" w:rsidRPr="005D3506" w:rsidRDefault="00F30421" w:rsidP="00F30421">
      <w:pPr>
        <w:pStyle w:val="NoSpacing"/>
        <w:rPr>
          <w:rFonts w:cs="Times New Roman"/>
        </w:rPr>
      </w:pPr>
    </w:p>
    <w:p w14:paraId="13FEAF48" w14:textId="77777777" w:rsidR="00F30421" w:rsidRPr="005D3506" w:rsidRDefault="00F30421" w:rsidP="00F30421">
      <w:pPr>
        <w:pStyle w:val="NoSpacing"/>
        <w:rPr>
          <w:rFonts w:cs="Times New Roman"/>
        </w:rPr>
      </w:pPr>
    </w:p>
    <w:p w14:paraId="2C970971" w14:textId="77777777" w:rsidR="00F30421" w:rsidRPr="005D3506" w:rsidRDefault="00F30421" w:rsidP="00F30421">
      <w:pPr>
        <w:pStyle w:val="NoSpacing"/>
        <w:jc w:val="both"/>
        <w:rPr>
          <w:rFonts w:eastAsia="NSimSun" w:cs="Times New Roman"/>
          <w:lang w:val="zh-TW" w:eastAsia="zh-TW"/>
        </w:rPr>
      </w:pPr>
    </w:p>
    <w:p w14:paraId="3951F4F0" w14:textId="77777777" w:rsidR="00F30421" w:rsidRPr="005D3506" w:rsidRDefault="00F30421" w:rsidP="00F30421">
      <w:pPr>
        <w:pStyle w:val="NoSpacing"/>
        <w:jc w:val="both"/>
        <w:rPr>
          <w:rFonts w:eastAsia="NSimSun" w:cs="Times New Roman"/>
          <w:lang w:val="zh-TW" w:eastAsia="zh-TW"/>
        </w:rPr>
      </w:pPr>
    </w:p>
    <w:p w14:paraId="2C84DC12" w14:textId="182E8091" w:rsidR="00D7244F" w:rsidRPr="005D3506" w:rsidRDefault="00D7244F">
      <w:pPr>
        <w:pStyle w:val="Body"/>
        <w:widowControl/>
        <w:rPr>
          <w:rFonts w:cs="Times New Roman"/>
        </w:rPr>
      </w:pPr>
    </w:p>
    <w:p w14:paraId="7FFB644B" w14:textId="77777777" w:rsidR="00D7244F" w:rsidRPr="005D3506" w:rsidRDefault="00D7244F">
      <w:pPr>
        <w:pStyle w:val="Body"/>
        <w:keepNext/>
        <w:keepLines/>
        <w:widowControl/>
        <w:suppressAutoHyphens w:val="0"/>
        <w:spacing w:before="480" w:after="120" w:line="374" w:lineRule="auto"/>
        <w:ind w:left="2801" w:right="2422"/>
        <w:outlineLvl w:val="0"/>
        <w:rPr>
          <w:rFonts w:cs="Times New Roman"/>
          <w:b/>
          <w:bCs/>
          <w:spacing w:val="-2"/>
          <w:kern w:val="0"/>
          <w:sz w:val="48"/>
          <w:szCs w:val="48"/>
          <w:lang w:val="en-US"/>
        </w:rPr>
      </w:pPr>
    </w:p>
    <w:p w14:paraId="6A439591" w14:textId="77777777" w:rsidR="00D7244F" w:rsidRPr="005D3506" w:rsidRDefault="00D7244F">
      <w:pPr>
        <w:pStyle w:val="Body"/>
        <w:keepNext/>
        <w:keepLines/>
        <w:widowControl/>
        <w:suppressAutoHyphens w:val="0"/>
        <w:spacing w:before="480" w:after="120" w:line="374" w:lineRule="auto"/>
        <w:ind w:left="2801" w:right="2422"/>
        <w:outlineLvl w:val="0"/>
        <w:rPr>
          <w:rFonts w:cs="Times New Roman"/>
          <w:b/>
          <w:bCs/>
          <w:spacing w:val="-2"/>
          <w:kern w:val="0"/>
          <w:sz w:val="48"/>
          <w:szCs w:val="48"/>
          <w:lang w:val="en-US"/>
        </w:rPr>
      </w:pPr>
    </w:p>
    <w:p w14:paraId="3DCDD37D" w14:textId="77777777" w:rsidR="00D7244F" w:rsidRPr="005D3506" w:rsidRDefault="00D7244F">
      <w:pPr>
        <w:pStyle w:val="Body"/>
        <w:keepNext/>
        <w:keepLines/>
        <w:widowControl/>
        <w:suppressAutoHyphens w:val="0"/>
        <w:spacing w:before="480" w:after="120" w:line="374" w:lineRule="auto"/>
        <w:ind w:left="2801" w:right="2422"/>
        <w:outlineLvl w:val="0"/>
        <w:rPr>
          <w:rFonts w:cs="Times New Roman"/>
          <w:b/>
          <w:bCs/>
          <w:spacing w:val="-2"/>
          <w:kern w:val="0"/>
          <w:sz w:val="48"/>
          <w:szCs w:val="48"/>
          <w:lang w:val="en-US"/>
        </w:rPr>
      </w:pPr>
    </w:p>
    <w:p w14:paraId="1C3726E6" w14:textId="77777777" w:rsidR="00D7244F" w:rsidRPr="005D3506" w:rsidRDefault="00000000">
      <w:pPr>
        <w:pStyle w:val="Body"/>
        <w:keepNext/>
        <w:keepLines/>
        <w:widowControl/>
        <w:suppressAutoHyphens w:val="0"/>
        <w:spacing w:before="480" w:after="120" w:line="374" w:lineRule="auto"/>
        <w:ind w:left="2801" w:right="2422"/>
        <w:outlineLvl w:val="0"/>
        <w:rPr>
          <w:rFonts w:cs="Times New Roman"/>
          <w:b/>
          <w:bCs/>
          <w:spacing w:val="-2"/>
          <w:kern w:val="0"/>
          <w:sz w:val="48"/>
          <w:szCs w:val="48"/>
          <w:lang w:val="en-US"/>
        </w:rPr>
      </w:pPr>
      <w:r w:rsidRPr="005D3506">
        <w:rPr>
          <w:rFonts w:cs="Times New Roman"/>
          <w:b/>
          <w:bCs/>
          <w:spacing w:val="-2"/>
          <w:kern w:val="0"/>
          <w:sz w:val="48"/>
          <w:szCs w:val="48"/>
          <w:lang w:val="en-US"/>
        </w:rPr>
        <w:t xml:space="preserve"> </w:t>
      </w:r>
    </w:p>
    <w:p w14:paraId="0ADBF9C9" w14:textId="77777777" w:rsidR="00D7244F" w:rsidRPr="005D3506" w:rsidRDefault="00000000">
      <w:pPr>
        <w:pStyle w:val="Body"/>
        <w:keepNext/>
        <w:keepLines/>
        <w:widowControl/>
        <w:suppressAutoHyphens w:val="0"/>
        <w:spacing w:before="480" w:after="120" w:line="374" w:lineRule="auto"/>
        <w:ind w:left="2801" w:right="2422"/>
        <w:outlineLvl w:val="0"/>
        <w:rPr>
          <w:rFonts w:cs="Times New Roman"/>
          <w:b/>
          <w:bCs/>
          <w:spacing w:val="-2"/>
          <w:kern w:val="0"/>
          <w:sz w:val="48"/>
          <w:szCs w:val="48"/>
        </w:rPr>
      </w:pPr>
      <w:r w:rsidRPr="005D3506">
        <w:rPr>
          <w:rFonts w:cs="Times New Roman"/>
          <w:b/>
          <w:bCs/>
          <w:spacing w:val="-2"/>
          <w:kern w:val="0"/>
          <w:sz w:val="48"/>
          <w:szCs w:val="48"/>
          <w:lang w:val="en-US"/>
        </w:rPr>
        <w:t xml:space="preserve">CHAPTER-4 </w:t>
      </w:r>
    </w:p>
    <w:p w14:paraId="340A3849" w14:textId="77777777" w:rsidR="00D7244F" w:rsidRPr="005D3506" w:rsidRDefault="00000000">
      <w:pPr>
        <w:pStyle w:val="Body"/>
        <w:keepNext/>
        <w:keepLines/>
        <w:widowControl/>
        <w:suppressAutoHyphens w:val="0"/>
        <w:spacing w:before="480" w:after="120" w:line="374" w:lineRule="auto"/>
        <w:ind w:left="2801" w:right="2422"/>
        <w:outlineLvl w:val="0"/>
        <w:rPr>
          <w:rFonts w:cs="Times New Roman"/>
          <w:b/>
          <w:bCs/>
          <w:kern w:val="0"/>
          <w:sz w:val="40"/>
          <w:szCs w:val="40"/>
        </w:rPr>
      </w:pPr>
      <w:r w:rsidRPr="005D3506">
        <w:rPr>
          <w:rFonts w:cs="Times New Roman"/>
          <w:b/>
          <w:bCs/>
          <w:spacing w:val="-1"/>
          <w:kern w:val="0"/>
          <w:sz w:val="40"/>
          <w:szCs w:val="40"/>
          <w:lang w:val="en-US"/>
        </w:rPr>
        <w:t>IMPLEMENTATION</w:t>
      </w:r>
    </w:p>
    <w:p w14:paraId="071E1F11" w14:textId="77777777" w:rsidR="00D7244F" w:rsidRPr="005D3506" w:rsidRDefault="00000000">
      <w:pPr>
        <w:pStyle w:val="Body"/>
        <w:keepNext/>
        <w:keepLines/>
        <w:widowControl/>
        <w:suppressAutoHyphens w:val="0"/>
        <w:spacing w:before="480" w:after="120" w:line="374" w:lineRule="auto"/>
        <w:ind w:left="2801" w:right="2422"/>
        <w:outlineLvl w:val="0"/>
        <w:rPr>
          <w:rFonts w:cs="Times New Roman"/>
        </w:rPr>
      </w:pPr>
      <w:r w:rsidRPr="005D3506">
        <w:rPr>
          <w:rFonts w:cs="Times New Roman"/>
          <w:spacing w:val="-2"/>
          <w:kern w:val="0"/>
          <w:sz w:val="48"/>
          <w:szCs w:val="48"/>
          <w:lang w:val="en-US"/>
        </w:rPr>
        <w:br w:type="page"/>
      </w:r>
    </w:p>
    <w:p w14:paraId="299A7AC9" w14:textId="77777777" w:rsidR="00D7244F" w:rsidRPr="005D3506" w:rsidRDefault="00000000">
      <w:pPr>
        <w:pStyle w:val="Body"/>
        <w:keepNext/>
        <w:keepLines/>
        <w:widowControl/>
        <w:suppressAutoHyphens w:val="0"/>
        <w:spacing w:before="480" w:after="120" w:line="374" w:lineRule="auto"/>
        <w:ind w:left="2801" w:right="2422"/>
        <w:outlineLvl w:val="0"/>
        <w:rPr>
          <w:rFonts w:cs="Times New Roman"/>
          <w:b/>
          <w:bCs/>
          <w:kern w:val="0"/>
          <w:sz w:val="40"/>
          <w:szCs w:val="40"/>
        </w:rPr>
      </w:pPr>
      <w:r w:rsidRPr="005D3506">
        <w:rPr>
          <w:rFonts w:cs="Times New Roman"/>
          <w:b/>
          <w:bCs/>
          <w:sz w:val="40"/>
          <w:szCs w:val="40"/>
          <w:lang w:val="fr-FR"/>
        </w:rPr>
        <w:lastRenderedPageBreak/>
        <w:t>4.Implementation</w:t>
      </w:r>
    </w:p>
    <w:p w14:paraId="26653FEC" w14:textId="77777777" w:rsidR="00D7244F" w:rsidRPr="005D3506" w:rsidRDefault="00000000">
      <w:pPr>
        <w:pStyle w:val="Heading"/>
        <w:spacing w:line="376" w:lineRule="auto"/>
        <w:ind w:right="2422"/>
        <w:rPr>
          <w:rFonts w:ascii="Times New Roman" w:eastAsia="Times New Roman" w:hAnsi="Times New Roman" w:cs="Times New Roman"/>
          <w:b/>
          <w:bCs/>
          <w:color w:val="000000"/>
          <w:spacing w:val="-2"/>
          <w:sz w:val="24"/>
          <w:szCs w:val="24"/>
          <w:u w:color="000000"/>
        </w:rPr>
      </w:pPr>
      <w:r w:rsidRPr="005D3506">
        <w:rPr>
          <w:rFonts w:ascii="Times New Roman" w:hAnsi="Times New Roman" w:cs="Times New Roman"/>
          <w:b/>
          <w:bCs/>
          <w:color w:val="000000"/>
          <w:spacing w:val="-2"/>
          <w:sz w:val="24"/>
          <w:szCs w:val="24"/>
          <w:u w:color="000000"/>
        </w:rPr>
        <w:t>4.1 Environment Setup</w:t>
      </w:r>
    </w:p>
    <w:p w14:paraId="1551FE7A" w14:textId="77777777" w:rsidR="00D7244F" w:rsidRPr="005D3506" w:rsidRDefault="00000000">
      <w:pPr>
        <w:pStyle w:val="Body"/>
        <w:spacing w:line="360" w:lineRule="auto"/>
        <w:rPr>
          <w:rFonts w:cs="Times New Roman"/>
        </w:rPr>
      </w:pPr>
      <w:r w:rsidRPr="005D3506">
        <w:rPr>
          <w:rFonts w:cs="Times New Roman"/>
          <w:lang w:val="en-US"/>
        </w:rPr>
        <w:t>To ensure the smooth execution of our crop recommendation system, we utilized a robust environment tailored for data analysis and machine learning tasks. The project was primarily executed in Python, supported by a variety of libraries that facilitated data manipulation, model training, and result visualization. Key libraries included NumPy for numerical computations, pandas for data processing, and matplotlib and seaborn for visualizing data insights. Machine learning algorithms, such as logistic regression, decision trees, and support vector machines, were implemented using the scikit-learn library.</w:t>
      </w:r>
    </w:p>
    <w:p w14:paraId="059C5B93" w14:textId="77777777" w:rsidR="00D7244F" w:rsidRPr="005D3506" w:rsidRDefault="00000000">
      <w:pPr>
        <w:pStyle w:val="Body"/>
        <w:spacing w:line="360" w:lineRule="auto"/>
        <w:rPr>
          <w:rFonts w:cs="Times New Roman"/>
        </w:rPr>
      </w:pPr>
      <w:r w:rsidRPr="005D3506">
        <w:rPr>
          <w:rFonts w:cs="Times New Roman"/>
          <w:lang w:val="en-US"/>
        </w:rPr>
        <w:t>For this project, Google Colab was used as the primary environment, allowing easy access to powerful cloud-based computing resources, eliminating the need for local hardware constraints, and simplifying package management. The dataset was uploaded into Colab either directly or via Google Drive. Data preprocessing included encoding categorical variables, addressing missing values, and applying feature scaling to prepare the data for modeling.</w:t>
      </w:r>
    </w:p>
    <w:p w14:paraId="5A71D44B" w14:textId="77777777" w:rsidR="00D7244F" w:rsidRPr="005D3506" w:rsidRDefault="00D7244F">
      <w:pPr>
        <w:pStyle w:val="Body"/>
        <w:spacing w:line="360" w:lineRule="auto"/>
        <w:rPr>
          <w:rFonts w:cs="Times New Roman"/>
        </w:rPr>
      </w:pPr>
    </w:p>
    <w:p w14:paraId="5BEA1C6F" w14:textId="77777777" w:rsidR="00D7244F" w:rsidRPr="005D3506" w:rsidRDefault="00000000">
      <w:pPr>
        <w:pStyle w:val="Body"/>
        <w:spacing w:line="360" w:lineRule="auto"/>
        <w:rPr>
          <w:rFonts w:cs="Times New Roman"/>
        </w:rPr>
      </w:pPr>
      <w:r w:rsidRPr="005D3506">
        <w:rPr>
          <w:rFonts w:cs="Times New Roman"/>
          <w:lang w:val="it-IT"/>
        </w:rPr>
        <w:t>Google Colab</w:t>
      </w:r>
      <w:r w:rsidRPr="005D3506">
        <w:rPr>
          <w:rFonts w:cs="Times New Roman"/>
          <w:lang w:val="en-US"/>
        </w:rPr>
        <w:t>’s virtual environment provided sufficient computational power for efficient data processing and model training, ensuring seamless execution of the crop recommendation </w:t>
      </w:r>
      <w:r w:rsidRPr="005D3506">
        <w:rPr>
          <w:rFonts w:cs="Times New Roman"/>
        </w:rPr>
        <w:t>system.</w:t>
      </w:r>
    </w:p>
    <w:p w14:paraId="3F51AA56" w14:textId="77777777" w:rsidR="00D7244F" w:rsidRPr="005D3506" w:rsidRDefault="00D7244F">
      <w:pPr>
        <w:pStyle w:val="Body"/>
        <w:spacing w:line="360" w:lineRule="auto"/>
        <w:rPr>
          <w:rFonts w:cs="Times New Roman"/>
        </w:rPr>
      </w:pPr>
    </w:p>
    <w:p w14:paraId="3B00812E" w14:textId="77777777" w:rsidR="00D7244F" w:rsidRPr="005D3506" w:rsidRDefault="00000000">
      <w:pPr>
        <w:pStyle w:val="Heading"/>
        <w:spacing w:line="376" w:lineRule="auto"/>
        <w:ind w:right="2422"/>
        <w:rPr>
          <w:rFonts w:ascii="Times New Roman" w:eastAsia="Times New Roman" w:hAnsi="Times New Roman" w:cs="Times New Roman"/>
          <w:b/>
          <w:bCs/>
          <w:color w:val="000000"/>
          <w:spacing w:val="-2"/>
          <w:sz w:val="24"/>
          <w:szCs w:val="24"/>
          <w:u w:color="000000"/>
        </w:rPr>
      </w:pPr>
      <w:r w:rsidRPr="005D3506">
        <w:rPr>
          <w:rFonts w:ascii="Times New Roman" w:hAnsi="Times New Roman" w:cs="Times New Roman"/>
          <w:b/>
          <w:bCs/>
          <w:color w:val="000000"/>
          <w:spacing w:val="-2"/>
          <w:sz w:val="24"/>
          <w:szCs w:val="24"/>
          <w:u w:color="000000"/>
        </w:rPr>
        <w:t>4.2 Sample Code for Preprocessing and Model Training and Testing</w:t>
      </w:r>
    </w:p>
    <w:p w14:paraId="1D6896AF" w14:textId="77777777" w:rsidR="00D7244F" w:rsidRPr="005D3506" w:rsidRDefault="00D7244F">
      <w:pPr>
        <w:pStyle w:val="Body"/>
        <w:rPr>
          <w:rFonts w:cs="Times New Roman"/>
        </w:rPr>
      </w:pPr>
    </w:p>
    <w:p w14:paraId="50696A4D" w14:textId="77777777" w:rsidR="00D7244F" w:rsidRPr="005D3506" w:rsidRDefault="00000000">
      <w:pPr>
        <w:pStyle w:val="Body"/>
        <w:widowControl/>
        <w:spacing w:line="360" w:lineRule="auto"/>
        <w:rPr>
          <w:rStyle w:val="Strong"/>
          <w:rFonts w:cs="Times New Roman"/>
        </w:rPr>
      </w:pPr>
      <w:r w:rsidRPr="005D3506">
        <w:rPr>
          <w:rStyle w:val="Strong"/>
          <w:rFonts w:cs="Times New Roman"/>
          <w:lang w:val="it-IT"/>
        </w:rPr>
        <w:t>1. Data Preprocessing</w:t>
      </w:r>
    </w:p>
    <w:p w14:paraId="771FE4AF" w14:textId="77777777" w:rsidR="00D7244F" w:rsidRPr="005D3506" w:rsidRDefault="00000000">
      <w:pPr>
        <w:pStyle w:val="NoSpacing"/>
        <w:rPr>
          <w:rFonts w:cs="Times New Roman"/>
        </w:rPr>
      </w:pPr>
      <w:r w:rsidRPr="005D3506">
        <w:rPr>
          <w:rFonts w:cs="Times New Roman"/>
        </w:rPr>
        <w:t>This part of the code involves handling missing values, encoding categorical features, and scaling numerical features.</w:t>
      </w:r>
    </w:p>
    <w:p w14:paraId="1D95102D" w14:textId="77777777" w:rsidR="00D7244F" w:rsidRPr="005D3506" w:rsidRDefault="00D7244F">
      <w:pPr>
        <w:pStyle w:val="NoSpacing"/>
        <w:jc w:val="both"/>
        <w:rPr>
          <w:rFonts w:cs="Times New Roman"/>
        </w:rPr>
      </w:pPr>
    </w:p>
    <w:p w14:paraId="7A9A58E6" w14:textId="77777777" w:rsidR="00D7244F" w:rsidRPr="005D3506" w:rsidRDefault="00D7244F">
      <w:pPr>
        <w:pStyle w:val="NoSpacing"/>
        <w:jc w:val="both"/>
        <w:rPr>
          <w:rFonts w:cs="Times New Roman"/>
        </w:rPr>
      </w:pPr>
    </w:p>
    <w:p w14:paraId="0E51657F" w14:textId="77777777" w:rsidR="00D7244F" w:rsidRPr="005D3506" w:rsidRDefault="00000000">
      <w:pPr>
        <w:pStyle w:val="NoSpacing"/>
        <w:jc w:val="both"/>
        <w:rPr>
          <w:rFonts w:cs="Times New Roman"/>
        </w:rPr>
      </w:pPr>
      <w:r w:rsidRPr="005D3506">
        <w:rPr>
          <w:rFonts w:cs="Times New Roman"/>
        </w:rPr>
        <w:t># Import necessary libraries</w:t>
      </w:r>
    </w:p>
    <w:p w14:paraId="63AF6904" w14:textId="77777777" w:rsidR="00D7244F" w:rsidRPr="005D3506" w:rsidRDefault="00000000">
      <w:pPr>
        <w:pStyle w:val="NoSpacing"/>
        <w:jc w:val="both"/>
        <w:rPr>
          <w:rFonts w:cs="Times New Roman"/>
        </w:rPr>
      </w:pPr>
      <w:r w:rsidRPr="005D3506">
        <w:rPr>
          <w:rFonts w:cs="Times New Roman"/>
        </w:rPr>
        <w:t>import pandas as pd</w:t>
      </w:r>
    </w:p>
    <w:p w14:paraId="5B5C9AEA" w14:textId="77777777" w:rsidR="00D7244F" w:rsidRPr="005D3506" w:rsidRDefault="00000000">
      <w:pPr>
        <w:pStyle w:val="NoSpacing"/>
        <w:jc w:val="both"/>
        <w:rPr>
          <w:rFonts w:cs="Times New Roman"/>
        </w:rPr>
      </w:pPr>
      <w:r w:rsidRPr="005D3506">
        <w:rPr>
          <w:rFonts w:cs="Times New Roman"/>
        </w:rPr>
        <w:t>from sklearn.model_selection import train_test_split</w:t>
      </w:r>
    </w:p>
    <w:p w14:paraId="0AAFE265" w14:textId="77777777" w:rsidR="00D7244F" w:rsidRPr="005D3506" w:rsidRDefault="00000000">
      <w:pPr>
        <w:pStyle w:val="NoSpacing"/>
        <w:jc w:val="both"/>
        <w:rPr>
          <w:rFonts w:cs="Times New Roman"/>
        </w:rPr>
      </w:pPr>
      <w:r w:rsidRPr="005D3506">
        <w:rPr>
          <w:rFonts w:cs="Times New Roman"/>
        </w:rPr>
        <w:t>from sklearn.preprocessing import StandardScaler, LabelEncoder</w:t>
      </w:r>
    </w:p>
    <w:p w14:paraId="188CF8F0" w14:textId="77777777" w:rsidR="00D7244F" w:rsidRPr="005D3506" w:rsidRDefault="00000000">
      <w:pPr>
        <w:pStyle w:val="NoSpacing"/>
        <w:jc w:val="both"/>
        <w:rPr>
          <w:rFonts w:cs="Times New Roman"/>
        </w:rPr>
      </w:pPr>
      <w:r w:rsidRPr="005D3506">
        <w:rPr>
          <w:rFonts w:cs="Times New Roman"/>
        </w:rPr>
        <w:t>from sklearn.impute import SimpleImputer</w:t>
      </w:r>
    </w:p>
    <w:p w14:paraId="7336C429" w14:textId="77777777" w:rsidR="00D7244F" w:rsidRPr="005D3506" w:rsidRDefault="00D7244F">
      <w:pPr>
        <w:pStyle w:val="NoSpacing"/>
        <w:jc w:val="both"/>
        <w:rPr>
          <w:rFonts w:cs="Times New Roman"/>
        </w:rPr>
      </w:pPr>
    </w:p>
    <w:p w14:paraId="171042D9" w14:textId="77777777" w:rsidR="00D7244F" w:rsidRPr="005D3506" w:rsidRDefault="00000000">
      <w:pPr>
        <w:pStyle w:val="NoSpacing"/>
        <w:jc w:val="both"/>
        <w:rPr>
          <w:rFonts w:cs="Times New Roman"/>
        </w:rPr>
      </w:pPr>
      <w:r w:rsidRPr="005D3506">
        <w:rPr>
          <w:rFonts w:cs="Times New Roman"/>
        </w:rPr>
        <w:t># Load the dataset</w:t>
      </w:r>
    </w:p>
    <w:p w14:paraId="65E12C50" w14:textId="77777777" w:rsidR="00D7244F" w:rsidRPr="005D3506" w:rsidRDefault="00000000">
      <w:pPr>
        <w:pStyle w:val="NoSpacing"/>
        <w:jc w:val="both"/>
        <w:rPr>
          <w:rFonts w:cs="Times New Roman"/>
        </w:rPr>
      </w:pPr>
      <w:r w:rsidRPr="005D3506">
        <w:rPr>
          <w:rFonts w:cs="Times New Roman"/>
        </w:rPr>
        <w:t>data = pd.read_csv('Crop_recommendation.csv')</w:t>
      </w:r>
    </w:p>
    <w:p w14:paraId="0A6DDCB9" w14:textId="77777777" w:rsidR="00D7244F" w:rsidRPr="005D3506" w:rsidRDefault="00D7244F">
      <w:pPr>
        <w:pStyle w:val="NoSpacing"/>
        <w:jc w:val="both"/>
        <w:rPr>
          <w:rFonts w:cs="Times New Roman"/>
        </w:rPr>
      </w:pPr>
    </w:p>
    <w:p w14:paraId="33B948A6" w14:textId="77777777" w:rsidR="00D7244F" w:rsidRPr="005D3506" w:rsidRDefault="00000000">
      <w:pPr>
        <w:pStyle w:val="NoSpacing"/>
        <w:jc w:val="both"/>
        <w:rPr>
          <w:rFonts w:cs="Times New Roman"/>
        </w:rPr>
      </w:pPr>
      <w:r w:rsidRPr="005D3506">
        <w:rPr>
          <w:rFonts w:cs="Times New Roman"/>
        </w:rPr>
        <w:t># Checking for missing values and handling them</w:t>
      </w:r>
    </w:p>
    <w:p w14:paraId="6624DEEB" w14:textId="77777777" w:rsidR="00D7244F" w:rsidRPr="005D3506" w:rsidRDefault="00000000">
      <w:pPr>
        <w:pStyle w:val="NoSpacing"/>
        <w:jc w:val="both"/>
        <w:rPr>
          <w:rFonts w:cs="Times New Roman"/>
        </w:rPr>
      </w:pPr>
      <w:r w:rsidRPr="005D3506">
        <w:rPr>
          <w:rFonts w:cs="Times New Roman"/>
        </w:rPr>
        <w:t>imputer = SimpleImputer(strategy='mean')</w:t>
      </w:r>
    </w:p>
    <w:p w14:paraId="2F88DCAD" w14:textId="529695D6" w:rsidR="00D7244F" w:rsidRPr="005D3506" w:rsidRDefault="00000000">
      <w:pPr>
        <w:pStyle w:val="NoSpacing"/>
        <w:jc w:val="both"/>
        <w:rPr>
          <w:rFonts w:cs="Times New Roman"/>
        </w:rPr>
      </w:pPr>
      <w:r w:rsidRPr="005D3506">
        <w:rPr>
          <w:rFonts w:cs="Times New Roman"/>
        </w:rPr>
        <w:t>data['feature_with_missing_values'] =imputer.fit_transform(data[['feature_with_missing_values']])</w:t>
      </w:r>
    </w:p>
    <w:p w14:paraId="3086A3A1" w14:textId="77777777" w:rsidR="00D7244F" w:rsidRPr="005D3506" w:rsidRDefault="00D7244F">
      <w:pPr>
        <w:pStyle w:val="NoSpacing"/>
        <w:jc w:val="both"/>
        <w:rPr>
          <w:rFonts w:cs="Times New Roman"/>
        </w:rPr>
      </w:pPr>
    </w:p>
    <w:p w14:paraId="3840159B" w14:textId="77777777" w:rsidR="00D7244F" w:rsidRPr="005D3506" w:rsidRDefault="00000000">
      <w:pPr>
        <w:pStyle w:val="NoSpacing"/>
        <w:jc w:val="both"/>
        <w:rPr>
          <w:rFonts w:cs="Times New Roman"/>
        </w:rPr>
      </w:pPr>
      <w:r w:rsidRPr="005D3506">
        <w:rPr>
          <w:rFonts w:cs="Times New Roman"/>
        </w:rPr>
        <w:t># Encoding categorical variables</w:t>
      </w:r>
    </w:p>
    <w:p w14:paraId="0D89A50B" w14:textId="77777777" w:rsidR="00D7244F" w:rsidRPr="005D3506" w:rsidRDefault="00000000">
      <w:pPr>
        <w:pStyle w:val="NoSpacing"/>
        <w:jc w:val="both"/>
        <w:rPr>
          <w:rFonts w:cs="Times New Roman"/>
        </w:rPr>
      </w:pPr>
      <w:r w:rsidRPr="005D3506">
        <w:rPr>
          <w:rFonts w:cs="Times New Roman"/>
        </w:rPr>
        <w:t>label_encoder = LabelEncoder()</w:t>
      </w:r>
    </w:p>
    <w:p w14:paraId="748D4047" w14:textId="77777777" w:rsidR="00D7244F" w:rsidRPr="005D3506" w:rsidRDefault="00000000">
      <w:pPr>
        <w:pStyle w:val="NoSpacing"/>
        <w:jc w:val="both"/>
        <w:rPr>
          <w:rFonts w:cs="Times New Roman"/>
        </w:rPr>
      </w:pPr>
      <w:r w:rsidRPr="005D3506">
        <w:rPr>
          <w:rFonts w:cs="Times New Roman"/>
        </w:rPr>
        <w:t>data['categorical_feature'] = label_encoder.fit_transform(data['categorical_feature'])</w:t>
      </w:r>
    </w:p>
    <w:p w14:paraId="69E7E737" w14:textId="77777777" w:rsidR="00D7244F" w:rsidRPr="005D3506" w:rsidRDefault="00D7244F">
      <w:pPr>
        <w:pStyle w:val="NoSpacing"/>
        <w:jc w:val="both"/>
        <w:rPr>
          <w:rFonts w:cs="Times New Roman"/>
        </w:rPr>
      </w:pPr>
    </w:p>
    <w:p w14:paraId="009E19E7" w14:textId="77777777" w:rsidR="00D7244F" w:rsidRPr="005D3506" w:rsidRDefault="00000000">
      <w:pPr>
        <w:pStyle w:val="NoSpacing"/>
        <w:jc w:val="both"/>
        <w:rPr>
          <w:rFonts w:cs="Times New Roman"/>
        </w:rPr>
      </w:pPr>
      <w:r w:rsidRPr="005D3506">
        <w:rPr>
          <w:rFonts w:cs="Times New Roman"/>
        </w:rPr>
        <w:t># Splitting data into features (X) and target (y)</w:t>
      </w:r>
    </w:p>
    <w:p w14:paraId="4C545C21" w14:textId="77777777" w:rsidR="00D7244F" w:rsidRPr="005D3506" w:rsidRDefault="00000000">
      <w:pPr>
        <w:pStyle w:val="NoSpacing"/>
        <w:jc w:val="both"/>
        <w:rPr>
          <w:rFonts w:cs="Times New Roman"/>
        </w:rPr>
      </w:pPr>
      <w:r w:rsidRPr="005D3506">
        <w:rPr>
          <w:rFonts w:cs="Times New Roman"/>
        </w:rPr>
        <w:t>X = data.drop(columns=['target_column'])  # replace 'target_column' with your target variable name</w:t>
      </w:r>
    </w:p>
    <w:p w14:paraId="5B5F3415" w14:textId="77777777" w:rsidR="00D7244F" w:rsidRPr="005D3506" w:rsidRDefault="00000000">
      <w:pPr>
        <w:pStyle w:val="NoSpacing"/>
        <w:jc w:val="both"/>
        <w:rPr>
          <w:rFonts w:cs="Times New Roman"/>
        </w:rPr>
      </w:pPr>
      <w:r w:rsidRPr="005D3506">
        <w:rPr>
          <w:rFonts w:cs="Times New Roman"/>
        </w:rPr>
        <w:t>y = data['target_column']</w:t>
      </w:r>
    </w:p>
    <w:p w14:paraId="6E5DE39E" w14:textId="77777777" w:rsidR="00D7244F" w:rsidRPr="005D3506" w:rsidRDefault="00D7244F">
      <w:pPr>
        <w:pStyle w:val="NoSpacing"/>
        <w:jc w:val="both"/>
        <w:rPr>
          <w:rFonts w:cs="Times New Roman"/>
        </w:rPr>
      </w:pPr>
    </w:p>
    <w:p w14:paraId="22F20402" w14:textId="77777777" w:rsidR="00D7244F" w:rsidRPr="005D3506" w:rsidRDefault="00000000">
      <w:pPr>
        <w:pStyle w:val="NoSpacing"/>
        <w:jc w:val="both"/>
        <w:rPr>
          <w:rFonts w:cs="Times New Roman"/>
        </w:rPr>
      </w:pPr>
      <w:r w:rsidRPr="005D3506">
        <w:rPr>
          <w:rFonts w:cs="Times New Roman"/>
        </w:rPr>
        <w:t># Split the dataset into training and testing sets (80% training, 20% testing)</w:t>
      </w:r>
    </w:p>
    <w:p w14:paraId="399091E0" w14:textId="77777777" w:rsidR="00D7244F" w:rsidRPr="005D3506" w:rsidRDefault="00000000">
      <w:pPr>
        <w:pStyle w:val="NoSpacing"/>
        <w:jc w:val="both"/>
        <w:rPr>
          <w:rFonts w:cs="Times New Roman"/>
        </w:rPr>
      </w:pPr>
      <w:r w:rsidRPr="005D3506">
        <w:rPr>
          <w:rFonts w:cs="Times New Roman"/>
        </w:rPr>
        <w:t>X_train, X_test, y_train, y_test = train_test_split(X, y, test_size=0.2, random_state=42)</w:t>
      </w:r>
    </w:p>
    <w:p w14:paraId="7A390D59" w14:textId="77777777" w:rsidR="00D7244F" w:rsidRPr="005D3506" w:rsidRDefault="00D7244F">
      <w:pPr>
        <w:pStyle w:val="NoSpacing"/>
        <w:jc w:val="both"/>
        <w:rPr>
          <w:rFonts w:cs="Times New Roman"/>
        </w:rPr>
      </w:pPr>
    </w:p>
    <w:p w14:paraId="79C1FA67" w14:textId="77777777" w:rsidR="00D7244F" w:rsidRPr="005D3506" w:rsidRDefault="00000000">
      <w:pPr>
        <w:pStyle w:val="NoSpacing"/>
        <w:jc w:val="both"/>
        <w:rPr>
          <w:rFonts w:cs="Times New Roman"/>
        </w:rPr>
      </w:pPr>
      <w:r w:rsidRPr="005D3506">
        <w:rPr>
          <w:rFonts w:cs="Times New Roman"/>
        </w:rPr>
        <w:t># Feature scaling</w:t>
      </w:r>
    </w:p>
    <w:p w14:paraId="21B030FD" w14:textId="77777777" w:rsidR="00D7244F" w:rsidRPr="005D3506" w:rsidRDefault="00000000">
      <w:pPr>
        <w:pStyle w:val="NoSpacing"/>
        <w:jc w:val="both"/>
        <w:rPr>
          <w:rFonts w:cs="Times New Roman"/>
        </w:rPr>
      </w:pPr>
      <w:r w:rsidRPr="005D3506">
        <w:rPr>
          <w:rFonts w:cs="Times New Roman"/>
        </w:rPr>
        <w:t>scaler = StandardScaler()</w:t>
      </w:r>
    </w:p>
    <w:p w14:paraId="7F541F37" w14:textId="77777777" w:rsidR="00D7244F" w:rsidRPr="005D3506" w:rsidRDefault="00000000">
      <w:pPr>
        <w:pStyle w:val="NoSpacing"/>
        <w:jc w:val="both"/>
        <w:rPr>
          <w:rFonts w:cs="Times New Roman"/>
        </w:rPr>
      </w:pPr>
      <w:r w:rsidRPr="005D3506">
        <w:rPr>
          <w:rFonts w:cs="Times New Roman"/>
        </w:rPr>
        <w:t>X_train = scaler.fit_transform(X_train)</w:t>
      </w:r>
    </w:p>
    <w:p w14:paraId="593E81DB" w14:textId="77777777" w:rsidR="00D7244F" w:rsidRPr="005D3506" w:rsidRDefault="00000000">
      <w:pPr>
        <w:pStyle w:val="NoSpacing"/>
        <w:jc w:val="both"/>
        <w:rPr>
          <w:rFonts w:cs="Times New Roman"/>
        </w:rPr>
      </w:pPr>
      <w:r w:rsidRPr="005D3506">
        <w:rPr>
          <w:rFonts w:cs="Times New Roman"/>
        </w:rPr>
        <w:t>X_test = scaler.transform(X_test)</w:t>
      </w:r>
    </w:p>
    <w:p w14:paraId="4E089895" w14:textId="77777777" w:rsidR="00D7244F" w:rsidRPr="005D3506" w:rsidRDefault="00D7244F">
      <w:pPr>
        <w:pStyle w:val="NoSpacing"/>
        <w:jc w:val="both"/>
        <w:rPr>
          <w:rFonts w:cs="Times New Roman"/>
        </w:rPr>
      </w:pPr>
    </w:p>
    <w:p w14:paraId="3AD266CB" w14:textId="77777777" w:rsidR="00D7244F" w:rsidRPr="005D3506" w:rsidRDefault="00D7244F">
      <w:pPr>
        <w:pStyle w:val="NoSpacing"/>
        <w:jc w:val="both"/>
        <w:rPr>
          <w:rFonts w:cs="Times New Roman"/>
        </w:rPr>
      </w:pPr>
    </w:p>
    <w:p w14:paraId="34BE4B58" w14:textId="77777777" w:rsidR="00D7244F" w:rsidRPr="005D3506" w:rsidRDefault="00000000">
      <w:pPr>
        <w:pStyle w:val="NoSpacing"/>
        <w:spacing w:line="360" w:lineRule="auto"/>
        <w:jc w:val="both"/>
        <w:rPr>
          <w:rStyle w:val="Strong"/>
          <w:rFonts w:cs="Times New Roman"/>
        </w:rPr>
      </w:pPr>
      <w:r w:rsidRPr="005D3506">
        <w:rPr>
          <w:rStyle w:val="Strong"/>
          <w:rFonts w:cs="Times New Roman"/>
        </w:rPr>
        <w:t>2. Model Training</w:t>
      </w:r>
    </w:p>
    <w:p w14:paraId="035D4165" w14:textId="77777777" w:rsidR="00D7244F" w:rsidRPr="005D3506" w:rsidRDefault="00000000">
      <w:pPr>
        <w:pStyle w:val="NoSpacing"/>
        <w:rPr>
          <w:rFonts w:cs="Times New Roman"/>
        </w:rPr>
      </w:pPr>
      <w:r w:rsidRPr="005D3506">
        <w:rPr>
          <w:rFonts w:cs="Times New Roman"/>
        </w:rPr>
        <w:t>This part demonstrates training several machine learning models like Logistic Regression, Decision Tree, Naive Bayes, SVM, Gradient Boosting and KNN.</w:t>
      </w:r>
    </w:p>
    <w:p w14:paraId="2BA26BAD" w14:textId="77777777" w:rsidR="00D7244F" w:rsidRPr="005D3506" w:rsidRDefault="00D7244F">
      <w:pPr>
        <w:pStyle w:val="NoSpacing"/>
        <w:rPr>
          <w:rFonts w:cs="Times New Roman"/>
        </w:rPr>
      </w:pPr>
    </w:p>
    <w:p w14:paraId="1109973B" w14:textId="77777777" w:rsidR="00D7244F" w:rsidRPr="005D3506" w:rsidRDefault="00D7244F">
      <w:pPr>
        <w:pStyle w:val="NoSpacing"/>
        <w:rPr>
          <w:rFonts w:cs="Times New Roman"/>
        </w:rPr>
      </w:pPr>
    </w:p>
    <w:p w14:paraId="37FB5B92" w14:textId="77777777" w:rsidR="00D7244F" w:rsidRPr="005D3506" w:rsidRDefault="00000000">
      <w:pPr>
        <w:pStyle w:val="NoSpacing"/>
        <w:rPr>
          <w:rFonts w:cs="Times New Roman"/>
        </w:rPr>
      </w:pPr>
      <w:r w:rsidRPr="005D3506">
        <w:rPr>
          <w:rFonts w:cs="Times New Roman"/>
        </w:rPr>
        <w:t># Import machine learning models</w:t>
      </w:r>
    </w:p>
    <w:p w14:paraId="40F4BF2A" w14:textId="77777777" w:rsidR="00D7244F" w:rsidRPr="005D3506" w:rsidRDefault="00000000">
      <w:pPr>
        <w:pStyle w:val="NoSpacing"/>
        <w:rPr>
          <w:rFonts w:cs="Times New Roman"/>
        </w:rPr>
      </w:pPr>
      <w:r w:rsidRPr="005D3506">
        <w:rPr>
          <w:rFonts w:cs="Times New Roman"/>
        </w:rPr>
        <w:t>from sklearn.linear_model import LogisticRegression</w:t>
      </w:r>
    </w:p>
    <w:p w14:paraId="085680E8" w14:textId="77777777" w:rsidR="00D7244F" w:rsidRPr="005D3506" w:rsidRDefault="00000000">
      <w:pPr>
        <w:pStyle w:val="NoSpacing"/>
        <w:rPr>
          <w:rFonts w:cs="Times New Roman"/>
        </w:rPr>
      </w:pPr>
      <w:r w:rsidRPr="005D3506">
        <w:rPr>
          <w:rFonts w:cs="Times New Roman"/>
        </w:rPr>
        <w:t>from sklearn.tree import DecisionTreeClassifier</w:t>
      </w:r>
    </w:p>
    <w:p w14:paraId="799C052A" w14:textId="77777777" w:rsidR="00D7244F" w:rsidRPr="005D3506" w:rsidRDefault="00000000">
      <w:pPr>
        <w:pStyle w:val="NoSpacing"/>
        <w:rPr>
          <w:rFonts w:cs="Times New Roman"/>
        </w:rPr>
      </w:pPr>
      <w:r w:rsidRPr="005D3506">
        <w:rPr>
          <w:rFonts w:cs="Times New Roman"/>
        </w:rPr>
        <w:t>from sklearn.naive_bayes import GaussianNB</w:t>
      </w:r>
    </w:p>
    <w:p w14:paraId="717F27FF" w14:textId="77777777" w:rsidR="00D7244F" w:rsidRPr="005D3506" w:rsidRDefault="00000000">
      <w:pPr>
        <w:pStyle w:val="NoSpacing"/>
        <w:rPr>
          <w:rFonts w:cs="Times New Roman"/>
        </w:rPr>
      </w:pPr>
      <w:r w:rsidRPr="005D3506">
        <w:rPr>
          <w:rFonts w:cs="Times New Roman"/>
        </w:rPr>
        <w:t>from sklearn.svm import SVC</w:t>
      </w:r>
    </w:p>
    <w:p w14:paraId="362E58B3" w14:textId="77777777" w:rsidR="00D7244F" w:rsidRPr="005D3506" w:rsidRDefault="00000000">
      <w:pPr>
        <w:pStyle w:val="NoSpacing"/>
        <w:rPr>
          <w:rFonts w:cs="Times New Roman"/>
        </w:rPr>
      </w:pPr>
      <w:r w:rsidRPr="005D3506">
        <w:rPr>
          <w:rFonts w:cs="Times New Roman"/>
        </w:rPr>
        <w:t>from sklearn.ensemble import GradientBoostingClassifier</w:t>
      </w:r>
    </w:p>
    <w:p w14:paraId="2B0D96A2" w14:textId="77777777" w:rsidR="00D7244F" w:rsidRPr="005D3506" w:rsidRDefault="00000000">
      <w:pPr>
        <w:pStyle w:val="NoSpacing"/>
        <w:rPr>
          <w:rFonts w:cs="Times New Roman"/>
        </w:rPr>
      </w:pPr>
      <w:r w:rsidRPr="005D3506">
        <w:rPr>
          <w:rFonts w:cs="Times New Roman"/>
        </w:rPr>
        <w:t>from sklearn.neighbors import KNeighborsClassifier</w:t>
      </w:r>
    </w:p>
    <w:p w14:paraId="435882E4" w14:textId="77777777" w:rsidR="00D7244F" w:rsidRPr="005D3506" w:rsidRDefault="00D7244F">
      <w:pPr>
        <w:pStyle w:val="NoSpacing"/>
        <w:rPr>
          <w:rFonts w:cs="Times New Roman"/>
        </w:rPr>
      </w:pPr>
    </w:p>
    <w:p w14:paraId="35A24DF4" w14:textId="77777777" w:rsidR="00D7244F" w:rsidRPr="005D3506" w:rsidRDefault="00000000">
      <w:pPr>
        <w:pStyle w:val="NoSpacing"/>
        <w:rPr>
          <w:rFonts w:cs="Times New Roman"/>
        </w:rPr>
      </w:pPr>
      <w:r w:rsidRPr="005D3506">
        <w:rPr>
          <w:rFonts w:cs="Times New Roman"/>
        </w:rPr>
        <w:t># Instantiate the models</w:t>
      </w:r>
    </w:p>
    <w:p w14:paraId="2E955D69" w14:textId="77777777" w:rsidR="00D7244F" w:rsidRPr="005D3506" w:rsidRDefault="00000000">
      <w:pPr>
        <w:pStyle w:val="NoSpacing"/>
        <w:rPr>
          <w:rFonts w:cs="Times New Roman"/>
        </w:rPr>
      </w:pPr>
      <w:r w:rsidRPr="005D3506">
        <w:rPr>
          <w:rFonts w:cs="Times New Roman"/>
        </w:rPr>
        <w:t>logistic_regression = LogisticRegression(random_state=42)</w:t>
      </w:r>
    </w:p>
    <w:p w14:paraId="332D61D5" w14:textId="77777777" w:rsidR="00D7244F" w:rsidRPr="005D3506" w:rsidRDefault="00000000">
      <w:pPr>
        <w:pStyle w:val="NoSpacing"/>
        <w:rPr>
          <w:rFonts w:cs="Times New Roman"/>
        </w:rPr>
      </w:pPr>
      <w:r w:rsidRPr="005D3506">
        <w:rPr>
          <w:rFonts w:cs="Times New Roman"/>
        </w:rPr>
        <w:t>decision_tree = DecisionTreeClassifier(random_state=42)</w:t>
      </w:r>
    </w:p>
    <w:p w14:paraId="6F0EF64D" w14:textId="77777777" w:rsidR="00D7244F" w:rsidRPr="005D3506" w:rsidRDefault="00000000">
      <w:pPr>
        <w:pStyle w:val="NoSpacing"/>
        <w:rPr>
          <w:rFonts w:cs="Times New Roman"/>
        </w:rPr>
      </w:pPr>
      <w:r w:rsidRPr="005D3506">
        <w:rPr>
          <w:rFonts w:cs="Times New Roman"/>
        </w:rPr>
        <w:t>naive_bayes = GaussianNB()</w:t>
      </w:r>
    </w:p>
    <w:p w14:paraId="2C0BE494" w14:textId="77777777" w:rsidR="00D7244F" w:rsidRPr="005D3506" w:rsidRDefault="00000000">
      <w:pPr>
        <w:pStyle w:val="NoSpacing"/>
        <w:rPr>
          <w:rFonts w:cs="Times New Roman"/>
        </w:rPr>
      </w:pPr>
      <w:r w:rsidRPr="005D3506">
        <w:rPr>
          <w:rFonts w:cs="Times New Roman"/>
        </w:rPr>
        <w:t>svm_model = SVC(random_state=42)</w:t>
      </w:r>
    </w:p>
    <w:p w14:paraId="5F4CDE4D" w14:textId="77777777" w:rsidR="00D7244F" w:rsidRPr="005D3506" w:rsidRDefault="00000000">
      <w:pPr>
        <w:pStyle w:val="NoSpacing"/>
        <w:rPr>
          <w:rFonts w:cs="Times New Roman"/>
        </w:rPr>
      </w:pPr>
      <w:r w:rsidRPr="005D3506">
        <w:rPr>
          <w:rFonts w:cs="Times New Roman"/>
        </w:rPr>
        <w:t>gradient_boosting = GradientBoostingClassifier(random_state=42)</w:t>
      </w:r>
    </w:p>
    <w:p w14:paraId="22F91654" w14:textId="77777777" w:rsidR="00D7244F" w:rsidRPr="005D3506" w:rsidRDefault="00000000">
      <w:pPr>
        <w:pStyle w:val="NoSpacing"/>
        <w:rPr>
          <w:rFonts w:cs="Times New Roman"/>
        </w:rPr>
      </w:pPr>
      <w:r w:rsidRPr="005D3506">
        <w:rPr>
          <w:rFonts w:cs="Times New Roman"/>
        </w:rPr>
        <w:t>knn = KNeighborsClassifier()</w:t>
      </w:r>
    </w:p>
    <w:p w14:paraId="48DA4CA3" w14:textId="77777777" w:rsidR="00D7244F" w:rsidRPr="005D3506" w:rsidRDefault="00D7244F">
      <w:pPr>
        <w:pStyle w:val="NoSpacing"/>
        <w:rPr>
          <w:rFonts w:cs="Times New Roman"/>
        </w:rPr>
      </w:pPr>
    </w:p>
    <w:p w14:paraId="79BAE4ED" w14:textId="77777777" w:rsidR="00D7244F" w:rsidRPr="005D3506" w:rsidRDefault="00000000">
      <w:pPr>
        <w:pStyle w:val="NoSpacing"/>
        <w:rPr>
          <w:rFonts w:cs="Times New Roman"/>
        </w:rPr>
      </w:pPr>
      <w:r w:rsidRPr="005D3506">
        <w:rPr>
          <w:rFonts w:cs="Times New Roman"/>
        </w:rPr>
        <w:t># Train the models</w:t>
      </w:r>
    </w:p>
    <w:p w14:paraId="11ED3E87" w14:textId="77777777" w:rsidR="00D7244F" w:rsidRPr="005D3506" w:rsidRDefault="00000000">
      <w:pPr>
        <w:pStyle w:val="NoSpacing"/>
        <w:rPr>
          <w:rFonts w:cs="Times New Roman"/>
        </w:rPr>
      </w:pPr>
      <w:r w:rsidRPr="005D3506">
        <w:rPr>
          <w:rFonts w:cs="Times New Roman"/>
        </w:rPr>
        <w:t>logistic_regression.fit(X_train, y_train)</w:t>
      </w:r>
    </w:p>
    <w:p w14:paraId="55848035" w14:textId="77777777" w:rsidR="00D7244F" w:rsidRPr="005D3506" w:rsidRDefault="00000000">
      <w:pPr>
        <w:pStyle w:val="NoSpacing"/>
        <w:rPr>
          <w:rFonts w:cs="Times New Roman"/>
        </w:rPr>
      </w:pPr>
      <w:r w:rsidRPr="005D3506">
        <w:rPr>
          <w:rFonts w:cs="Times New Roman"/>
        </w:rPr>
        <w:t>decision_tree.fit(X_train, y_train)</w:t>
      </w:r>
    </w:p>
    <w:p w14:paraId="57374FD0" w14:textId="77777777" w:rsidR="00D7244F" w:rsidRPr="005D3506" w:rsidRDefault="00000000">
      <w:pPr>
        <w:pStyle w:val="NoSpacing"/>
        <w:rPr>
          <w:rFonts w:cs="Times New Roman"/>
        </w:rPr>
      </w:pPr>
      <w:r w:rsidRPr="005D3506">
        <w:rPr>
          <w:rFonts w:cs="Times New Roman"/>
        </w:rPr>
        <w:t>naive_bayes.fit(X_train, y_train)</w:t>
      </w:r>
    </w:p>
    <w:p w14:paraId="7FFDC13D" w14:textId="77777777" w:rsidR="00D7244F" w:rsidRPr="005D3506" w:rsidRDefault="00000000">
      <w:pPr>
        <w:pStyle w:val="NoSpacing"/>
        <w:rPr>
          <w:rFonts w:cs="Times New Roman"/>
        </w:rPr>
      </w:pPr>
      <w:r w:rsidRPr="005D3506">
        <w:rPr>
          <w:rFonts w:cs="Times New Roman"/>
        </w:rPr>
        <w:t>svm_model.fit(X_train, y_train)</w:t>
      </w:r>
    </w:p>
    <w:p w14:paraId="44EB49D4" w14:textId="77777777" w:rsidR="00D7244F" w:rsidRPr="005D3506" w:rsidRDefault="00000000">
      <w:pPr>
        <w:pStyle w:val="NoSpacing"/>
        <w:rPr>
          <w:rFonts w:cs="Times New Roman"/>
        </w:rPr>
      </w:pPr>
      <w:r w:rsidRPr="005D3506">
        <w:rPr>
          <w:rFonts w:cs="Times New Roman"/>
        </w:rPr>
        <w:t>gradient_boosting.fit(X_train, y_train)</w:t>
      </w:r>
    </w:p>
    <w:p w14:paraId="117C2FD9" w14:textId="77777777" w:rsidR="00D7244F" w:rsidRPr="005D3506" w:rsidRDefault="00000000">
      <w:pPr>
        <w:pStyle w:val="NoSpacing"/>
        <w:rPr>
          <w:rFonts w:cs="Times New Roman"/>
        </w:rPr>
      </w:pPr>
      <w:r w:rsidRPr="005D3506">
        <w:rPr>
          <w:rFonts w:cs="Times New Roman"/>
        </w:rPr>
        <w:t>knn.fit(X_train, y_train)</w:t>
      </w:r>
    </w:p>
    <w:p w14:paraId="64444589" w14:textId="77777777" w:rsidR="00D7244F" w:rsidRPr="005D3506" w:rsidRDefault="00D7244F">
      <w:pPr>
        <w:pStyle w:val="NoSpacing"/>
        <w:jc w:val="both"/>
        <w:rPr>
          <w:rFonts w:cs="Times New Roman"/>
        </w:rPr>
      </w:pPr>
    </w:p>
    <w:p w14:paraId="2A2C9155" w14:textId="77777777" w:rsidR="00D7244F" w:rsidRPr="005D3506" w:rsidRDefault="00000000">
      <w:pPr>
        <w:pStyle w:val="NoSpacing"/>
        <w:spacing w:line="360" w:lineRule="auto"/>
        <w:jc w:val="both"/>
        <w:rPr>
          <w:rStyle w:val="Strong"/>
          <w:rFonts w:cs="Times New Roman"/>
        </w:rPr>
      </w:pPr>
      <w:r w:rsidRPr="005D3506">
        <w:rPr>
          <w:rStyle w:val="Strong"/>
          <w:rFonts w:cs="Times New Roman"/>
        </w:rPr>
        <w:t>3. Model Testing and Evaluation</w:t>
      </w:r>
    </w:p>
    <w:p w14:paraId="0AD02753" w14:textId="77777777" w:rsidR="00D7244F" w:rsidRPr="005D3506" w:rsidRDefault="00000000" w:rsidP="005D3506">
      <w:pPr>
        <w:pStyle w:val="NoSpacing"/>
        <w:spacing w:line="360" w:lineRule="auto"/>
        <w:rPr>
          <w:rFonts w:cs="Times New Roman"/>
        </w:rPr>
      </w:pPr>
      <w:r w:rsidRPr="005D3506">
        <w:rPr>
          <w:rFonts w:cs="Times New Roman"/>
        </w:rPr>
        <w:t xml:space="preserve">After training, evaluate the models' performance using metrics such as accuracy, precision, recall, </w:t>
      </w:r>
      <w:r w:rsidRPr="005D3506">
        <w:rPr>
          <w:rFonts w:cs="Times New Roman"/>
        </w:rPr>
        <w:lastRenderedPageBreak/>
        <w:t>and F1-score.</w:t>
      </w:r>
    </w:p>
    <w:p w14:paraId="7161CBC7" w14:textId="77777777" w:rsidR="00D7244F" w:rsidRPr="005D3506" w:rsidRDefault="00D7244F" w:rsidP="005D3506">
      <w:pPr>
        <w:pStyle w:val="NoSpacing"/>
        <w:spacing w:line="360" w:lineRule="auto"/>
        <w:jc w:val="both"/>
        <w:rPr>
          <w:rFonts w:cs="Times New Roman"/>
        </w:rPr>
      </w:pPr>
    </w:p>
    <w:p w14:paraId="4FD3917F" w14:textId="77777777" w:rsidR="00D7244F" w:rsidRPr="005D3506" w:rsidRDefault="00000000" w:rsidP="005D3506">
      <w:pPr>
        <w:pStyle w:val="NoSpacing"/>
        <w:spacing w:line="360" w:lineRule="auto"/>
        <w:jc w:val="both"/>
        <w:rPr>
          <w:rFonts w:cs="Times New Roman"/>
        </w:rPr>
      </w:pPr>
      <w:r w:rsidRPr="005D3506">
        <w:rPr>
          <w:rFonts w:cs="Times New Roman"/>
        </w:rPr>
        <w:t># Import metrics for evaluation</w:t>
      </w:r>
    </w:p>
    <w:p w14:paraId="028186E3" w14:textId="77777777" w:rsidR="00D7244F" w:rsidRPr="005D3506" w:rsidRDefault="00000000" w:rsidP="005D3506">
      <w:pPr>
        <w:pStyle w:val="NoSpacing"/>
        <w:spacing w:line="360" w:lineRule="auto"/>
        <w:jc w:val="both"/>
        <w:rPr>
          <w:rFonts w:cs="Times New Roman"/>
        </w:rPr>
      </w:pPr>
      <w:r w:rsidRPr="005D3506">
        <w:rPr>
          <w:rFonts w:cs="Times New Roman"/>
        </w:rPr>
        <w:t>from sklearn.metrics import accuracy_score, precision_score, recall_score, f1_score, confusion_matrix</w:t>
      </w:r>
    </w:p>
    <w:p w14:paraId="3E206C76" w14:textId="77777777" w:rsidR="00D7244F" w:rsidRPr="005D3506" w:rsidRDefault="00D7244F" w:rsidP="005D3506">
      <w:pPr>
        <w:pStyle w:val="NoSpacing"/>
        <w:spacing w:line="360" w:lineRule="auto"/>
        <w:jc w:val="both"/>
        <w:rPr>
          <w:rFonts w:cs="Times New Roman"/>
        </w:rPr>
      </w:pPr>
    </w:p>
    <w:p w14:paraId="7CEDB4F8" w14:textId="77777777" w:rsidR="00D7244F" w:rsidRPr="005D3506" w:rsidRDefault="00000000" w:rsidP="005D3506">
      <w:pPr>
        <w:pStyle w:val="NoSpacing"/>
        <w:spacing w:line="360" w:lineRule="auto"/>
        <w:jc w:val="both"/>
        <w:rPr>
          <w:rFonts w:cs="Times New Roman"/>
        </w:rPr>
      </w:pPr>
      <w:r w:rsidRPr="005D3506">
        <w:rPr>
          <w:rFonts w:cs="Times New Roman"/>
        </w:rPr>
        <w:t># Function to evaluate models</w:t>
      </w:r>
    </w:p>
    <w:p w14:paraId="46449796" w14:textId="77777777" w:rsidR="00D7244F" w:rsidRPr="005D3506" w:rsidRDefault="00000000" w:rsidP="005D3506">
      <w:pPr>
        <w:pStyle w:val="NoSpacing"/>
        <w:spacing w:line="360" w:lineRule="auto"/>
        <w:jc w:val="both"/>
        <w:rPr>
          <w:rFonts w:cs="Times New Roman"/>
        </w:rPr>
      </w:pPr>
      <w:r w:rsidRPr="005D3506">
        <w:rPr>
          <w:rFonts w:cs="Times New Roman"/>
        </w:rPr>
        <w:t>def evaluate_model(y_test, y_pred, model_name):</w:t>
      </w:r>
    </w:p>
    <w:p w14:paraId="50783B52" w14:textId="77777777" w:rsidR="00D7244F" w:rsidRPr="005D3506" w:rsidRDefault="00000000" w:rsidP="005D3506">
      <w:pPr>
        <w:pStyle w:val="NoSpacing"/>
        <w:spacing w:line="360" w:lineRule="auto"/>
        <w:jc w:val="both"/>
        <w:rPr>
          <w:rFonts w:cs="Times New Roman"/>
        </w:rPr>
      </w:pPr>
      <w:r w:rsidRPr="005D3506">
        <w:rPr>
          <w:rFonts w:cs="Times New Roman"/>
        </w:rPr>
        <w:t xml:space="preserve">    print(f"Results for {model_name}:")</w:t>
      </w:r>
    </w:p>
    <w:p w14:paraId="2F888CDC" w14:textId="77777777" w:rsidR="00D7244F" w:rsidRPr="005D3506" w:rsidRDefault="00000000" w:rsidP="005D3506">
      <w:pPr>
        <w:pStyle w:val="NoSpacing"/>
        <w:spacing w:line="360" w:lineRule="auto"/>
        <w:jc w:val="both"/>
        <w:rPr>
          <w:rFonts w:cs="Times New Roman"/>
        </w:rPr>
      </w:pPr>
      <w:r w:rsidRPr="005D3506">
        <w:rPr>
          <w:rFonts w:cs="Times New Roman"/>
        </w:rPr>
        <w:t xml:space="preserve">    print(f"Accuracy: {accuracy_score(y_test, y_pred):.4f}")</w:t>
      </w:r>
    </w:p>
    <w:p w14:paraId="2490A61F" w14:textId="77777777" w:rsidR="00D7244F" w:rsidRPr="005D3506" w:rsidRDefault="00000000" w:rsidP="005D3506">
      <w:pPr>
        <w:pStyle w:val="NoSpacing"/>
        <w:spacing w:line="360" w:lineRule="auto"/>
        <w:jc w:val="both"/>
        <w:rPr>
          <w:rFonts w:cs="Times New Roman"/>
        </w:rPr>
      </w:pPr>
      <w:r w:rsidRPr="005D3506">
        <w:rPr>
          <w:rFonts w:cs="Times New Roman"/>
        </w:rPr>
        <w:t xml:space="preserve">    print(f"Precision: {precision_score(y_test, y_pred, average='macro'):.4f}")</w:t>
      </w:r>
    </w:p>
    <w:p w14:paraId="5C41B0B4" w14:textId="77777777" w:rsidR="00D7244F" w:rsidRPr="005D3506" w:rsidRDefault="00000000" w:rsidP="005D3506">
      <w:pPr>
        <w:pStyle w:val="NoSpacing"/>
        <w:spacing w:line="360" w:lineRule="auto"/>
        <w:jc w:val="both"/>
        <w:rPr>
          <w:rFonts w:cs="Times New Roman"/>
        </w:rPr>
      </w:pPr>
      <w:r w:rsidRPr="005D3506">
        <w:rPr>
          <w:rFonts w:cs="Times New Roman"/>
        </w:rPr>
        <w:t xml:space="preserve">    print(f"Recall: {recall_score(y_test, y_pred, average='macro'):.4f}")</w:t>
      </w:r>
    </w:p>
    <w:p w14:paraId="5F24C121" w14:textId="77777777" w:rsidR="00D7244F" w:rsidRPr="005D3506" w:rsidRDefault="00000000" w:rsidP="005D3506">
      <w:pPr>
        <w:pStyle w:val="NoSpacing"/>
        <w:spacing w:line="360" w:lineRule="auto"/>
        <w:jc w:val="both"/>
        <w:rPr>
          <w:rFonts w:cs="Times New Roman"/>
        </w:rPr>
      </w:pPr>
      <w:r w:rsidRPr="005D3506">
        <w:rPr>
          <w:rFonts w:cs="Times New Roman"/>
        </w:rPr>
        <w:t xml:space="preserve">    print(f"F1-Score: {f1_score(y_test, y_pred, average=‘macro'):.4f}")</w:t>
      </w:r>
    </w:p>
    <w:p w14:paraId="201203BB" w14:textId="77777777" w:rsidR="00D7244F" w:rsidRPr="005D3506" w:rsidRDefault="00D7244F" w:rsidP="005D3506">
      <w:pPr>
        <w:pStyle w:val="NoSpacing"/>
        <w:spacing w:line="360" w:lineRule="auto"/>
        <w:jc w:val="both"/>
        <w:rPr>
          <w:rFonts w:cs="Times New Roman"/>
        </w:rPr>
      </w:pPr>
    </w:p>
    <w:p w14:paraId="6E25D042" w14:textId="77777777" w:rsidR="00D7244F" w:rsidRPr="005D3506" w:rsidRDefault="00000000" w:rsidP="005D3506">
      <w:pPr>
        <w:pStyle w:val="NoSpacing"/>
        <w:spacing w:line="360" w:lineRule="auto"/>
        <w:jc w:val="both"/>
        <w:rPr>
          <w:rFonts w:cs="Times New Roman"/>
        </w:rPr>
      </w:pPr>
      <w:r w:rsidRPr="005D3506">
        <w:rPr>
          <w:rFonts w:cs="Times New Roman"/>
        </w:rPr>
        <w:t># List of models and their names</w:t>
      </w:r>
    </w:p>
    <w:p w14:paraId="3BB35E13" w14:textId="77777777" w:rsidR="00D7244F" w:rsidRPr="005D3506" w:rsidRDefault="00000000" w:rsidP="005D3506">
      <w:pPr>
        <w:pStyle w:val="NoSpacing"/>
        <w:spacing w:line="360" w:lineRule="auto"/>
        <w:jc w:val="both"/>
        <w:rPr>
          <w:rFonts w:cs="Times New Roman"/>
        </w:rPr>
      </w:pPr>
      <w:r w:rsidRPr="005D3506">
        <w:rPr>
          <w:rFonts w:cs="Times New Roman"/>
        </w:rPr>
        <w:t>models = [</w:t>
      </w:r>
    </w:p>
    <w:p w14:paraId="6B2CE088" w14:textId="77777777" w:rsidR="00D7244F" w:rsidRPr="005D3506" w:rsidRDefault="00000000" w:rsidP="005D3506">
      <w:pPr>
        <w:pStyle w:val="NoSpacing"/>
        <w:spacing w:line="360" w:lineRule="auto"/>
        <w:jc w:val="both"/>
        <w:rPr>
          <w:rFonts w:cs="Times New Roman"/>
        </w:rPr>
      </w:pPr>
      <w:r w:rsidRPr="005D3506">
        <w:rPr>
          <w:rFonts w:cs="Times New Roman"/>
        </w:rPr>
        <w:t xml:space="preserve">    (logistic_regression, "Logistic Regression"),</w:t>
      </w:r>
    </w:p>
    <w:p w14:paraId="33AEB53F" w14:textId="77777777" w:rsidR="00D7244F" w:rsidRPr="005D3506" w:rsidRDefault="00000000" w:rsidP="005D3506">
      <w:pPr>
        <w:pStyle w:val="NoSpacing"/>
        <w:spacing w:line="360" w:lineRule="auto"/>
        <w:jc w:val="both"/>
        <w:rPr>
          <w:rFonts w:cs="Times New Roman"/>
        </w:rPr>
      </w:pPr>
      <w:r w:rsidRPr="005D3506">
        <w:rPr>
          <w:rFonts w:cs="Times New Roman"/>
        </w:rPr>
        <w:t xml:space="preserve">    (decision_tree, "Decision Tree"),</w:t>
      </w:r>
    </w:p>
    <w:p w14:paraId="506C04D5" w14:textId="77777777" w:rsidR="00D7244F" w:rsidRPr="005D3506" w:rsidRDefault="00000000" w:rsidP="005D3506">
      <w:pPr>
        <w:pStyle w:val="NoSpacing"/>
        <w:spacing w:line="360" w:lineRule="auto"/>
        <w:jc w:val="both"/>
        <w:rPr>
          <w:rFonts w:cs="Times New Roman"/>
        </w:rPr>
      </w:pPr>
      <w:r w:rsidRPr="005D3506">
        <w:rPr>
          <w:rFonts w:cs="Times New Roman"/>
        </w:rPr>
        <w:t xml:space="preserve">    (naive_bayes, "Naive Bayes"),</w:t>
      </w:r>
    </w:p>
    <w:p w14:paraId="5B023C24" w14:textId="77777777" w:rsidR="00D7244F" w:rsidRPr="005D3506" w:rsidRDefault="00000000" w:rsidP="005D3506">
      <w:pPr>
        <w:pStyle w:val="NoSpacing"/>
        <w:spacing w:line="360" w:lineRule="auto"/>
        <w:jc w:val="both"/>
        <w:rPr>
          <w:rFonts w:cs="Times New Roman"/>
        </w:rPr>
      </w:pPr>
      <w:r w:rsidRPr="005D3506">
        <w:rPr>
          <w:rFonts w:cs="Times New Roman"/>
        </w:rPr>
        <w:t xml:space="preserve">    (svm_model, "SVM"),</w:t>
      </w:r>
    </w:p>
    <w:p w14:paraId="7FCA05F8" w14:textId="77777777" w:rsidR="00D7244F" w:rsidRPr="005D3506" w:rsidRDefault="00000000" w:rsidP="005D3506">
      <w:pPr>
        <w:pStyle w:val="NoSpacing"/>
        <w:spacing w:line="360" w:lineRule="auto"/>
        <w:jc w:val="both"/>
        <w:rPr>
          <w:rFonts w:cs="Times New Roman"/>
        </w:rPr>
      </w:pPr>
      <w:r w:rsidRPr="005D3506">
        <w:rPr>
          <w:rFonts w:cs="Times New Roman"/>
        </w:rPr>
        <w:t xml:space="preserve">    (gradient_boosting, "Gradient Boosting"),</w:t>
      </w:r>
    </w:p>
    <w:p w14:paraId="0453F395" w14:textId="77777777" w:rsidR="00D7244F" w:rsidRPr="005D3506" w:rsidRDefault="00000000" w:rsidP="005D3506">
      <w:pPr>
        <w:pStyle w:val="NoSpacing"/>
        <w:spacing w:line="360" w:lineRule="auto"/>
        <w:jc w:val="both"/>
        <w:rPr>
          <w:rFonts w:cs="Times New Roman"/>
        </w:rPr>
      </w:pPr>
      <w:r w:rsidRPr="005D3506">
        <w:rPr>
          <w:rFonts w:cs="Times New Roman"/>
        </w:rPr>
        <w:t xml:space="preserve">    (knn, "K-Nearest Neighbors")</w:t>
      </w:r>
    </w:p>
    <w:p w14:paraId="23B4519B" w14:textId="77777777" w:rsidR="00D7244F" w:rsidRPr="005D3506" w:rsidRDefault="00000000" w:rsidP="005D3506">
      <w:pPr>
        <w:pStyle w:val="NoSpacing"/>
        <w:spacing w:line="360" w:lineRule="auto"/>
        <w:jc w:val="both"/>
        <w:rPr>
          <w:rFonts w:cs="Times New Roman"/>
        </w:rPr>
      </w:pPr>
      <w:r w:rsidRPr="005D3506">
        <w:rPr>
          <w:rFonts w:cs="Times New Roman"/>
        </w:rPr>
        <w:t>]</w:t>
      </w:r>
    </w:p>
    <w:p w14:paraId="57AB5CCE" w14:textId="77777777" w:rsidR="00D7244F" w:rsidRPr="005D3506" w:rsidRDefault="00D7244F" w:rsidP="005D3506">
      <w:pPr>
        <w:pStyle w:val="NoSpacing"/>
        <w:spacing w:line="360" w:lineRule="auto"/>
        <w:jc w:val="both"/>
        <w:rPr>
          <w:rFonts w:cs="Times New Roman"/>
        </w:rPr>
      </w:pPr>
    </w:p>
    <w:p w14:paraId="64143F33" w14:textId="77777777" w:rsidR="00D7244F" w:rsidRPr="005D3506" w:rsidRDefault="00000000" w:rsidP="005D3506">
      <w:pPr>
        <w:pStyle w:val="NoSpacing"/>
        <w:spacing w:line="360" w:lineRule="auto"/>
        <w:jc w:val="both"/>
        <w:rPr>
          <w:rFonts w:cs="Times New Roman"/>
        </w:rPr>
      </w:pPr>
      <w:r w:rsidRPr="005D3506">
        <w:rPr>
          <w:rFonts w:cs="Times New Roman"/>
        </w:rPr>
        <w:t># Loop through the models, make predictions, and evaluate</w:t>
      </w:r>
    </w:p>
    <w:p w14:paraId="77C964BC" w14:textId="77777777" w:rsidR="00D7244F" w:rsidRPr="005D3506" w:rsidRDefault="00000000" w:rsidP="005D3506">
      <w:pPr>
        <w:pStyle w:val="NoSpacing"/>
        <w:spacing w:line="360" w:lineRule="auto"/>
        <w:jc w:val="both"/>
        <w:rPr>
          <w:rFonts w:cs="Times New Roman"/>
        </w:rPr>
      </w:pPr>
      <w:r w:rsidRPr="005D3506">
        <w:rPr>
          <w:rFonts w:cs="Times New Roman"/>
        </w:rPr>
        <w:t>for model, model_name in models:</w:t>
      </w:r>
    </w:p>
    <w:p w14:paraId="042A7F01" w14:textId="77777777" w:rsidR="00D7244F" w:rsidRPr="005D3506" w:rsidRDefault="00000000" w:rsidP="005D3506">
      <w:pPr>
        <w:pStyle w:val="NoSpacing"/>
        <w:spacing w:line="360" w:lineRule="auto"/>
        <w:jc w:val="both"/>
        <w:rPr>
          <w:rFonts w:cs="Times New Roman"/>
        </w:rPr>
      </w:pPr>
      <w:r w:rsidRPr="005D3506">
        <w:rPr>
          <w:rFonts w:cs="Times New Roman"/>
        </w:rPr>
        <w:t xml:space="preserve">    y_pred = model.predict(X_test)</w:t>
      </w:r>
    </w:p>
    <w:p w14:paraId="6D5702D5" w14:textId="77777777" w:rsidR="00D7244F" w:rsidRPr="005D3506" w:rsidRDefault="00000000" w:rsidP="005D3506">
      <w:pPr>
        <w:pStyle w:val="NoSpacing"/>
        <w:spacing w:line="360" w:lineRule="auto"/>
        <w:jc w:val="both"/>
        <w:rPr>
          <w:rFonts w:cs="Times New Roman"/>
        </w:rPr>
      </w:pPr>
      <w:r w:rsidRPr="005D3506">
        <w:rPr>
          <w:rFonts w:cs="Times New Roman"/>
        </w:rPr>
        <w:t xml:space="preserve">    evaluate_model(y_test, y_pred, model_name)</w:t>
      </w:r>
    </w:p>
    <w:p w14:paraId="3E148B6F" w14:textId="77777777" w:rsidR="00D7244F" w:rsidRPr="005D3506" w:rsidRDefault="00D7244F" w:rsidP="005D3506">
      <w:pPr>
        <w:pStyle w:val="NoSpacing"/>
        <w:spacing w:line="360" w:lineRule="auto"/>
        <w:jc w:val="both"/>
        <w:rPr>
          <w:rFonts w:cs="Times New Roman"/>
        </w:rPr>
      </w:pPr>
    </w:p>
    <w:p w14:paraId="3535E416" w14:textId="77777777" w:rsidR="00D7244F" w:rsidRPr="005D3506" w:rsidRDefault="00000000" w:rsidP="005D3506">
      <w:pPr>
        <w:pStyle w:val="NoSpacing"/>
        <w:spacing w:line="360" w:lineRule="auto"/>
        <w:jc w:val="both"/>
        <w:rPr>
          <w:rFonts w:cs="Times New Roman"/>
          <w:b/>
          <w:bCs/>
        </w:rPr>
      </w:pPr>
      <w:r w:rsidRPr="005D3506">
        <w:rPr>
          <w:rFonts w:cs="Times New Roman"/>
          <w:b/>
          <w:bCs/>
        </w:rPr>
        <w:t>Explanation:</w:t>
      </w:r>
    </w:p>
    <w:p w14:paraId="6F7BF3C2" w14:textId="77777777" w:rsidR="00D7244F" w:rsidRPr="005D3506" w:rsidRDefault="00000000" w:rsidP="005D3506">
      <w:pPr>
        <w:pStyle w:val="NoSpacing"/>
        <w:spacing w:line="360" w:lineRule="auto"/>
        <w:jc w:val="both"/>
        <w:rPr>
          <w:rFonts w:cs="Times New Roman"/>
        </w:rPr>
      </w:pPr>
      <w:r w:rsidRPr="005D3506">
        <w:rPr>
          <w:rFonts w:cs="Times New Roman"/>
        </w:rPr>
        <w:t>Data Preprocessing:</w:t>
      </w:r>
    </w:p>
    <w:p w14:paraId="01435C88" w14:textId="77777777" w:rsidR="00D7244F" w:rsidRPr="005D3506" w:rsidRDefault="00000000" w:rsidP="005D3506">
      <w:pPr>
        <w:pStyle w:val="NoSpacing"/>
        <w:spacing w:line="360" w:lineRule="auto"/>
        <w:jc w:val="both"/>
        <w:rPr>
          <w:rFonts w:cs="Times New Roman"/>
        </w:rPr>
      </w:pPr>
      <w:r w:rsidRPr="005D3506">
        <w:rPr>
          <w:rFonts w:cs="Times New Roman"/>
        </w:rPr>
        <w:t>Missing values are handled using SimpleImputer.</w:t>
      </w:r>
    </w:p>
    <w:p w14:paraId="1041750C" w14:textId="77777777" w:rsidR="00D7244F" w:rsidRPr="005D3506" w:rsidRDefault="00000000" w:rsidP="005D3506">
      <w:pPr>
        <w:pStyle w:val="NoSpacing"/>
        <w:spacing w:line="360" w:lineRule="auto"/>
        <w:jc w:val="both"/>
        <w:rPr>
          <w:rFonts w:cs="Times New Roman"/>
        </w:rPr>
      </w:pPr>
      <w:r w:rsidRPr="005D3506">
        <w:rPr>
          <w:rFonts w:cs="Times New Roman"/>
        </w:rPr>
        <w:t>Categorical variables are encoded using LabelEncoder.</w:t>
      </w:r>
    </w:p>
    <w:p w14:paraId="3A340435" w14:textId="77777777" w:rsidR="00D7244F" w:rsidRPr="005D3506" w:rsidRDefault="00000000" w:rsidP="005D3506">
      <w:pPr>
        <w:pStyle w:val="NoSpacing"/>
        <w:spacing w:line="360" w:lineRule="auto"/>
        <w:jc w:val="both"/>
        <w:rPr>
          <w:rFonts w:cs="Times New Roman"/>
        </w:rPr>
      </w:pPr>
      <w:r w:rsidRPr="005D3506">
        <w:rPr>
          <w:rFonts w:cs="Times New Roman"/>
        </w:rPr>
        <w:t>Features are scaled using StandardScaler.</w:t>
      </w:r>
    </w:p>
    <w:p w14:paraId="78924918" w14:textId="77777777" w:rsidR="00D7244F" w:rsidRPr="005D3506" w:rsidRDefault="00000000" w:rsidP="005D3506">
      <w:pPr>
        <w:pStyle w:val="NoSpacing"/>
        <w:spacing w:line="360" w:lineRule="auto"/>
        <w:jc w:val="both"/>
        <w:rPr>
          <w:rFonts w:cs="Times New Roman"/>
        </w:rPr>
      </w:pPr>
      <w:r w:rsidRPr="005D3506">
        <w:rPr>
          <w:rFonts w:cs="Times New Roman"/>
        </w:rPr>
        <w:lastRenderedPageBreak/>
        <w:t>The dataset is split into training and testing sets.</w:t>
      </w:r>
    </w:p>
    <w:p w14:paraId="1F0B0C2A" w14:textId="77777777" w:rsidR="00D7244F" w:rsidRPr="005D3506" w:rsidRDefault="00000000">
      <w:pPr>
        <w:pStyle w:val="NoSpacing"/>
        <w:spacing w:line="360" w:lineRule="auto"/>
        <w:jc w:val="both"/>
        <w:rPr>
          <w:rFonts w:cs="Times New Roman"/>
        </w:rPr>
      </w:pPr>
      <w:r w:rsidRPr="005D3506">
        <w:rPr>
          <w:rFonts w:cs="Times New Roman"/>
        </w:rPr>
        <w:t>Model Training:</w:t>
      </w:r>
    </w:p>
    <w:p w14:paraId="05DE7736" w14:textId="77777777" w:rsidR="00D7244F" w:rsidRPr="005D3506" w:rsidRDefault="00000000">
      <w:pPr>
        <w:pStyle w:val="NoSpacing"/>
        <w:spacing w:line="360" w:lineRule="auto"/>
        <w:jc w:val="both"/>
        <w:rPr>
          <w:rFonts w:cs="Times New Roman"/>
        </w:rPr>
      </w:pPr>
      <w:r w:rsidRPr="005D3506">
        <w:rPr>
          <w:rFonts w:cs="Times New Roman"/>
        </w:rPr>
        <w:t>Several models are trained using logistic regression, decision tree,Naive Bayes, SVM, Gradient Boosting and KNN .</w:t>
      </w:r>
    </w:p>
    <w:p w14:paraId="428FFED3" w14:textId="77777777" w:rsidR="00D7244F" w:rsidRPr="005D3506" w:rsidRDefault="00000000">
      <w:pPr>
        <w:pStyle w:val="NoSpacing"/>
        <w:spacing w:line="360" w:lineRule="auto"/>
        <w:jc w:val="both"/>
        <w:rPr>
          <w:rFonts w:cs="Times New Roman"/>
        </w:rPr>
      </w:pPr>
      <w:r w:rsidRPr="005D3506">
        <w:rPr>
          <w:rFonts w:cs="Times New Roman"/>
        </w:rPr>
        <w:t>Model Evaluation:</w:t>
      </w:r>
    </w:p>
    <w:p w14:paraId="292FC4F0" w14:textId="77777777" w:rsidR="00D7244F" w:rsidRPr="005D3506" w:rsidRDefault="00000000">
      <w:pPr>
        <w:pStyle w:val="NoSpacing"/>
        <w:spacing w:line="360" w:lineRule="auto"/>
        <w:jc w:val="both"/>
        <w:rPr>
          <w:rFonts w:cs="Times New Roman"/>
        </w:rPr>
      </w:pPr>
      <w:r w:rsidRPr="005D3506">
        <w:rPr>
          <w:rFonts w:cs="Times New Roman"/>
        </w:rPr>
        <w:t>The models are tested on the test set, and performance metrics like accuracy, precision, recall, F1-score are computed.</w:t>
      </w:r>
    </w:p>
    <w:p w14:paraId="28A2EE53" w14:textId="77777777" w:rsidR="00D7244F" w:rsidRPr="005D3506" w:rsidRDefault="00D7244F">
      <w:pPr>
        <w:pStyle w:val="NoSpacing"/>
        <w:jc w:val="both"/>
        <w:rPr>
          <w:rFonts w:cs="Times New Roman"/>
        </w:rPr>
      </w:pPr>
    </w:p>
    <w:p w14:paraId="0D9DB667" w14:textId="77777777" w:rsidR="00D7244F" w:rsidRPr="005D3506" w:rsidRDefault="00D7244F">
      <w:pPr>
        <w:pStyle w:val="NoSpacing"/>
        <w:jc w:val="both"/>
        <w:rPr>
          <w:rFonts w:cs="Times New Roman"/>
        </w:rPr>
      </w:pPr>
    </w:p>
    <w:p w14:paraId="766B557F" w14:textId="77777777" w:rsidR="00D7244F" w:rsidRPr="005D3506" w:rsidRDefault="00D7244F">
      <w:pPr>
        <w:pStyle w:val="NoSpacing"/>
        <w:jc w:val="both"/>
        <w:rPr>
          <w:rFonts w:cs="Times New Roman"/>
        </w:rPr>
      </w:pPr>
    </w:p>
    <w:p w14:paraId="0EBBDF4D" w14:textId="77777777" w:rsidR="00D7244F" w:rsidRPr="005D3506" w:rsidRDefault="00D7244F">
      <w:pPr>
        <w:pStyle w:val="NoSpacing"/>
        <w:jc w:val="both"/>
        <w:rPr>
          <w:rFonts w:cs="Times New Roman"/>
        </w:rPr>
      </w:pPr>
    </w:p>
    <w:p w14:paraId="587251AE" w14:textId="77777777" w:rsidR="00D7244F" w:rsidRPr="005D3506" w:rsidRDefault="00D7244F">
      <w:pPr>
        <w:pStyle w:val="NoSpacing"/>
        <w:jc w:val="both"/>
        <w:rPr>
          <w:rFonts w:cs="Times New Roman"/>
        </w:rPr>
      </w:pPr>
    </w:p>
    <w:p w14:paraId="34B46FB5" w14:textId="77777777" w:rsidR="00D7244F" w:rsidRPr="005D3506" w:rsidRDefault="00D7244F">
      <w:pPr>
        <w:pStyle w:val="NoSpacing"/>
        <w:jc w:val="both"/>
        <w:rPr>
          <w:rFonts w:cs="Times New Roman"/>
        </w:rPr>
      </w:pPr>
    </w:p>
    <w:p w14:paraId="092E3106" w14:textId="77777777" w:rsidR="00D7244F" w:rsidRPr="005D3506" w:rsidRDefault="00000000">
      <w:pPr>
        <w:pStyle w:val="Body"/>
        <w:widowControl/>
        <w:rPr>
          <w:rFonts w:cs="Times New Roman"/>
        </w:rPr>
      </w:pPr>
      <w:r w:rsidRPr="005D3506">
        <w:rPr>
          <w:rFonts w:cs="Times New Roman"/>
        </w:rPr>
        <w:br w:type="page"/>
      </w:r>
    </w:p>
    <w:p w14:paraId="4C1B647B" w14:textId="77777777" w:rsidR="00D7244F" w:rsidRPr="005D3506" w:rsidRDefault="00D7244F">
      <w:pPr>
        <w:pStyle w:val="Body"/>
        <w:keepNext/>
        <w:keepLines/>
        <w:widowControl/>
        <w:suppressAutoHyphens w:val="0"/>
        <w:spacing w:before="480" w:after="120" w:line="374" w:lineRule="auto"/>
        <w:ind w:left="1987"/>
        <w:outlineLvl w:val="0"/>
        <w:rPr>
          <w:rFonts w:cs="Times New Roman"/>
        </w:rPr>
      </w:pPr>
    </w:p>
    <w:p w14:paraId="51EAB074" w14:textId="77777777" w:rsidR="00D7244F" w:rsidRPr="005D3506" w:rsidRDefault="00D7244F">
      <w:pPr>
        <w:pStyle w:val="Body"/>
        <w:keepNext/>
        <w:keepLines/>
        <w:widowControl/>
        <w:suppressAutoHyphens w:val="0"/>
        <w:spacing w:before="480" w:after="120" w:line="374" w:lineRule="auto"/>
        <w:ind w:left="1987"/>
        <w:outlineLvl w:val="0"/>
        <w:rPr>
          <w:rFonts w:cs="Times New Roman"/>
          <w:b/>
          <w:bCs/>
          <w:spacing w:val="-2"/>
          <w:kern w:val="0"/>
          <w:sz w:val="48"/>
          <w:szCs w:val="48"/>
          <w:lang w:val="en-US"/>
        </w:rPr>
      </w:pPr>
    </w:p>
    <w:p w14:paraId="33802FF4" w14:textId="77777777" w:rsidR="00D7244F" w:rsidRPr="005D3506" w:rsidRDefault="00D7244F">
      <w:pPr>
        <w:pStyle w:val="Body"/>
        <w:keepNext/>
        <w:keepLines/>
        <w:widowControl/>
        <w:suppressAutoHyphens w:val="0"/>
        <w:spacing w:before="480" w:after="120" w:line="374" w:lineRule="auto"/>
        <w:ind w:left="1987"/>
        <w:outlineLvl w:val="0"/>
        <w:rPr>
          <w:rFonts w:cs="Times New Roman"/>
          <w:b/>
          <w:bCs/>
          <w:spacing w:val="-2"/>
          <w:kern w:val="0"/>
          <w:sz w:val="48"/>
          <w:szCs w:val="48"/>
          <w:lang w:val="en-US"/>
        </w:rPr>
      </w:pPr>
    </w:p>
    <w:p w14:paraId="57BC6700" w14:textId="77777777" w:rsidR="00D7244F" w:rsidRPr="005D3506" w:rsidRDefault="00D7244F">
      <w:pPr>
        <w:pStyle w:val="Body"/>
        <w:keepNext/>
        <w:keepLines/>
        <w:widowControl/>
        <w:suppressAutoHyphens w:val="0"/>
        <w:spacing w:before="480" w:after="120" w:line="374" w:lineRule="auto"/>
        <w:ind w:left="1987"/>
        <w:outlineLvl w:val="0"/>
        <w:rPr>
          <w:rFonts w:cs="Times New Roman"/>
          <w:b/>
          <w:bCs/>
          <w:spacing w:val="-2"/>
          <w:kern w:val="0"/>
          <w:sz w:val="48"/>
          <w:szCs w:val="48"/>
          <w:lang w:val="en-US"/>
        </w:rPr>
      </w:pPr>
    </w:p>
    <w:p w14:paraId="71C85027" w14:textId="77777777" w:rsidR="00D7244F" w:rsidRPr="005D3506" w:rsidRDefault="00000000">
      <w:pPr>
        <w:pStyle w:val="Body"/>
        <w:keepNext/>
        <w:keepLines/>
        <w:widowControl/>
        <w:suppressAutoHyphens w:val="0"/>
        <w:spacing w:before="480" w:after="120" w:line="374" w:lineRule="auto"/>
        <w:ind w:left="1987"/>
        <w:outlineLvl w:val="0"/>
        <w:rPr>
          <w:rFonts w:cs="Times New Roman"/>
          <w:b/>
          <w:bCs/>
          <w:spacing w:val="-2"/>
          <w:kern w:val="0"/>
          <w:sz w:val="48"/>
          <w:szCs w:val="48"/>
        </w:rPr>
      </w:pPr>
      <w:r w:rsidRPr="005D3506">
        <w:rPr>
          <w:rFonts w:cs="Times New Roman"/>
          <w:b/>
          <w:bCs/>
          <w:spacing w:val="-2"/>
          <w:kern w:val="0"/>
          <w:sz w:val="48"/>
          <w:szCs w:val="48"/>
          <w:lang w:val="en-US"/>
        </w:rPr>
        <w:t xml:space="preserve"> CHAPTER-5</w:t>
      </w:r>
    </w:p>
    <w:p w14:paraId="2CB7CA40" w14:textId="77777777" w:rsidR="00D7244F" w:rsidRPr="005D3506" w:rsidRDefault="00000000">
      <w:pPr>
        <w:pStyle w:val="Body"/>
        <w:widowControl/>
        <w:suppressAutoHyphens w:val="0"/>
        <w:spacing w:line="276" w:lineRule="auto"/>
        <w:jc w:val="center"/>
        <w:rPr>
          <w:rFonts w:cs="Times New Roman"/>
          <w:b/>
          <w:bCs/>
          <w:kern w:val="0"/>
          <w:sz w:val="40"/>
          <w:szCs w:val="40"/>
        </w:rPr>
      </w:pPr>
      <w:r w:rsidRPr="005D3506">
        <w:rPr>
          <w:rFonts w:cs="Times New Roman"/>
          <w:b/>
          <w:bCs/>
          <w:kern w:val="0"/>
          <w:sz w:val="40"/>
          <w:szCs w:val="40"/>
          <w:lang w:val="en-US"/>
        </w:rPr>
        <w:t>Experimentation and Result Analysis</w:t>
      </w:r>
    </w:p>
    <w:p w14:paraId="21D6CA40" w14:textId="77777777" w:rsidR="00D7244F" w:rsidRPr="005D3506" w:rsidRDefault="00000000">
      <w:pPr>
        <w:pStyle w:val="Body"/>
        <w:keepNext/>
        <w:keepLines/>
        <w:widowControl/>
        <w:suppressAutoHyphens w:val="0"/>
        <w:spacing w:before="480" w:after="120" w:line="374" w:lineRule="auto"/>
        <w:ind w:left="1987"/>
        <w:outlineLvl w:val="0"/>
        <w:rPr>
          <w:rFonts w:cs="Times New Roman"/>
        </w:rPr>
      </w:pPr>
      <w:r w:rsidRPr="005D3506">
        <w:rPr>
          <w:rFonts w:cs="Times New Roman"/>
        </w:rPr>
        <w:br w:type="page"/>
      </w:r>
    </w:p>
    <w:p w14:paraId="4819BA4A" w14:textId="77777777" w:rsidR="00D7244F" w:rsidRPr="005D3506" w:rsidRDefault="00000000">
      <w:pPr>
        <w:pStyle w:val="Body"/>
        <w:keepNext/>
        <w:keepLines/>
        <w:widowControl/>
        <w:suppressAutoHyphens w:val="0"/>
        <w:spacing w:before="480" w:after="120" w:line="374" w:lineRule="auto"/>
        <w:ind w:left="1987"/>
        <w:outlineLvl w:val="0"/>
        <w:rPr>
          <w:rFonts w:cs="Times New Roman"/>
          <w:b/>
          <w:bCs/>
          <w:kern w:val="0"/>
          <w:sz w:val="40"/>
          <w:szCs w:val="40"/>
        </w:rPr>
      </w:pPr>
      <w:r w:rsidRPr="005D3506">
        <w:rPr>
          <w:rFonts w:cs="Times New Roman"/>
          <w:b/>
          <w:bCs/>
          <w:sz w:val="36"/>
          <w:szCs w:val="36"/>
          <w:lang w:val="en-US"/>
        </w:rPr>
        <w:lastRenderedPageBreak/>
        <w:t>5. Experimentation and Result Analysis</w:t>
      </w:r>
    </w:p>
    <w:p w14:paraId="1E0C75D6" w14:textId="77777777" w:rsidR="00D7244F" w:rsidRPr="005D3506" w:rsidRDefault="00D7244F">
      <w:pPr>
        <w:pStyle w:val="NoSpacing"/>
        <w:jc w:val="both"/>
        <w:rPr>
          <w:rFonts w:cs="Times New Roman"/>
        </w:rPr>
      </w:pPr>
    </w:p>
    <w:p w14:paraId="5F115B1F" w14:textId="77777777" w:rsidR="00D7244F" w:rsidRPr="005D3506" w:rsidRDefault="00000000">
      <w:pPr>
        <w:pStyle w:val="NoSpacing"/>
        <w:spacing w:line="360" w:lineRule="auto"/>
        <w:jc w:val="both"/>
        <w:rPr>
          <w:rFonts w:cs="Times New Roman"/>
        </w:rPr>
      </w:pPr>
      <w:r w:rsidRPr="005D3506">
        <w:rPr>
          <w:rFonts w:cs="Times New Roman"/>
        </w:rPr>
        <w:t>The experimentation followed a structured approach, starting with data preprocessing that involved cleaning the dataset, handling missing values, label encoding, and scaling features like N, P, K, temperature, and rainfall. The data was split into training (80%) and testing (20%) sets. Key features were selected using embedded methods like Decision Trees and Logistic Regression, along with correlation-based techniques. Several machine learning models, including Logistic Regression, KNN, SVM, Decision Trees, and Gradient Boosting, were trained on the preprocessed data.</w:t>
      </w:r>
    </w:p>
    <w:p w14:paraId="37E19FEF" w14:textId="77777777" w:rsidR="00D7244F" w:rsidRPr="005D3506" w:rsidRDefault="00000000">
      <w:pPr>
        <w:pStyle w:val="NoSpacing"/>
        <w:spacing w:line="360" w:lineRule="auto"/>
        <w:jc w:val="both"/>
        <w:rPr>
          <w:rStyle w:val="Strong"/>
          <w:rFonts w:cs="Times New Roman"/>
        </w:rPr>
      </w:pPr>
      <w:r w:rsidRPr="005D3506">
        <w:rPr>
          <w:rStyle w:val="Strong"/>
          <w:rFonts w:cs="Times New Roman"/>
        </w:rPr>
        <w:t>Result Analysis</w:t>
      </w:r>
    </w:p>
    <w:p w14:paraId="65C16E56" w14:textId="77777777" w:rsidR="00D7244F" w:rsidRPr="005D3506" w:rsidRDefault="00000000">
      <w:pPr>
        <w:pStyle w:val="NoSpacing"/>
        <w:spacing w:line="360" w:lineRule="auto"/>
        <w:jc w:val="both"/>
        <w:rPr>
          <w:rStyle w:val="Strong"/>
          <w:rFonts w:cs="Times New Roman"/>
        </w:rPr>
      </w:pPr>
      <w:r w:rsidRPr="005D3506">
        <w:rPr>
          <w:rStyle w:val="Strong"/>
          <w:rFonts w:cs="Times New Roman"/>
        </w:rPr>
        <w:t>1. Model Performance Metrics</w:t>
      </w:r>
    </w:p>
    <w:p w14:paraId="48B2C344" w14:textId="77777777" w:rsidR="00D7244F" w:rsidRPr="005D3506" w:rsidRDefault="00D7244F">
      <w:pPr>
        <w:pStyle w:val="NoSpacing"/>
        <w:spacing w:line="360" w:lineRule="auto"/>
        <w:jc w:val="both"/>
        <w:rPr>
          <w:rFonts w:cs="Times New Roman"/>
        </w:rPr>
      </w:pPr>
    </w:p>
    <w:p w14:paraId="0CF9E25F" w14:textId="77777777" w:rsidR="00D7244F" w:rsidRPr="005D3506" w:rsidRDefault="00000000">
      <w:pPr>
        <w:pStyle w:val="NoSpacing"/>
        <w:spacing w:line="360" w:lineRule="auto"/>
        <w:jc w:val="both"/>
        <w:rPr>
          <w:rFonts w:cs="Times New Roman"/>
        </w:rPr>
      </w:pPr>
      <w:r w:rsidRPr="005D3506">
        <w:rPr>
          <w:rFonts w:cs="Times New Roman"/>
        </w:rPr>
        <w:t>The performance of each model was evaluated using common metrics such as:</w:t>
      </w:r>
    </w:p>
    <w:p w14:paraId="696E01BE" w14:textId="77777777" w:rsidR="00D7244F" w:rsidRPr="005D3506" w:rsidRDefault="00D7244F">
      <w:pPr>
        <w:pStyle w:val="NoSpacing"/>
        <w:spacing w:line="360" w:lineRule="auto"/>
        <w:jc w:val="both"/>
        <w:rPr>
          <w:rFonts w:cs="Times New Roman"/>
        </w:rPr>
      </w:pPr>
    </w:p>
    <w:p w14:paraId="3C45CECF" w14:textId="77777777" w:rsidR="00D7244F" w:rsidRPr="005D3506" w:rsidRDefault="00000000">
      <w:pPr>
        <w:pStyle w:val="NoSpacing"/>
        <w:spacing w:line="360" w:lineRule="auto"/>
        <w:jc w:val="both"/>
        <w:rPr>
          <w:rFonts w:cs="Times New Roman"/>
        </w:rPr>
      </w:pPr>
      <w:r w:rsidRPr="005D3506">
        <w:rPr>
          <w:rFonts w:cs="Times New Roman"/>
        </w:rPr>
        <w:t>Accuracy: Percentage of correctly classified crops out of total predictions.</w:t>
      </w:r>
    </w:p>
    <w:p w14:paraId="5D1BAD8B" w14:textId="77777777" w:rsidR="00D7244F" w:rsidRPr="005D3506" w:rsidRDefault="00000000">
      <w:pPr>
        <w:pStyle w:val="NoSpacing"/>
        <w:spacing w:line="360" w:lineRule="auto"/>
        <w:jc w:val="both"/>
        <w:rPr>
          <w:rFonts w:cs="Times New Roman"/>
        </w:rPr>
      </w:pPr>
      <w:r w:rsidRPr="005D3506">
        <w:rPr>
          <w:rFonts w:cs="Times New Roman"/>
        </w:rPr>
        <w:t>Precision: Ratio of correctly predicted positive observations to the total predicted positives.</w:t>
      </w:r>
    </w:p>
    <w:p w14:paraId="09DD9F3E" w14:textId="77777777" w:rsidR="00D7244F" w:rsidRPr="005D3506" w:rsidRDefault="00000000">
      <w:pPr>
        <w:pStyle w:val="NoSpacing"/>
        <w:spacing w:line="360" w:lineRule="auto"/>
        <w:jc w:val="both"/>
        <w:rPr>
          <w:rFonts w:cs="Times New Roman"/>
        </w:rPr>
      </w:pPr>
      <w:r w:rsidRPr="005D3506">
        <w:rPr>
          <w:rFonts w:cs="Times New Roman"/>
        </w:rPr>
        <w:t>Recall: Ability of the model to find all the relevant cases within a dataset.</w:t>
      </w:r>
    </w:p>
    <w:p w14:paraId="1632B6A9" w14:textId="77777777" w:rsidR="00D7244F" w:rsidRPr="005D3506" w:rsidRDefault="00000000">
      <w:pPr>
        <w:pStyle w:val="NoSpacing"/>
        <w:spacing w:line="360" w:lineRule="auto"/>
        <w:jc w:val="both"/>
        <w:rPr>
          <w:rFonts w:cs="Times New Roman"/>
        </w:rPr>
      </w:pPr>
      <w:r w:rsidRPr="005D3506">
        <w:rPr>
          <w:rFonts w:cs="Times New Roman"/>
        </w:rPr>
        <w:t>F1-Score: Harmonic mean of precision and recall, providing a balance between the two.</w:t>
      </w:r>
    </w:p>
    <w:p w14:paraId="32964085" w14:textId="77777777" w:rsidR="00D7244F" w:rsidRPr="005D3506" w:rsidRDefault="00000000">
      <w:pPr>
        <w:pStyle w:val="NoSpacing"/>
        <w:spacing w:line="360" w:lineRule="auto"/>
        <w:jc w:val="both"/>
        <w:rPr>
          <w:rFonts w:cs="Times New Roman"/>
        </w:rPr>
      </w:pPr>
      <w:r w:rsidRPr="005D3506">
        <w:rPr>
          <w:rFonts w:cs="Times New Roman"/>
        </w:rPr>
        <w:t>Confusion Matrix: For analyzing the performance in terms of true positives, true negatives, false positives, and false negatives.</w:t>
      </w:r>
    </w:p>
    <w:p w14:paraId="37CFC49F" w14:textId="18FBB7B0" w:rsidR="00D7244F" w:rsidRPr="005D3506" w:rsidRDefault="00000000">
      <w:pPr>
        <w:pStyle w:val="NoSpacing"/>
        <w:spacing w:line="360" w:lineRule="auto"/>
        <w:jc w:val="both"/>
        <w:rPr>
          <w:rFonts w:cs="Times New Roman"/>
          <w:b/>
          <w:bCs/>
        </w:rPr>
      </w:pPr>
      <w:r w:rsidRPr="005D3506">
        <w:rPr>
          <w:rStyle w:val="Strong"/>
          <w:rFonts w:cs="Times New Roman"/>
        </w:rPr>
        <w:t>2. Comparative Analysis of Models</w:t>
      </w:r>
    </w:p>
    <w:p w14:paraId="38B6C6C7" w14:textId="77777777" w:rsidR="00D7244F" w:rsidRPr="005D3506" w:rsidRDefault="00000000">
      <w:pPr>
        <w:pStyle w:val="NoSpacing"/>
        <w:spacing w:line="360" w:lineRule="auto"/>
        <w:jc w:val="both"/>
        <w:rPr>
          <w:rFonts w:cs="Times New Roman"/>
        </w:rPr>
      </w:pPr>
      <w:r w:rsidRPr="005D3506">
        <w:rPr>
          <w:rFonts w:cs="Times New Roman"/>
        </w:rPr>
        <w:t xml:space="preserve">The models were compared to identify which one performs best for crop recommendation. The </w:t>
      </w:r>
    </w:p>
    <w:p w14:paraId="56F490EA" w14:textId="6BA59263" w:rsidR="00D7244F" w:rsidRPr="005D3506" w:rsidRDefault="00000000">
      <w:pPr>
        <w:pStyle w:val="NoSpacing"/>
        <w:spacing w:line="360" w:lineRule="auto"/>
        <w:jc w:val="both"/>
        <w:rPr>
          <w:rFonts w:cs="Times New Roman"/>
        </w:rPr>
      </w:pPr>
      <w:r w:rsidRPr="005D3506">
        <w:rPr>
          <w:rFonts w:cs="Times New Roman"/>
        </w:rPr>
        <w:t>following is an example of how the results might be analyzed:</w:t>
      </w:r>
    </w:p>
    <w:p w14:paraId="714E4653" w14:textId="384ECF6F" w:rsidR="001B0697" w:rsidRPr="005D3506" w:rsidRDefault="00663DD8">
      <w:pPr>
        <w:pStyle w:val="NoSpacing"/>
        <w:spacing w:line="360" w:lineRule="auto"/>
        <w:jc w:val="both"/>
        <w:rPr>
          <w:rFonts w:cs="Times New Roman"/>
        </w:rPr>
      </w:pPr>
      <w:r w:rsidRPr="005D3506">
        <w:rPr>
          <w:rFonts w:cs="Times New Roman"/>
          <w:noProof/>
        </w:rPr>
        <w:drawing>
          <wp:inline distT="0" distB="0" distL="0" distR="0" wp14:anchorId="6F9AA6C5" wp14:editId="74E85236">
            <wp:extent cx="5956300" cy="2890520"/>
            <wp:effectExtent l="0" t="0" r="6350" b="5080"/>
            <wp:docPr id="591854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854090" name="Picture 591854090"/>
                    <pic:cNvPicPr/>
                  </pic:nvPicPr>
                  <pic:blipFill>
                    <a:blip r:embed="rId30">
                      <a:extLst>
                        <a:ext uri="{28A0092B-C50C-407E-A947-70E740481C1C}">
                          <a14:useLocalDpi xmlns:a14="http://schemas.microsoft.com/office/drawing/2010/main" val="0"/>
                        </a:ext>
                      </a:extLst>
                    </a:blip>
                    <a:stretch>
                      <a:fillRect/>
                    </a:stretch>
                  </pic:blipFill>
                  <pic:spPr>
                    <a:xfrm>
                      <a:off x="0" y="0"/>
                      <a:ext cx="5956300" cy="2890520"/>
                    </a:xfrm>
                    <a:prstGeom prst="rect">
                      <a:avLst/>
                    </a:prstGeom>
                  </pic:spPr>
                </pic:pic>
              </a:graphicData>
            </a:graphic>
          </wp:inline>
        </w:drawing>
      </w:r>
    </w:p>
    <w:p w14:paraId="2A1F33EE" w14:textId="77777777" w:rsidR="00D7244F" w:rsidRPr="005D3506" w:rsidRDefault="00D7244F">
      <w:pPr>
        <w:pStyle w:val="NoSpacing"/>
        <w:spacing w:line="360" w:lineRule="auto"/>
        <w:jc w:val="both"/>
        <w:rPr>
          <w:rFonts w:cs="Times New Roman"/>
        </w:rPr>
      </w:pPr>
    </w:p>
    <w:p w14:paraId="0A180C94" w14:textId="33491820" w:rsidR="00D7244F" w:rsidRPr="005D3506" w:rsidRDefault="00000000">
      <w:pPr>
        <w:pStyle w:val="NoSpacing"/>
        <w:spacing w:line="360" w:lineRule="auto"/>
        <w:jc w:val="both"/>
        <w:rPr>
          <w:rFonts w:cs="Times New Roman"/>
        </w:rPr>
      </w:pPr>
      <w:r w:rsidRPr="005D3506">
        <w:rPr>
          <w:rFonts w:cs="Times New Roman"/>
        </w:rPr>
        <w:t>Naive Bayes emerged as the best-performing model with an accuracy of 99.09%, along with high precision, recall, and F1-score. This indicates that Naive Bayes is robust for this crop recommendation task due to its effectiveness in handling the underlying probabilistic relationships in the data.</w:t>
      </w:r>
      <w:r w:rsidR="00C04B59" w:rsidRPr="005D3506">
        <w:rPr>
          <w:rFonts w:cs="Times New Roman"/>
        </w:rPr>
        <w:t>This is the ROC curve for naïve bayes.</w:t>
      </w:r>
    </w:p>
    <w:p w14:paraId="3BB9B685" w14:textId="124303FB" w:rsidR="00C04B59" w:rsidRPr="005D3506" w:rsidRDefault="00C04B59">
      <w:pPr>
        <w:pStyle w:val="NoSpacing"/>
        <w:spacing w:line="360" w:lineRule="auto"/>
        <w:jc w:val="both"/>
        <w:rPr>
          <w:rFonts w:cs="Times New Roman"/>
        </w:rPr>
      </w:pPr>
      <w:r w:rsidRPr="005D3506">
        <w:rPr>
          <w:rFonts w:cs="Times New Roman"/>
          <w:noProof/>
        </w:rPr>
        <w:drawing>
          <wp:inline distT="0" distB="0" distL="0" distR="0" wp14:anchorId="2681D448" wp14:editId="162F54A0">
            <wp:extent cx="5129561" cy="3663425"/>
            <wp:effectExtent l="0" t="0" r="0" b="0"/>
            <wp:docPr id="1477075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43223" cy="3673182"/>
                    </a:xfrm>
                    <a:prstGeom prst="rect">
                      <a:avLst/>
                    </a:prstGeom>
                    <a:noFill/>
                    <a:ln>
                      <a:noFill/>
                    </a:ln>
                  </pic:spPr>
                </pic:pic>
              </a:graphicData>
            </a:graphic>
          </wp:inline>
        </w:drawing>
      </w:r>
    </w:p>
    <w:p w14:paraId="57A73872" w14:textId="77777777" w:rsidR="00D7244F" w:rsidRPr="005D3506" w:rsidRDefault="00D7244F">
      <w:pPr>
        <w:pStyle w:val="NoSpacing"/>
        <w:spacing w:line="360" w:lineRule="auto"/>
        <w:jc w:val="both"/>
        <w:rPr>
          <w:rFonts w:cs="Times New Roman"/>
        </w:rPr>
      </w:pPr>
    </w:p>
    <w:p w14:paraId="452D4D79" w14:textId="77777777" w:rsidR="00D7244F" w:rsidRPr="005D3506" w:rsidRDefault="00D7244F">
      <w:pPr>
        <w:pStyle w:val="NoSpacing"/>
        <w:jc w:val="both"/>
        <w:rPr>
          <w:rFonts w:cs="Times New Roman"/>
        </w:rPr>
      </w:pPr>
    </w:p>
    <w:p w14:paraId="7601EF8C" w14:textId="77777777" w:rsidR="00D7244F" w:rsidRPr="005D3506" w:rsidRDefault="00D7244F">
      <w:pPr>
        <w:pStyle w:val="NoSpacing"/>
        <w:jc w:val="both"/>
        <w:rPr>
          <w:rFonts w:cs="Times New Roman"/>
        </w:rPr>
      </w:pPr>
    </w:p>
    <w:p w14:paraId="434FD0D6" w14:textId="77777777" w:rsidR="00D7244F" w:rsidRPr="005D3506" w:rsidRDefault="00D7244F">
      <w:pPr>
        <w:pStyle w:val="NoSpacing"/>
        <w:jc w:val="both"/>
        <w:rPr>
          <w:rFonts w:cs="Times New Roman"/>
        </w:rPr>
      </w:pPr>
    </w:p>
    <w:p w14:paraId="680B68B2" w14:textId="77777777" w:rsidR="00D7244F" w:rsidRPr="005D3506" w:rsidRDefault="00D7244F">
      <w:pPr>
        <w:pStyle w:val="NoSpacing"/>
        <w:jc w:val="both"/>
        <w:rPr>
          <w:rFonts w:cs="Times New Roman"/>
        </w:rPr>
      </w:pPr>
    </w:p>
    <w:p w14:paraId="18BC7565" w14:textId="77777777" w:rsidR="00D7244F" w:rsidRPr="005D3506" w:rsidRDefault="00D7244F">
      <w:pPr>
        <w:pStyle w:val="NoSpacing"/>
        <w:jc w:val="both"/>
        <w:rPr>
          <w:rFonts w:cs="Times New Roman"/>
        </w:rPr>
      </w:pPr>
    </w:p>
    <w:p w14:paraId="10F0596B" w14:textId="77777777" w:rsidR="00D7244F" w:rsidRPr="005D3506" w:rsidRDefault="00D7244F">
      <w:pPr>
        <w:pStyle w:val="NoSpacing"/>
        <w:jc w:val="both"/>
        <w:rPr>
          <w:rFonts w:cs="Times New Roman"/>
        </w:rPr>
      </w:pPr>
    </w:p>
    <w:p w14:paraId="6FA31A69" w14:textId="77777777" w:rsidR="00D7244F" w:rsidRPr="005D3506" w:rsidRDefault="00D7244F">
      <w:pPr>
        <w:pStyle w:val="NoSpacing"/>
        <w:jc w:val="both"/>
        <w:rPr>
          <w:rFonts w:cs="Times New Roman"/>
        </w:rPr>
      </w:pPr>
    </w:p>
    <w:p w14:paraId="5F39255B" w14:textId="77777777" w:rsidR="00D7244F" w:rsidRPr="005D3506" w:rsidRDefault="00D7244F">
      <w:pPr>
        <w:pStyle w:val="NoSpacing"/>
        <w:jc w:val="both"/>
        <w:rPr>
          <w:rFonts w:cs="Times New Roman"/>
        </w:rPr>
      </w:pPr>
    </w:p>
    <w:p w14:paraId="2E5AED99" w14:textId="77777777" w:rsidR="00D7244F" w:rsidRPr="005D3506" w:rsidRDefault="00D7244F">
      <w:pPr>
        <w:pStyle w:val="NoSpacing"/>
        <w:jc w:val="both"/>
        <w:rPr>
          <w:rFonts w:cs="Times New Roman"/>
        </w:rPr>
      </w:pPr>
    </w:p>
    <w:p w14:paraId="7159E2BE" w14:textId="77777777" w:rsidR="00D7244F" w:rsidRPr="005D3506" w:rsidRDefault="00D7244F">
      <w:pPr>
        <w:pStyle w:val="NoSpacing"/>
        <w:jc w:val="both"/>
        <w:rPr>
          <w:rFonts w:cs="Times New Roman"/>
        </w:rPr>
      </w:pPr>
    </w:p>
    <w:p w14:paraId="205C7CE6" w14:textId="77777777" w:rsidR="00D7244F" w:rsidRPr="005D3506" w:rsidRDefault="00D7244F">
      <w:pPr>
        <w:pStyle w:val="NoSpacing"/>
        <w:jc w:val="both"/>
        <w:rPr>
          <w:rFonts w:cs="Times New Roman"/>
        </w:rPr>
      </w:pPr>
    </w:p>
    <w:p w14:paraId="1730505C" w14:textId="77777777" w:rsidR="00D7244F" w:rsidRPr="005D3506" w:rsidRDefault="00D7244F">
      <w:pPr>
        <w:pStyle w:val="NoSpacing"/>
        <w:jc w:val="both"/>
        <w:rPr>
          <w:rFonts w:cs="Times New Roman"/>
        </w:rPr>
      </w:pPr>
    </w:p>
    <w:p w14:paraId="338793DE" w14:textId="77777777" w:rsidR="00D7244F" w:rsidRPr="005D3506" w:rsidRDefault="00D7244F">
      <w:pPr>
        <w:pStyle w:val="NoSpacing"/>
        <w:jc w:val="both"/>
        <w:rPr>
          <w:rFonts w:cs="Times New Roman"/>
        </w:rPr>
      </w:pPr>
    </w:p>
    <w:p w14:paraId="73407932" w14:textId="77777777" w:rsidR="00D7244F" w:rsidRPr="005D3506" w:rsidRDefault="00D7244F">
      <w:pPr>
        <w:pStyle w:val="NoSpacing"/>
        <w:jc w:val="both"/>
        <w:rPr>
          <w:rFonts w:cs="Times New Roman"/>
        </w:rPr>
      </w:pPr>
    </w:p>
    <w:p w14:paraId="0B76734C" w14:textId="77777777" w:rsidR="00D7244F" w:rsidRPr="005D3506" w:rsidRDefault="00D7244F">
      <w:pPr>
        <w:pStyle w:val="NoSpacing"/>
        <w:jc w:val="both"/>
        <w:rPr>
          <w:rFonts w:cs="Times New Roman"/>
        </w:rPr>
      </w:pPr>
    </w:p>
    <w:p w14:paraId="5A31CF19" w14:textId="77777777" w:rsidR="00D7244F" w:rsidRPr="005D3506" w:rsidRDefault="00D7244F">
      <w:pPr>
        <w:pStyle w:val="NoSpacing"/>
        <w:jc w:val="both"/>
        <w:rPr>
          <w:rFonts w:cs="Times New Roman"/>
        </w:rPr>
      </w:pPr>
    </w:p>
    <w:p w14:paraId="43E2DD87" w14:textId="77777777" w:rsidR="00D7244F" w:rsidRPr="005D3506" w:rsidRDefault="00D7244F">
      <w:pPr>
        <w:pStyle w:val="NoSpacing"/>
        <w:jc w:val="both"/>
        <w:rPr>
          <w:rFonts w:cs="Times New Roman"/>
        </w:rPr>
      </w:pPr>
    </w:p>
    <w:p w14:paraId="71597003" w14:textId="77777777" w:rsidR="00D7244F" w:rsidRPr="005D3506" w:rsidRDefault="00D7244F">
      <w:pPr>
        <w:pStyle w:val="NoSpacing"/>
        <w:jc w:val="both"/>
        <w:rPr>
          <w:rFonts w:cs="Times New Roman"/>
        </w:rPr>
      </w:pPr>
    </w:p>
    <w:p w14:paraId="0F2B197B" w14:textId="77777777" w:rsidR="00D7244F" w:rsidRPr="005D3506" w:rsidRDefault="00D7244F">
      <w:pPr>
        <w:pStyle w:val="NoSpacing"/>
        <w:jc w:val="both"/>
        <w:rPr>
          <w:rFonts w:cs="Times New Roman"/>
        </w:rPr>
      </w:pPr>
    </w:p>
    <w:p w14:paraId="037D36DD" w14:textId="77777777" w:rsidR="00D7244F" w:rsidRPr="005D3506" w:rsidRDefault="00D7244F">
      <w:pPr>
        <w:pStyle w:val="NoSpacing"/>
        <w:jc w:val="both"/>
        <w:rPr>
          <w:rFonts w:cs="Times New Roman"/>
        </w:rPr>
      </w:pPr>
    </w:p>
    <w:p w14:paraId="75AE7215" w14:textId="77777777" w:rsidR="00D7244F" w:rsidRPr="005D3506" w:rsidRDefault="00D7244F">
      <w:pPr>
        <w:pStyle w:val="NoSpacing"/>
        <w:jc w:val="both"/>
        <w:rPr>
          <w:rFonts w:cs="Times New Roman"/>
        </w:rPr>
      </w:pPr>
    </w:p>
    <w:p w14:paraId="405B7981" w14:textId="77777777" w:rsidR="00D7244F" w:rsidRPr="005D3506" w:rsidRDefault="00D7244F">
      <w:pPr>
        <w:pStyle w:val="NoSpacing"/>
        <w:jc w:val="both"/>
        <w:rPr>
          <w:rFonts w:cs="Times New Roman"/>
        </w:rPr>
      </w:pPr>
    </w:p>
    <w:p w14:paraId="105116AB" w14:textId="77777777" w:rsidR="00D7244F" w:rsidRPr="005D3506" w:rsidRDefault="00D7244F">
      <w:pPr>
        <w:pStyle w:val="NoSpacing"/>
        <w:jc w:val="both"/>
        <w:rPr>
          <w:rFonts w:cs="Times New Roman"/>
        </w:rPr>
      </w:pPr>
    </w:p>
    <w:p w14:paraId="11DF5891" w14:textId="77777777" w:rsidR="00D7244F" w:rsidRPr="005D3506" w:rsidRDefault="00D7244F">
      <w:pPr>
        <w:pStyle w:val="NoSpacing"/>
        <w:jc w:val="both"/>
        <w:rPr>
          <w:rFonts w:cs="Times New Roman"/>
        </w:rPr>
      </w:pPr>
    </w:p>
    <w:p w14:paraId="4055803A" w14:textId="77777777" w:rsidR="00D7244F" w:rsidRPr="005D3506" w:rsidRDefault="00D7244F">
      <w:pPr>
        <w:pStyle w:val="NoSpacing"/>
        <w:jc w:val="both"/>
        <w:rPr>
          <w:rFonts w:cs="Times New Roman"/>
        </w:rPr>
      </w:pPr>
    </w:p>
    <w:p w14:paraId="2B250AD6" w14:textId="77777777" w:rsidR="00D7244F" w:rsidRPr="005D3506" w:rsidRDefault="00D7244F">
      <w:pPr>
        <w:pStyle w:val="NoSpacing"/>
        <w:jc w:val="both"/>
        <w:rPr>
          <w:rFonts w:cs="Times New Roman"/>
        </w:rPr>
      </w:pPr>
    </w:p>
    <w:p w14:paraId="471D7E72" w14:textId="77777777" w:rsidR="00D7244F" w:rsidRPr="005D3506" w:rsidRDefault="00D7244F">
      <w:pPr>
        <w:pStyle w:val="NoSpacing"/>
        <w:jc w:val="both"/>
        <w:rPr>
          <w:rFonts w:cs="Times New Roman"/>
        </w:rPr>
      </w:pPr>
    </w:p>
    <w:p w14:paraId="5188B8EC" w14:textId="77777777" w:rsidR="00D7244F" w:rsidRPr="005D3506" w:rsidRDefault="00D7244F">
      <w:pPr>
        <w:pStyle w:val="NoSpacing"/>
        <w:jc w:val="both"/>
        <w:rPr>
          <w:rFonts w:cs="Times New Roman"/>
        </w:rPr>
      </w:pPr>
    </w:p>
    <w:p w14:paraId="052B29F4" w14:textId="77777777" w:rsidR="00D7244F" w:rsidRPr="005D3506" w:rsidRDefault="00D7244F">
      <w:pPr>
        <w:pStyle w:val="NoSpacing"/>
        <w:jc w:val="both"/>
        <w:rPr>
          <w:rFonts w:cs="Times New Roman"/>
        </w:rPr>
      </w:pPr>
    </w:p>
    <w:p w14:paraId="63F51E8D" w14:textId="77777777" w:rsidR="00D7244F" w:rsidRPr="005D3506" w:rsidRDefault="00D7244F">
      <w:pPr>
        <w:pStyle w:val="NoSpacing"/>
        <w:jc w:val="both"/>
        <w:rPr>
          <w:rFonts w:cs="Times New Roman"/>
        </w:rPr>
      </w:pPr>
    </w:p>
    <w:p w14:paraId="4DA1E7CE" w14:textId="77777777" w:rsidR="00D7244F" w:rsidRPr="005D3506" w:rsidRDefault="00D7244F">
      <w:pPr>
        <w:pStyle w:val="NoSpacing"/>
        <w:jc w:val="both"/>
        <w:rPr>
          <w:rFonts w:cs="Times New Roman"/>
        </w:rPr>
      </w:pPr>
    </w:p>
    <w:p w14:paraId="5746A8D8" w14:textId="77777777" w:rsidR="00D7244F" w:rsidRPr="005D3506" w:rsidRDefault="00D7244F">
      <w:pPr>
        <w:pStyle w:val="NoSpacing"/>
        <w:jc w:val="both"/>
        <w:rPr>
          <w:rFonts w:cs="Times New Roman"/>
        </w:rPr>
      </w:pPr>
    </w:p>
    <w:p w14:paraId="4CC84C98" w14:textId="77777777" w:rsidR="00D7244F" w:rsidRPr="005D3506" w:rsidRDefault="00D7244F">
      <w:pPr>
        <w:pStyle w:val="NoSpacing"/>
        <w:jc w:val="both"/>
        <w:rPr>
          <w:rFonts w:cs="Times New Roman"/>
        </w:rPr>
      </w:pPr>
    </w:p>
    <w:p w14:paraId="3B2F532A" w14:textId="77777777" w:rsidR="00D7244F" w:rsidRPr="005D3506" w:rsidRDefault="00D7244F">
      <w:pPr>
        <w:pStyle w:val="NoSpacing"/>
        <w:jc w:val="both"/>
        <w:rPr>
          <w:rFonts w:cs="Times New Roman"/>
        </w:rPr>
      </w:pPr>
    </w:p>
    <w:p w14:paraId="219633F9" w14:textId="77777777" w:rsidR="00D7244F" w:rsidRPr="005D3506" w:rsidRDefault="00D7244F">
      <w:pPr>
        <w:pStyle w:val="NoSpacing"/>
        <w:jc w:val="both"/>
        <w:rPr>
          <w:rFonts w:cs="Times New Roman"/>
        </w:rPr>
      </w:pPr>
    </w:p>
    <w:p w14:paraId="1A549666" w14:textId="77777777" w:rsidR="00D7244F" w:rsidRPr="005D3506" w:rsidRDefault="00D7244F">
      <w:pPr>
        <w:pStyle w:val="Body"/>
        <w:keepNext/>
        <w:keepLines/>
        <w:widowControl/>
        <w:suppressAutoHyphens w:val="0"/>
        <w:spacing w:before="480" w:after="120" w:line="374" w:lineRule="auto"/>
        <w:ind w:left="1987"/>
        <w:outlineLvl w:val="0"/>
        <w:rPr>
          <w:rFonts w:cs="Times New Roman"/>
          <w:b/>
          <w:bCs/>
          <w:spacing w:val="-2"/>
          <w:kern w:val="0"/>
          <w:sz w:val="48"/>
          <w:szCs w:val="48"/>
          <w:lang w:val="en-US"/>
        </w:rPr>
      </w:pPr>
    </w:p>
    <w:p w14:paraId="3A1A90B6" w14:textId="77777777" w:rsidR="00D7244F" w:rsidRPr="005D3506" w:rsidRDefault="00000000">
      <w:pPr>
        <w:pStyle w:val="Body"/>
        <w:keepNext/>
        <w:keepLines/>
        <w:widowControl/>
        <w:suppressAutoHyphens w:val="0"/>
        <w:spacing w:before="480" w:after="120" w:line="374" w:lineRule="auto"/>
        <w:ind w:left="1987"/>
        <w:outlineLvl w:val="0"/>
        <w:rPr>
          <w:rFonts w:cs="Times New Roman"/>
          <w:kern w:val="0"/>
        </w:rPr>
      </w:pPr>
      <w:r w:rsidRPr="005D3506">
        <w:rPr>
          <w:rFonts w:cs="Times New Roman"/>
          <w:kern w:val="0"/>
          <w:lang w:val="en-US"/>
        </w:rPr>
        <w:t xml:space="preserve">                      </w:t>
      </w:r>
    </w:p>
    <w:p w14:paraId="282E5ECD" w14:textId="77777777" w:rsidR="00D7244F" w:rsidRPr="005D3506" w:rsidRDefault="00000000">
      <w:pPr>
        <w:pStyle w:val="Body"/>
        <w:keepNext/>
        <w:keepLines/>
        <w:widowControl/>
        <w:suppressAutoHyphens w:val="0"/>
        <w:spacing w:before="480" w:after="120" w:line="374" w:lineRule="auto"/>
        <w:ind w:left="1987"/>
        <w:outlineLvl w:val="0"/>
        <w:rPr>
          <w:rFonts w:cs="Times New Roman"/>
          <w:b/>
          <w:bCs/>
          <w:spacing w:val="-2"/>
          <w:kern w:val="0"/>
          <w:sz w:val="48"/>
          <w:szCs w:val="48"/>
          <w:lang w:val="en-US"/>
        </w:rPr>
      </w:pPr>
      <w:r w:rsidRPr="005D3506">
        <w:rPr>
          <w:rFonts w:cs="Times New Roman"/>
          <w:kern w:val="0"/>
        </w:rPr>
        <w:tab/>
      </w:r>
      <w:r w:rsidRPr="005D3506">
        <w:rPr>
          <w:rFonts w:cs="Times New Roman"/>
          <w:kern w:val="0"/>
        </w:rPr>
        <w:tab/>
      </w:r>
      <w:r w:rsidRPr="005D3506">
        <w:rPr>
          <w:rFonts w:cs="Times New Roman"/>
          <w:b/>
          <w:bCs/>
          <w:spacing w:val="-2"/>
          <w:kern w:val="0"/>
          <w:sz w:val="48"/>
          <w:szCs w:val="48"/>
          <w:lang w:val="en-US"/>
        </w:rPr>
        <w:t>CHAPTER-6</w:t>
      </w:r>
    </w:p>
    <w:p w14:paraId="15F7994B" w14:textId="77777777" w:rsidR="00D7244F" w:rsidRPr="005D3506" w:rsidRDefault="00000000">
      <w:pPr>
        <w:pStyle w:val="Body"/>
        <w:keepNext/>
        <w:keepLines/>
        <w:widowControl/>
        <w:suppressAutoHyphens w:val="0"/>
        <w:spacing w:before="480" w:after="120" w:line="374" w:lineRule="auto"/>
        <w:ind w:left="1987"/>
        <w:outlineLvl w:val="0"/>
        <w:rPr>
          <w:rFonts w:cs="Times New Roman"/>
          <w:b/>
          <w:bCs/>
          <w:kern w:val="0"/>
          <w:sz w:val="40"/>
          <w:szCs w:val="40"/>
        </w:rPr>
      </w:pPr>
      <w:r w:rsidRPr="005D3506">
        <w:rPr>
          <w:rFonts w:cs="Times New Roman"/>
          <w:b/>
          <w:bCs/>
          <w:spacing w:val="-2"/>
          <w:kern w:val="0"/>
          <w:sz w:val="48"/>
          <w:szCs w:val="48"/>
          <w:lang w:val="en-US"/>
        </w:rPr>
        <w:t xml:space="preserve">        </w:t>
      </w:r>
      <w:r w:rsidRPr="005D3506">
        <w:rPr>
          <w:rFonts w:cs="Times New Roman"/>
          <w:b/>
          <w:bCs/>
          <w:kern w:val="0"/>
          <w:sz w:val="40"/>
          <w:szCs w:val="40"/>
          <w:lang w:val="en-US"/>
        </w:rPr>
        <w:t>CONCLUSION</w:t>
      </w:r>
    </w:p>
    <w:p w14:paraId="56C09C46" w14:textId="77777777" w:rsidR="00D7244F" w:rsidRPr="005D3506" w:rsidRDefault="00D7244F">
      <w:pPr>
        <w:pStyle w:val="NoSpacing"/>
        <w:jc w:val="both"/>
        <w:rPr>
          <w:rFonts w:cs="Times New Roman"/>
        </w:rPr>
      </w:pPr>
    </w:p>
    <w:p w14:paraId="363814F4" w14:textId="77777777" w:rsidR="00D7244F" w:rsidRPr="005D3506" w:rsidRDefault="00000000">
      <w:pPr>
        <w:pStyle w:val="Body"/>
        <w:widowControl/>
        <w:rPr>
          <w:rFonts w:cs="Times New Roman"/>
        </w:rPr>
      </w:pPr>
      <w:r w:rsidRPr="005D3506">
        <w:rPr>
          <w:rFonts w:cs="Times New Roman"/>
        </w:rPr>
        <w:br w:type="page"/>
      </w:r>
    </w:p>
    <w:p w14:paraId="2088A138" w14:textId="77777777" w:rsidR="00D7244F" w:rsidRPr="005D3506" w:rsidRDefault="00000000">
      <w:pPr>
        <w:pStyle w:val="Body"/>
        <w:jc w:val="center"/>
        <w:rPr>
          <w:rFonts w:cs="Times New Roman"/>
          <w:b/>
          <w:bCs/>
          <w:sz w:val="40"/>
          <w:szCs w:val="40"/>
        </w:rPr>
      </w:pPr>
      <w:r w:rsidRPr="005D3506">
        <w:rPr>
          <w:rFonts w:cs="Times New Roman"/>
          <w:b/>
          <w:bCs/>
          <w:sz w:val="40"/>
          <w:szCs w:val="40"/>
          <w:lang w:val="it-IT"/>
        </w:rPr>
        <w:lastRenderedPageBreak/>
        <w:t>6.Conclusion</w:t>
      </w:r>
    </w:p>
    <w:p w14:paraId="349DAD3F" w14:textId="77777777" w:rsidR="00D7244F" w:rsidRPr="005D3506" w:rsidRDefault="00D7244F">
      <w:pPr>
        <w:pStyle w:val="NoSpacing"/>
        <w:jc w:val="both"/>
        <w:rPr>
          <w:rFonts w:cs="Times New Roman"/>
        </w:rPr>
      </w:pPr>
    </w:p>
    <w:p w14:paraId="200C23CE" w14:textId="77777777" w:rsidR="00D7244F" w:rsidRPr="005D3506" w:rsidRDefault="00000000">
      <w:pPr>
        <w:pStyle w:val="Body"/>
        <w:widowControl/>
        <w:spacing w:line="360" w:lineRule="auto"/>
        <w:rPr>
          <w:rFonts w:cs="Times New Roman"/>
          <w:lang w:val="en-US"/>
        </w:rPr>
      </w:pPr>
      <w:r w:rsidRPr="005D3506">
        <w:rPr>
          <w:rFonts w:cs="Times New Roman"/>
          <w:lang w:val="en-US"/>
        </w:rPr>
        <w:t xml:space="preserve">This project demonstrates the potential of machine learning approaches to optimize crop recommendations for farmers based on various environmental and soil conditions. By applying algorithms such as Logistic Regression, Decision Tree, Naive Bayes, SVM, Gradient Boosting, and K-Nearest Neighbors (KNN), in optimizing crop recommendations based on soil and environmental conditions. These models, trained on complex agricultural datasets, provide actionable insights that can improve decision-making for farmers. However, the success of these algorithms is heavily influenced by the quality of input data, making robust data management practices essential. </w:t>
      </w:r>
    </w:p>
    <w:p w14:paraId="0CC6481E" w14:textId="77777777" w:rsidR="00D7244F" w:rsidRPr="005D3506" w:rsidRDefault="00D7244F">
      <w:pPr>
        <w:pStyle w:val="Body"/>
        <w:widowControl/>
        <w:spacing w:line="360" w:lineRule="auto"/>
        <w:rPr>
          <w:rFonts w:cs="Times New Roman"/>
          <w:lang w:val="en-US"/>
        </w:rPr>
      </w:pPr>
    </w:p>
    <w:p w14:paraId="2DC955CE" w14:textId="77777777" w:rsidR="00D7244F" w:rsidRPr="005D3506" w:rsidRDefault="00000000">
      <w:pPr>
        <w:pStyle w:val="Body"/>
        <w:widowControl/>
        <w:spacing w:line="360" w:lineRule="auto"/>
        <w:rPr>
          <w:rFonts w:cs="Times New Roman"/>
          <w:lang w:val="en-US"/>
        </w:rPr>
      </w:pPr>
      <w:r w:rsidRPr="005D3506">
        <w:rPr>
          <w:rFonts w:cs="Times New Roman"/>
          <w:lang w:val="en-US"/>
        </w:rPr>
        <w:t>Moving forward, addressing challenges related to data quality and the interpretability of machine learning models will be crucial for their widespread adoption. Enhancing transparency in model predictions will allow agricultural professionals to better trust and apply the insights generated. Integrating additional data sources, such as satellite imagery and real-time climate data, will further improve model accuracy, helping to refine crop recommendations and better support farmers in diverse regions.</w:t>
      </w:r>
    </w:p>
    <w:p w14:paraId="1FED8E70" w14:textId="77777777" w:rsidR="00D7244F" w:rsidRPr="005D3506" w:rsidRDefault="00D7244F">
      <w:pPr>
        <w:pStyle w:val="Body"/>
        <w:widowControl/>
        <w:spacing w:line="360" w:lineRule="auto"/>
        <w:rPr>
          <w:rFonts w:cs="Times New Roman"/>
          <w:lang w:val="en-US"/>
        </w:rPr>
      </w:pPr>
    </w:p>
    <w:p w14:paraId="777E26EA" w14:textId="77777777" w:rsidR="00D7244F" w:rsidRPr="005D3506" w:rsidRDefault="00000000">
      <w:pPr>
        <w:pStyle w:val="Body"/>
        <w:widowControl/>
        <w:spacing w:line="360" w:lineRule="auto"/>
        <w:rPr>
          <w:rFonts w:cs="Times New Roman"/>
        </w:rPr>
      </w:pPr>
      <w:r w:rsidRPr="005D3506">
        <w:rPr>
          <w:rFonts w:cs="Times New Roman"/>
          <w:lang w:val="en-US"/>
        </w:rPr>
        <w:t>Ultimately, this study showcases the potential of machine learning to revolutionize precision agriculture by improving crop yield predictions and tailoring farming strategies to local conditions. The continued refinement of these models, along with collaborative efforts between agronomists, data scientists, and farmers, will be key to overcoming existing limitations and fully realizing the benefits of machine learning in agricultural management.</w:t>
      </w:r>
    </w:p>
    <w:p w14:paraId="3DA7E31B" w14:textId="77777777" w:rsidR="00D7244F" w:rsidRPr="005D3506" w:rsidRDefault="00000000">
      <w:pPr>
        <w:pStyle w:val="Body"/>
        <w:widowControl/>
        <w:spacing w:line="360" w:lineRule="auto"/>
        <w:rPr>
          <w:rFonts w:cs="Times New Roman"/>
        </w:rPr>
      </w:pPr>
      <w:r w:rsidRPr="005D3506">
        <w:rPr>
          <w:rFonts w:cs="Times New Roman"/>
          <w:lang w:val="en-US"/>
        </w:rPr>
        <w:t>In summary, this study highlights the significant potential of machine learning in the agricultural sector. As these technologies advance, they could play a transformative role in improving crop yield, optimizing land use, and ensuring food security. Continued collaboration between data scientists, agronomists, and farmers will be crucial in unlocking the full potential of machine learning in crop management.</w:t>
      </w:r>
    </w:p>
    <w:p w14:paraId="6CC065A3" w14:textId="77777777" w:rsidR="00D7244F" w:rsidRPr="005D3506" w:rsidRDefault="00D7244F">
      <w:pPr>
        <w:pStyle w:val="Body"/>
        <w:widowControl/>
        <w:spacing w:line="360" w:lineRule="auto"/>
        <w:rPr>
          <w:rFonts w:cs="Times New Roman"/>
        </w:rPr>
      </w:pPr>
    </w:p>
    <w:p w14:paraId="2C080E75" w14:textId="77777777" w:rsidR="00D7244F" w:rsidRPr="005D3506" w:rsidRDefault="00D7244F">
      <w:pPr>
        <w:pStyle w:val="Body"/>
        <w:widowControl/>
        <w:spacing w:line="360" w:lineRule="auto"/>
        <w:rPr>
          <w:rFonts w:cs="Times New Roman"/>
        </w:rPr>
      </w:pPr>
    </w:p>
    <w:p w14:paraId="4C1F7C3D" w14:textId="77777777" w:rsidR="00D7244F" w:rsidRPr="005D3506" w:rsidRDefault="00D7244F">
      <w:pPr>
        <w:pStyle w:val="Body"/>
        <w:widowControl/>
        <w:spacing w:line="360" w:lineRule="auto"/>
        <w:rPr>
          <w:rFonts w:cs="Times New Roman"/>
        </w:rPr>
      </w:pPr>
    </w:p>
    <w:p w14:paraId="6EEE12EA" w14:textId="77777777" w:rsidR="00D7244F" w:rsidRPr="005D3506" w:rsidRDefault="00D7244F">
      <w:pPr>
        <w:pStyle w:val="Body"/>
        <w:widowControl/>
        <w:spacing w:line="360" w:lineRule="auto"/>
        <w:rPr>
          <w:rFonts w:cs="Times New Roman"/>
        </w:rPr>
      </w:pPr>
    </w:p>
    <w:p w14:paraId="3E588448" w14:textId="77777777" w:rsidR="00D7244F" w:rsidRPr="005D3506" w:rsidRDefault="00D7244F">
      <w:pPr>
        <w:pStyle w:val="Body"/>
        <w:widowControl/>
        <w:spacing w:line="360" w:lineRule="auto"/>
        <w:rPr>
          <w:rFonts w:cs="Times New Roman"/>
        </w:rPr>
      </w:pPr>
    </w:p>
    <w:p w14:paraId="64D79FF0" w14:textId="77777777" w:rsidR="00D7244F" w:rsidRPr="005D3506" w:rsidRDefault="00D7244F">
      <w:pPr>
        <w:pStyle w:val="Body"/>
        <w:widowControl/>
        <w:spacing w:line="360" w:lineRule="auto"/>
        <w:rPr>
          <w:rFonts w:cs="Times New Roman"/>
        </w:rPr>
      </w:pPr>
    </w:p>
    <w:p w14:paraId="3F1F959A" w14:textId="77777777" w:rsidR="00D7244F" w:rsidRPr="005D3506" w:rsidRDefault="00D7244F">
      <w:pPr>
        <w:pStyle w:val="Body"/>
        <w:widowControl/>
        <w:spacing w:line="360" w:lineRule="auto"/>
        <w:rPr>
          <w:rFonts w:cs="Times New Roman"/>
        </w:rPr>
      </w:pPr>
    </w:p>
    <w:p w14:paraId="39BAFF80" w14:textId="77777777" w:rsidR="00D7244F" w:rsidRPr="005D3506" w:rsidRDefault="00D7244F">
      <w:pPr>
        <w:pStyle w:val="Body"/>
        <w:widowControl/>
        <w:spacing w:line="360" w:lineRule="auto"/>
        <w:rPr>
          <w:rFonts w:cs="Times New Roman"/>
        </w:rPr>
      </w:pPr>
    </w:p>
    <w:p w14:paraId="55E8A113" w14:textId="77777777" w:rsidR="00D7244F" w:rsidRPr="005D3506" w:rsidRDefault="00D7244F">
      <w:pPr>
        <w:pStyle w:val="Body"/>
        <w:widowControl/>
        <w:spacing w:line="360" w:lineRule="auto"/>
        <w:rPr>
          <w:rFonts w:cs="Times New Roman"/>
        </w:rPr>
      </w:pPr>
    </w:p>
    <w:p w14:paraId="58782BFE" w14:textId="77777777" w:rsidR="00D7244F" w:rsidRPr="005D3506" w:rsidRDefault="00D7244F">
      <w:pPr>
        <w:pStyle w:val="Body"/>
        <w:widowControl/>
        <w:spacing w:line="360" w:lineRule="auto"/>
        <w:rPr>
          <w:rFonts w:cs="Times New Roman"/>
        </w:rPr>
      </w:pPr>
    </w:p>
    <w:p w14:paraId="153CA42A" w14:textId="77777777" w:rsidR="00D7244F" w:rsidRPr="005D3506" w:rsidRDefault="00D7244F">
      <w:pPr>
        <w:pStyle w:val="Body"/>
        <w:widowControl/>
        <w:spacing w:line="360" w:lineRule="auto"/>
        <w:rPr>
          <w:rFonts w:cs="Times New Roman"/>
        </w:rPr>
      </w:pPr>
    </w:p>
    <w:p w14:paraId="5272A085" w14:textId="77777777" w:rsidR="00D7244F" w:rsidRPr="005D3506" w:rsidRDefault="00D7244F">
      <w:pPr>
        <w:pStyle w:val="Body"/>
        <w:widowControl/>
        <w:spacing w:line="360" w:lineRule="auto"/>
        <w:rPr>
          <w:rFonts w:cs="Times New Roman"/>
        </w:rPr>
      </w:pPr>
    </w:p>
    <w:p w14:paraId="1284F02D" w14:textId="77777777" w:rsidR="00D7244F" w:rsidRPr="005D3506" w:rsidRDefault="00D7244F">
      <w:pPr>
        <w:pStyle w:val="Body"/>
        <w:widowControl/>
        <w:spacing w:line="360" w:lineRule="auto"/>
        <w:rPr>
          <w:rFonts w:cs="Times New Roman"/>
        </w:rPr>
      </w:pPr>
    </w:p>
    <w:p w14:paraId="10FEAA5E" w14:textId="77777777" w:rsidR="00D7244F" w:rsidRPr="005D3506" w:rsidRDefault="00D7244F">
      <w:pPr>
        <w:pStyle w:val="Body"/>
        <w:widowControl/>
        <w:spacing w:line="360" w:lineRule="auto"/>
        <w:rPr>
          <w:rFonts w:cs="Times New Roman"/>
        </w:rPr>
      </w:pPr>
    </w:p>
    <w:p w14:paraId="040FFA02" w14:textId="77777777" w:rsidR="001B0697" w:rsidRPr="005D3506" w:rsidRDefault="001B0697">
      <w:pPr>
        <w:pStyle w:val="Body"/>
        <w:widowControl/>
        <w:spacing w:line="360" w:lineRule="auto"/>
        <w:rPr>
          <w:rFonts w:cs="Times New Roman"/>
        </w:rPr>
      </w:pPr>
    </w:p>
    <w:p w14:paraId="61382C0D" w14:textId="77777777" w:rsidR="001B0697" w:rsidRPr="005D3506" w:rsidRDefault="001B0697">
      <w:pPr>
        <w:pStyle w:val="Body"/>
        <w:widowControl/>
        <w:spacing w:line="360" w:lineRule="auto"/>
        <w:rPr>
          <w:rFonts w:cs="Times New Roman"/>
        </w:rPr>
      </w:pPr>
    </w:p>
    <w:p w14:paraId="4333100E" w14:textId="77777777" w:rsidR="001B0697" w:rsidRPr="005D3506" w:rsidRDefault="001B0697">
      <w:pPr>
        <w:pStyle w:val="Body"/>
        <w:widowControl/>
        <w:spacing w:line="360" w:lineRule="auto"/>
        <w:rPr>
          <w:rFonts w:cs="Times New Roman"/>
        </w:rPr>
      </w:pPr>
    </w:p>
    <w:p w14:paraId="14DA9E96" w14:textId="77777777" w:rsidR="00D7244F" w:rsidRPr="005D3506" w:rsidRDefault="00D7244F">
      <w:pPr>
        <w:pStyle w:val="Body"/>
        <w:widowControl/>
        <w:spacing w:line="360" w:lineRule="auto"/>
        <w:rPr>
          <w:rFonts w:cs="Times New Roman"/>
        </w:rPr>
      </w:pPr>
    </w:p>
    <w:p w14:paraId="22028A14" w14:textId="77777777" w:rsidR="00D7244F" w:rsidRPr="005D3506" w:rsidRDefault="00000000">
      <w:pPr>
        <w:pStyle w:val="Body"/>
        <w:widowControl/>
        <w:spacing w:line="360" w:lineRule="auto"/>
        <w:rPr>
          <w:rFonts w:cs="Times New Roman"/>
          <w:b/>
          <w:bCs/>
          <w:sz w:val="48"/>
          <w:szCs w:val="48"/>
        </w:rPr>
      </w:pPr>
      <w:r w:rsidRPr="005D3506">
        <w:rPr>
          <w:rFonts w:cs="Times New Roman"/>
        </w:rPr>
        <w:tab/>
      </w:r>
      <w:r w:rsidRPr="005D3506">
        <w:rPr>
          <w:rFonts w:cs="Times New Roman"/>
        </w:rPr>
        <w:tab/>
      </w:r>
      <w:r w:rsidRPr="005D3506">
        <w:rPr>
          <w:rFonts w:cs="Times New Roman"/>
        </w:rPr>
        <w:tab/>
      </w:r>
      <w:r w:rsidRPr="005D3506">
        <w:rPr>
          <w:rFonts w:cs="Times New Roman"/>
        </w:rPr>
        <w:tab/>
      </w:r>
      <w:r w:rsidRPr="005D3506">
        <w:rPr>
          <w:rFonts w:cs="Times New Roman"/>
          <w:b/>
          <w:bCs/>
          <w:sz w:val="48"/>
          <w:szCs w:val="48"/>
          <w:lang w:val="en-US"/>
        </w:rPr>
        <w:t>CHAPTER-7</w:t>
      </w:r>
    </w:p>
    <w:p w14:paraId="5677F3D6" w14:textId="77777777" w:rsidR="00D7244F" w:rsidRPr="005D3506" w:rsidRDefault="00000000">
      <w:pPr>
        <w:pStyle w:val="Body"/>
        <w:widowControl/>
        <w:spacing w:line="360" w:lineRule="auto"/>
        <w:rPr>
          <w:rFonts w:cs="Times New Roman"/>
        </w:rPr>
      </w:pPr>
      <w:r w:rsidRPr="005D3506">
        <w:rPr>
          <w:rFonts w:cs="Times New Roman"/>
          <w:lang w:val="en-US"/>
        </w:rPr>
        <w:t xml:space="preserve">                                           </w:t>
      </w:r>
      <w:r w:rsidRPr="005D3506">
        <w:rPr>
          <w:rFonts w:cs="Times New Roman"/>
          <w:b/>
          <w:bCs/>
          <w:sz w:val="40"/>
          <w:szCs w:val="40"/>
          <w:lang w:val="en-US"/>
        </w:rPr>
        <w:t xml:space="preserve">     REFRENCES</w:t>
      </w:r>
    </w:p>
    <w:p w14:paraId="52D23906" w14:textId="77777777" w:rsidR="00D7244F" w:rsidRPr="005D3506" w:rsidRDefault="00D7244F">
      <w:pPr>
        <w:pStyle w:val="Body"/>
        <w:widowControl/>
        <w:spacing w:line="360" w:lineRule="auto"/>
        <w:rPr>
          <w:rFonts w:cs="Times New Roman"/>
        </w:rPr>
      </w:pPr>
    </w:p>
    <w:p w14:paraId="65E284AD" w14:textId="77777777" w:rsidR="00D7244F" w:rsidRPr="005D3506" w:rsidRDefault="00000000">
      <w:pPr>
        <w:pStyle w:val="Body"/>
        <w:widowControl/>
        <w:spacing w:line="360" w:lineRule="auto"/>
        <w:rPr>
          <w:rFonts w:cs="Times New Roman"/>
        </w:rPr>
      </w:pPr>
      <w:r w:rsidRPr="005D3506">
        <w:rPr>
          <w:rFonts w:cs="Times New Roman"/>
          <w:lang w:val="en-US"/>
        </w:rPr>
        <w:t xml:space="preserve">                                         </w:t>
      </w:r>
    </w:p>
    <w:p w14:paraId="3E08D776" w14:textId="77777777" w:rsidR="00D7244F" w:rsidRPr="005D3506" w:rsidRDefault="00000000">
      <w:pPr>
        <w:pStyle w:val="Body"/>
        <w:widowControl/>
        <w:spacing w:line="360" w:lineRule="auto"/>
        <w:rPr>
          <w:rFonts w:cs="Times New Roman"/>
        </w:rPr>
      </w:pPr>
      <w:r w:rsidRPr="005D3506">
        <w:rPr>
          <w:rFonts w:cs="Times New Roman"/>
          <w:lang w:val="en-US"/>
        </w:rPr>
        <w:t xml:space="preserve">                                         </w:t>
      </w:r>
      <w:r w:rsidRPr="005D3506">
        <w:rPr>
          <w:rFonts w:cs="Times New Roman"/>
        </w:rPr>
        <w:br w:type="page"/>
      </w:r>
    </w:p>
    <w:p w14:paraId="743E91F2" w14:textId="77777777" w:rsidR="00D7244F" w:rsidRPr="005D3506" w:rsidRDefault="00000000">
      <w:pPr>
        <w:pStyle w:val="Heading3"/>
        <w:ind w:right="18"/>
        <w:rPr>
          <w:rFonts w:ascii="Times New Roman" w:eastAsia="Times New Roman" w:hAnsi="Times New Roman" w:cs="Times New Roman"/>
          <w:b/>
          <w:bCs/>
          <w:color w:val="000000"/>
          <w:sz w:val="28"/>
          <w:szCs w:val="28"/>
          <w:u w:color="000000"/>
        </w:rPr>
      </w:pPr>
      <w:r w:rsidRPr="005D3506">
        <w:rPr>
          <w:rFonts w:ascii="Times New Roman" w:hAnsi="Times New Roman" w:cs="Times New Roman"/>
          <w:b/>
          <w:bCs/>
          <w:color w:val="000000"/>
          <w:spacing w:val="-2"/>
          <w:sz w:val="28"/>
          <w:szCs w:val="28"/>
          <w:u w:color="000000"/>
        </w:rPr>
        <w:lastRenderedPageBreak/>
        <w:t>REFERENCES</w:t>
      </w:r>
    </w:p>
    <w:p w14:paraId="6FBAAEF9" w14:textId="09349470" w:rsidR="001B0697" w:rsidRPr="005D3506" w:rsidRDefault="001B0697" w:rsidP="001B0697">
      <w:pPr>
        <w:pStyle w:val="NoSpacing"/>
        <w:spacing w:line="360" w:lineRule="auto"/>
        <w:rPr>
          <w:rFonts w:cs="Times New Roman"/>
        </w:rPr>
      </w:pPr>
    </w:p>
    <w:p w14:paraId="14087D5E" w14:textId="77777777" w:rsidR="001B0697" w:rsidRPr="005D3506" w:rsidRDefault="001B0697" w:rsidP="001B0697">
      <w:pPr>
        <w:widowControl w:val="0"/>
        <w:autoSpaceDE w:val="0"/>
        <w:autoSpaceDN w:val="0"/>
        <w:adjustRightInd w:val="0"/>
        <w:ind w:left="640" w:hanging="640"/>
        <w:jc w:val="both"/>
        <w:rPr>
          <w:noProof/>
        </w:rPr>
      </w:pPr>
      <w:r w:rsidRPr="005D3506">
        <w:fldChar w:fldCharType="begin" w:fldLock="1"/>
      </w:r>
      <w:r w:rsidRPr="005D3506">
        <w:instrText xml:space="preserve">ADDIN Mendeley Bibliography CSL_BIBLIOGRAPHY </w:instrText>
      </w:r>
      <w:r w:rsidRPr="005D3506">
        <w:fldChar w:fldCharType="separate"/>
      </w:r>
      <w:r w:rsidRPr="005D3506">
        <w:rPr>
          <w:noProof/>
        </w:rPr>
        <w:t>[1]</w:t>
      </w:r>
      <w:r w:rsidRPr="005D3506">
        <w:rPr>
          <w:noProof/>
        </w:rPr>
        <w:tab/>
        <w:t xml:space="preserve">S. Sanjana, K. N. Kumar, P. Satyanarayana, K. N. V. Suresh Varma, I. Anitha, and V. G. Krishnan, “Implementation of Optimal Crop Recommendation System using Machine Learning Algorithms,” </w:t>
      </w:r>
      <w:r w:rsidRPr="005D3506">
        <w:rPr>
          <w:i/>
          <w:iCs/>
          <w:noProof/>
        </w:rPr>
        <w:t>Proc. - 2024 Int. Conf. Expert Clouds Appl. ICOECA 2024</w:t>
      </w:r>
      <w:r w:rsidRPr="005D3506">
        <w:rPr>
          <w:noProof/>
        </w:rPr>
        <w:t>, pp. 678–683, 2024, doi: 10.1109/ICOECA62351.2024.00123.</w:t>
      </w:r>
    </w:p>
    <w:p w14:paraId="56E7A2C3" w14:textId="77777777" w:rsidR="001B0697" w:rsidRPr="005D3506" w:rsidRDefault="001B0697" w:rsidP="001B0697">
      <w:pPr>
        <w:widowControl w:val="0"/>
        <w:autoSpaceDE w:val="0"/>
        <w:autoSpaceDN w:val="0"/>
        <w:adjustRightInd w:val="0"/>
        <w:ind w:left="640" w:hanging="640"/>
        <w:jc w:val="both"/>
        <w:rPr>
          <w:noProof/>
        </w:rPr>
      </w:pPr>
    </w:p>
    <w:p w14:paraId="24BE28BC" w14:textId="77777777" w:rsidR="001B0697" w:rsidRPr="005D3506" w:rsidRDefault="001B0697" w:rsidP="001B0697">
      <w:pPr>
        <w:widowControl w:val="0"/>
        <w:autoSpaceDE w:val="0"/>
        <w:autoSpaceDN w:val="0"/>
        <w:adjustRightInd w:val="0"/>
        <w:ind w:left="640" w:hanging="640"/>
        <w:jc w:val="both"/>
        <w:rPr>
          <w:noProof/>
        </w:rPr>
      </w:pPr>
      <w:r w:rsidRPr="005D3506">
        <w:rPr>
          <w:noProof/>
        </w:rPr>
        <w:t>[2]</w:t>
      </w:r>
      <w:r w:rsidRPr="005D3506">
        <w:rPr>
          <w:noProof/>
        </w:rPr>
        <w:tab/>
        <w:t xml:space="preserve">P. Parameswari, N. Rajathi, and K. J. Harshanaa, “Machine Learning Approaches for Crop Recommendation,” </w:t>
      </w:r>
      <w:r w:rsidRPr="005D3506">
        <w:rPr>
          <w:i/>
          <w:iCs/>
          <w:noProof/>
        </w:rPr>
        <w:t>2021 Int. Conf. Adv. Electr. Electron. Commun. Comput. Autom. ICAECA 2021</w:t>
      </w:r>
      <w:r w:rsidRPr="005D3506">
        <w:rPr>
          <w:noProof/>
        </w:rPr>
        <w:t>, pp. 1–5, 2021, doi: 10.1109/ICAECA52838.2021.9675480.</w:t>
      </w:r>
    </w:p>
    <w:p w14:paraId="575C80CF" w14:textId="77777777" w:rsidR="001B0697" w:rsidRPr="005D3506" w:rsidRDefault="001B0697" w:rsidP="001B0697">
      <w:pPr>
        <w:widowControl w:val="0"/>
        <w:autoSpaceDE w:val="0"/>
        <w:autoSpaceDN w:val="0"/>
        <w:adjustRightInd w:val="0"/>
        <w:ind w:left="640" w:hanging="640"/>
        <w:jc w:val="both"/>
        <w:rPr>
          <w:noProof/>
        </w:rPr>
      </w:pPr>
    </w:p>
    <w:p w14:paraId="2E2D86DF" w14:textId="77777777" w:rsidR="001B0697" w:rsidRPr="005D3506" w:rsidRDefault="001B0697" w:rsidP="001B0697">
      <w:pPr>
        <w:widowControl w:val="0"/>
        <w:autoSpaceDE w:val="0"/>
        <w:autoSpaceDN w:val="0"/>
        <w:adjustRightInd w:val="0"/>
        <w:ind w:left="640" w:hanging="640"/>
        <w:jc w:val="both"/>
        <w:rPr>
          <w:noProof/>
        </w:rPr>
      </w:pPr>
      <w:r w:rsidRPr="005D3506">
        <w:rPr>
          <w:noProof/>
        </w:rPr>
        <w:t>[3]</w:t>
      </w:r>
      <w:r w:rsidRPr="005D3506">
        <w:rPr>
          <w:noProof/>
        </w:rPr>
        <w:tab/>
        <w:t xml:space="preserve">B. Dey, J. Ferdous, and R. Ahmed, “Machine learning based recommendation of agricultural and horticultural crop farming in India under the regime of NPK, soil pH and three climatic variables,” </w:t>
      </w:r>
      <w:r w:rsidRPr="005D3506">
        <w:rPr>
          <w:i/>
          <w:iCs/>
          <w:noProof/>
        </w:rPr>
        <w:t>Heliyon</w:t>
      </w:r>
      <w:r w:rsidRPr="005D3506">
        <w:rPr>
          <w:noProof/>
        </w:rPr>
        <w:t>, vol. 10, no. 3, p. e25112, 2024, doi: 10.1016/j.heliyon.2024.e25112.</w:t>
      </w:r>
    </w:p>
    <w:p w14:paraId="61387D48" w14:textId="77777777" w:rsidR="001B0697" w:rsidRPr="005D3506" w:rsidRDefault="001B0697" w:rsidP="001B0697">
      <w:pPr>
        <w:widowControl w:val="0"/>
        <w:autoSpaceDE w:val="0"/>
        <w:autoSpaceDN w:val="0"/>
        <w:adjustRightInd w:val="0"/>
        <w:ind w:left="640" w:hanging="640"/>
        <w:jc w:val="both"/>
        <w:rPr>
          <w:noProof/>
        </w:rPr>
      </w:pPr>
    </w:p>
    <w:p w14:paraId="239BD2EF" w14:textId="77777777" w:rsidR="001B0697" w:rsidRPr="005D3506" w:rsidRDefault="001B0697" w:rsidP="001B0697">
      <w:pPr>
        <w:widowControl w:val="0"/>
        <w:autoSpaceDE w:val="0"/>
        <w:autoSpaceDN w:val="0"/>
        <w:adjustRightInd w:val="0"/>
        <w:ind w:left="640" w:hanging="640"/>
        <w:jc w:val="both"/>
        <w:rPr>
          <w:noProof/>
        </w:rPr>
      </w:pPr>
      <w:r w:rsidRPr="005D3506">
        <w:rPr>
          <w:noProof/>
        </w:rPr>
        <w:t>[4]</w:t>
      </w:r>
      <w:r w:rsidRPr="005D3506">
        <w:rPr>
          <w:noProof/>
        </w:rPr>
        <w:tab/>
        <w:t xml:space="preserve">J. Madhuri and M. Indiramma, “Artificial Neural Networks Based Integrated Crop Recommendation System Using Soil and Climatic Parameters,” </w:t>
      </w:r>
      <w:r w:rsidRPr="005D3506">
        <w:rPr>
          <w:i/>
          <w:iCs/>
          <w:noProof/>
        </w:rPr>
        <w:t>Indian J. Sci. Technol.</w:t>
      </w:r>
      <w:r w:rsidRPr="005D3506">
        <w:rPr>
          <w:noProof/>
        </w:rPr>
        <w:t>, vol. 14, no. 19, pp. 1587–1597, 2021, doi: 10.17485/ijst/v14i19.64.</w:t>
      </w:r>
    </w:p>
    <w:p w14:paraId="13A66489" w14:textId="77777777" w:rsidR="001B0697" w:rsidRPr="005D3506" w:rsidRDefault="001B0697" w:rsidP="001B0697">
      <w:pPr>
        <w:widowControl w:val="0"/>
        <w:autoSpaceDE w:val="0"/>
        <w:autoSpaceDN w:val="0"/>
        <w:adjustRightInd w:val="0"/>
        <w:ind w:left="640" w:hanging="640"/>
        <w:jc w:val="both"/>
        <w:rPr>
          <w:noProof/>
        </w:rPr>
      </w:pPr>
    </w:p>
    <w:p w14:paraId="2BF7DDF6" w14:textId="77777777" w:rsidR="001B0697" w:rsidRPr="005D3506" w:rsidRDefault="001B0697" w:rsidP="001B0697">
      <w:pPr>
        <w:widowControl w:val="0"/>
        <w:autoSpaceDE w:val="0"/>
        <w:autoSpaceDN w:val="0"/>
        <w:adjustRightInd w:val="0"/>
        <w:ind w:left="640" w:hanging="640"/>
        <w:jc w:val="both"/>
        <w:rPr>
          <w:noProof/>
        </w:rPr>
      </w:pPr>
      <w:r w:rsidRPr="005D3506">
        <w:rPr>
          <w:noProof/>
        </w:rPr>
        <w:t>[5]</w:t>
      </w:r>
      <w:r w:rsidRPr="005D3506">
        <w:rPr>
          <w:noProof/>
        </w:rPr>
        <w:tab/>
        <w:t xml:space="preserve">R. K. Ray, S. K. Das, and S. Chakravarty, “Smart Crop Recommender System-A Machine Learning Approach,” </w:t>
      </w:r>
      <w:r w:rsidRPr="005D3506">
        <w:rPr>
          <w:i/>
          <w:iCs/>
          <w:noProof/>
        </w:rPr>
        <w:t>Proc. Conflu. 2022 - 12th Int. Conf. Cloud Comput. Data Sci. Eng.</w:t>
      </w:r>
      <w:r w:rsidRPr="005D3506">
        <w:rPr>
          <w:noProof/>
        </w:rPr>
        <w:t>, pp. 494–499, 2022, doi: 10.1109/Confluence52989.2022.9734173.</w:t>
      </w:r>
    </w:p>
    <w:p w14:paraId="4A0C56E6" w14:textId="77777777" w:rsidR="001B0697" w:rsidRPr="005D3506" w:rsidRDefault="001B0697" w:rsidP="001B0697">
      <w:pPr>
        <w:widowControl w:val="0"/>
        <w:autoSpaceDE w:val="0"/>
        <w:autoSpaceDN w:val="0"/>
        <w:adjustRightInd w:val="0"/>
        <w:ind w:left="640" w:hanging="640"/>
        <w:jc w:val="both"/>
        <w:rPr>
          <w:noProof/>
        </w:rPr>
      </w:pPr>
    </w:p>
    <w:p w14:paraId="5F0AF69D" w14:textId="77777777" w:rsidR="001B0697" w:rsidRPr="005D3506" w:rsidRDefault="001B0697" w:rsidP="001B0697">
      <w:pPr>
        <w:widowControl w:val="0"/>
        <w:autoSpaceDE w:val="0"/>
        <w:autoSpaceDN w:val="0"/>
        <w:adjustRightInd w:val="0"/>
        <w:ind w:left="640" w:hanging="640"/>
        <w:jc w:val="both"/>
        <w:rPr>
          <w:noProof/>
        </w:rPr>
      </w:pPr>
      <w:r w:rsidRPr="005D3506">
        <w:rPr>
          <w:noProof/>
        </w:rPr>
        <w:t>[6]</w:t>
      </w:r>
      <w:r w:rsidRPr="005D3506">
        <w:rPr>
          <w:noProof/>
        </w:rPr>
        <w:tab/>
        <w:t xml:space="preserve">D. Garg and M. Alam, “An effective crop recommendation method using machine learning techniques,” </w:t>
      </w:r>
      <w:r w:rsidRPr="005D3506">
        <w:rPr>
          <w:i/>
          <w:iCs/>
          <w:noProof/>
        </w:rPr>
        <w:t>Int. J. Adv. Technol. Eng. Explor.</w:t>
      </w:r>
      <w:r w:rsidRPr="005D3506">
        <w:rPr>
          <w:noProof/>
        </w:rPr>
        <w:t>, vol. 10, no. 102, pp. 498–514, 2023, doi: 10.19101/IJATEE.2022.10100456.</w:t>
      </w:r>
    </w:p>
    <w:p w14:paraId="6C855015" w14:textId="77777777" w:rsidR="001B0697" w:rsidRPr="005D3506" w:rsidRDefault="001B0697" w:rsidP="001B0697">
      <w:pPr>
        <w:widowControl w:val="0"/>
        <w:autoSpaceDE w:val="0"/>
        <w:autoSpaceDN w:val="0"/>
        <w:adjustRightInd w:val="0"/>
        <w:ind w:left="640" w:hanging="640"/>
        <w:jc w:val="both"/>
        <w:rPr>
          <w:noProof/>
        </w:rPr>
      </w:pPr>
    </w:p>
    <w:p w14:paraId="42A3D37B" w14:textId="77777777" w:rsidR="001B0697" w:rsidRPr="005D3506" w:rsidRDefault="001B0697" w:rsidP="001B0697">
      <w:pPr>
        <w:widowControl w:val="0"/>
        <w:autoSpaceDE w:val="0"/>
        <w:autoSpaceDN w:val="0"/>
        <w:adjustRightInd w:val="0"/>
        <w:ind w:left="640" w:hanging="640"/>
        <w:jc w:val="both"/>
        <w:rPr>
          <w:noProof/>
        </w:rPr>
      </w:pPr>
      <w:r w:rsidRPr="005D3506">
        <w:rPr>
          <w:noProof/>
        </w:rPr>
        <w:t>[7]</w:t>
      </w:r>
      <w:r w:rsidRPr="005D3506">
        <w:rPr>
          <w:noProof/>
        </w:rPr>
        <w:tab/>
        <w:t xml:space="preserve">A. Priyadharshini, S. Chakraborty, A. Kumar, and O. R. Pooniwala, “Intelligent Crop Recommendation System using Machine Learning,” </w:t>
      </w:r>
      <w:r w:rsidRPr="005D3506">
        <w:rPr>
          <w:i/>
          <w:iCs/>
          <w:noProof/>
        </w:rPr>
        <w:t>Proc. - 5th Int. Conf. Comput. Methodol. Commun. ICCMC 2021</w:t>
      </w:r>
      <w:r w:rsidRPr="005D3506">
        <w:rPr>
          <w:noProof/>
        </w:rPr>
        <w:t>, no. Iccmc, pp. 843–848, 2021, doi: 10.1109/ICCMC51019.2021.9418375.</w:t>
      </w:r>
    </w:p>
    <w:p w14:paraId="24445526" w14:textId="77777777" w:rsidR="001B0697" w:rsidRPr="005D3506" w:rsidRDefault="001B0697" w:rsidP="001B0697">
      <w:pPr>
        <w:widowControl w:val="0"/>
        <w:autoSpaceDE w:val="0"/>
        <w:autoSpaceDN w:val="0"/>
        <w:adjustRightInd w:val="0"/>
        <w:ind w:left="640" w:hanging="640"/>
        <w:jc w:val="both"/>
        <w:rPr>
          <w:noProof/>
        </w:rPr>
      </w:pPr>
    </w:p>
    <w:p w14:paraId="21F4E57C" w14:textId="77777777" w:rsidR="001B0697" w:rsidRPr="005D3506" w:rsidRDefault="001B0697" w:rsidP="001B0697">
      <w:pPr>
        <w:widowControl w:val="0"/>
        <w:autoSpaceDE w:val="0"/>
        <w:autoSpaceDN w:val="0"/>
        <w:adjustRightInd w:val="0"/>
        <w:ind w:left="640" w:hanging="640"/>
        <w:jc w:val="both"/>
        <w:rPr>
          <w:noProof/>
        </w:rPr>
      </w:pPr>
      <w:r w:rsidRPr="005D3506">
        <w:rPr>
          <w:noProof/>
        </w:rPr>
        <w:t>[8]</w:t>
      </w:r>
      <w:r w:rsidRPr="005D3506">
        <w:rPr>
          <w:noProof/>
        </w:rPr>
        <w:tab/>
        <w:t xml:space="preserve">M. Choudhary, R. Sartandel, A. Arun, and L. ladge, “Crop Recommendation System and Plant Disease Classification using Machine Learning for Precision Agriculture,” </w:t>
      </w:r>
      <w:r w:rsidRPr="005D3506">
        <w:rPr>
          <w:i/>
          <w:iCs/>
          <w:noProof/>
        </w:rPr>
        <w:t>Artif. Intell. Commun. Technol.</w:t>
      </w:r>
      <w:r w:rsidRPr="005D3506">
        <w:rPr>
          <w:noProof/>
        </w:rPr>
        <w:t>, pp. 39–49, 2022, doi: 10.52458/978-81-955020-5-9-4.</w:t>
      </w:r>
    </w:p>
    <w:p w14:paraId="04D85690" w14:textId="77777777" w:rsidR="001B0697" w:rsidRPr="005D3506" w:rsidRDefault="001B0697" w:rsidP="001B0697">
      <w:pPr>
        <w:widowControl w:val="0"/>
        <w:autoSpaceDE w:val="0"/>
        <w:autoSpaceDN w:val="0"/>
        <w:adjustRightInd w:val="0"/>
        <w:ind w:left="640" w:hanging="640"/>
        <w:jc w:val="both"/>
        <w:rPr>
          <w:noProof/>
        </w:rPr>
      </w:pPr>
    </w:p>
    <w:p w14:paraId="4B148AAE" w14:textId="77777777" w:rsidR="001B0697" w:rsidRPr="005D3506" w:rsidRDefault="001B0697" w:rsidP="001B0697">
      <w:pPr>
        <w:widowControl w:val="0"/>
        <w:autoSpaceDE w:val="0"/>
        <w:autoSpaceDN w:val="0"/>
        <w:adjustRightInd w:val="0"/>
        <w:ind w:left="640" w:hanging="640"/>
        <w:jc w:val="both"/>
        <w:rPr>
          <w:noProof/>
        </w:rPr>
      </w:pPr>
      <w:r w:rsidRPr="005D3506">
        <w:rPr>
          <w:noProof/>
        </w:rPr>
        <w:t>[9]</w:t>
      </w:r>
      <w:r w:rsidRPr="005D3506">
        <w:rPr>
          <w:noProof/>
        </w:rPr>
        <w:tab/>
        <w:t xml:space="preserve">G. Gayatri, K. N. V. S. Praharsha, K. Hemanth, and M. Owk, “Crop Recommendation System Using Machine Learning,” </w:t>
      </w:r>
      <w:r w:rsidRPr="005D3506">
        <w:rPr>
          <w:i/>
          <w:iCs/>
          <w:noProof/>
        </w:rPr>
        <w:t>Springer Proc. Math. Stat.</w:t>
      </w:r>
      <w:r w:rsidRPr="005D3506">
        <w:rPr>
          <w:noProof/>
        </w:rPr>
        <w:t>, vol. 421, pp. 735–742, 2024, doi: 10.1007/978-3-031-51167-7_70.</w:t>
      </w:r>
    </w:p>
    <w:p w14:paraId="3C6B6917" w14:textId="77777777" w:rsidR="001B0697" w:rsidRPr="005D3506" w:rsidRDefault="001B0697" w:rsidP="001B0697">
      <w:pPr>
        <w:widowControl w:val="0"/>
        <w:autoSpaceDE w:val="0"/>
        <w:autoSpaceDN w:val="0"/>
        <w:adjustRightInd w:val="0"/>
        <w:ind w:left="640" w:hanging="640"/>
        <w:jc w:val="both"/>
        <w:rPr>
          <w:noProof/>
        </w:rPr>
      </w:pPr>
    </w:p>
    <w:p w14:paraId="6E191DBC" w14:textId="77777777" w:rsidR="001B0697" w:rsidRPr="005D3506" w:rsidRDefault="001B0697" w:rsidP="001B0697">
      <w:pPr>
        <w:widowControl w:val="0"/>
        <w:autoSpaceDE w:val="0"/>
        <w:autoSpaceDN w:val="0"/>
        <w:adjustRightInd w:val="0"/>
        <w:ind w:left="640" w:hanging="640"/>
        <w:jc w:val="both"/>
        <w:rPr>
          <w:noProof/>
        </w:rPr>
      </w:pPr>
      <w:r w:rsidRPr="005D3506">
        <w:rPr>
          <w:noProof/>
        </w:rPr>
        <w:t>[10]</w:t>
      </w:r>
      <w:r w:rsidRPr="005D3506">
        <w:rPr>
          <w:noProof/>
        </w:rPr>
        <w:tab/>
        <w:t xml:space="preserve">S. Hossain, N. N. I. Prova, M. R. Sadik, and A. Al Maruf, “Enhancing Crop Management: Ensemble Machine Learning for Real-Time Crop Recommendation System from Sensor Data,” </w:t>
      </w:r>
      <w:r w:rsidRPr="005D3506">
        <w:rPr>
          <w:i/>
          <w:iCs/>
          <w:noProof/>
        </w:rPr>
        <w:t>Int. Conf. Smart Syst. Appl. Electr. Sci. ICSSES 2024</w:t>
      </w:r>
      <w:r w:rsidRPr="005D3506">
        <w:rPr>
          <w:noProof/>
        </w:rPr>
        <w:t>, pp. 1–6, 2024, doi: 10.1109/ICSSES62373.2024.10561406.</w:t>
      </w:r>
    </w:p>
    <w:p w14:paraId="6E47E6AA" w14:textId="77777777" w:rsidR="001B0697" w:rsidRPr="005D3506" w:rsidRDefault="001B0697" w:rsidP="001B0697">
      <w:pPr>
        <w:widowControl w:val="0"/>
        <w:autoSpaceDE w:val="0"/>
        <w:autoSpaceDN w:val="0"/>
        <w:adjustRightInd w:val="0"/>
        <w:ind w:left="640" w:hanging="640"/>
        <w:jc w:val="both"/>
        <w:rPr>
          <w:noProof/>
        </w:rPr>
      </w:pPr>
    </w:p>
    <w:p w14:paraId="54969E0C" w14:textId="77777777" w:rsidR="001B0697" w:rsidRPr="005D3506" w:rsidRDefault="001B0697" w:rsidP="001B0697">
      <w:pPr>
        <w:widowControl w:val="0"/>
        <w:autoSpaceDE w:val="0"/>
        <w:autoSpaceDN w:val="0"/>
        <w:adjustRightInd w:val="0"/>
        <w:ind w:left="640" w:hanging="640"/>
        <w:jc w:val="both"/>
        <w:rPr>
          <w:noProof/>
        </w:rPr>
      </w:pPr>
      <w:r w:rsidRPr="005D3506">
        <w:rPr>
          <w:noProof/>
        </w:rPr>
        <w:t>[11]</w:t>
      </w:r>
      <w:r w:rsidRPr="005D3506">
        <w:rPr>
          <w:noProof/>
        </w:rPr>
        <w:tab/>
        <w:t xml:space="preserve">S. M. Pande, P. K. Ramesh, A. Anmol, B. R. Aishwarya, K. Rohilla, and K. Shaurya, “Crop Recommender System Using Machine Learning Approach,” </w:t>
      </w:r>
      <w:r w:rsidRPr="005D3506">
        <w:rPr>
          <w:i/>
          <w:iCs/>
          <w:noProof/>
        </w:rPr>
        <w:t>Proc. - 5th Int. Conf. Comput. Methodol. Commun. ICCMC 2021</w:t>
      </w:r>
      <w:r w:rsidRPr="005D3506">
        <w:rPr>
          <w:noProof/>
        </w:rPr>
        <w:t>, no. Iccmc, pp. 1066–1071, 2021, doi: 10.1109/ICCMC51019.2021.9418351.</w:t>
      </w:r>
    </w:p>
    <w:p w14:paraId="6E8971FB" w14:textId="77777777" w:rsidR="001B0697" w:rsidRPr="005D3506" w:rsidRDefault="001B0697" w:rsidP="001B0697">
      <w:pPr>
        <w:widowControl w:val="0"/>
        <w:autoSpaceDE w:val="0"/>
        <w:autoSpaceDN w:val="0"/>
        <w:adjustRightInd w:val="0"/>
        <w:ind w:left="640" w:hanging="640"/>
        <w:jc w:val="both"/>
        <w:rPr>
          <w:noProof/>
        </w:rPr>
      </w:pPr>
    </w:p>
    <w:p w14:paraId="0EB3A5DB" w14:textId="77777777" w:rsidR="001B0697" w:rsidRPr="005D3506" w:rsidRDefault="001B0697" w:rsidP="001B0697">
      <w:pPr>
        <w:widowControl w:val="0"/>
        <w:autoSpaceDE w:val="0"/>
        <w:autoSpaceDN w:val="0"/>
        <w:adjustRightInd w:val="0"/>
        <w:ind w:left="640" w:hanging="640"/>
        <w:jc w:val="both"/>
        <w:rPr>
          <w:noProof/>
        </w:rPr>
      </w:pPr>
    </w:p>
    <w:p w14:paraId="313A09CD" w14:textId="77777777" w:rsidR="001B0697" w:rsidRPr="005D3506" w:rsidRDefault="001B0697" w:rsidP="001B0697">
      <w:pPr>
        <w:widowControl w:val="0"/>
        <w:autoSpaceDE w:val="0"/>
        <w:autoSpaceDN w:val="0"/>
        <w:adjustRightInd w:val="0"/>
        <w:ind w:left="640" w:hanging="640"/>
        <w:jc w:val="both"/>
        <w:rPr>
          <w:noProof/>
        </w:rPr>
      </w:pPr>
      <w:r w:rsidRPr="005D3506">
        <w:rPr>
          <w:noProof/>
        </w:rPr>
        <w:lastRenderedPageBreak/>
        <w:t>[12]</w:t>
      </w:r>
      <w:r w:rsidRPr="005D3506">
        <w:rPr>
          <w:noProof/>
        </w:rPr>
        <w:tab/>
        <w:t xml:space="preserve">D. Modi, A. V. Sutagundar, V. Yalavigi, and A. Aravatagimath, “Crop Recommendation Using Machine Learning Algorithm,” </w:t>
      </w:r>
      <w:r w:rsidRPr="005D3506">
        <w:rPr>
          <w:i/>
          <w:iCs/>
          <w:noProof/>
        </w:rPr>
        <w:t>2021 5th Int. Conf. Inf. Syst. Comput. Networks, ISCON 2021</w:t>
      </w:r>
      <w:r w:rsidRPr="005D3506">
        <w:rPr>
          <w:noProof/>
        </w:rPr>
        <w:t>, pp. 1–5, 2021, doi: 10.1109/ISCON52037.2021.9702392.</w:t>
      </w:r>
    </w:p>
    <w:p w14:paraId="0141BF52" w14:textId="77777777" w:rsidR="001B0697" w:rsidRPr="005D3506" w:rsidRDefault="001B0697" w:rsidP="001B0697">
      <w:pPr>
        <w:widowControl w:val="0"/>
        <w:autoSpaceDE w:val="0"/>
        <w:autoSpaceDN w:val="0"/>
        <w:adjustRightInd w:val="0"/>
        <w:ind w:left="640" w:hanging="640"/>
        <w:jc w:val="both"/>
        <w:rPr>
          <w:noProof/>
        </w:rPr>
      </w:pPr>
    </w:p>
    <w:p w14:paraId="1A96D657" w14:textId="77777777" w:rsidR="001B0697" w:rsidRPr="005D3506" w:rsidRDefault="001B0697" w:rsidP="001B0697">
      <w:pPr>
        <w:widowControl w:val="0"/>
        <w:autoSpaceDE w:val="0"/>
        <w:autoSpaceDN w:val="0"/>
        <w:adjustRightInd w:val="0"/>
        <w:ind w:left="640" w:hanging="640"/>
        <w:jc w:val="both"/>
        <w:rPr>
          <w:noProof/>
        </w:rPr>
      </w:pPr>
      <w:r w:rsidRPr="005D3506">
        <w:rPr>
          <w:noProof/>
        </w:rPr>
        <w:t>[13]</w:t>
      </w:r>
      <w:r w:rsidRPr="005D3506">
        <w:rPr>
          <w:noProof/>
        </w:rPr>
        <w:tab/>
        <w:t xml:space="preserve">G. Chauhan and A. Chaudhary, “Crop Recommendation System using Machine Learning Algorithms,” </w:t>
      </w:r>
      <w:r w:rsidRPr="005D3506">
        <w:rPr>
          <w:i/>
          <w:iCs/>
          <w:noProof/>
        </w:rPr>
        <w:t>Proc. 2021 10th Int. Conf. Syst. Model. Adv. Res. Trends, SMART 2021</w:t>
      </w:r>
      <w:r w:rsidRPr="005D3506">
        <w:rPr>
          <w:noProof/>
        </w:rPr>
        <w:t>, pp. 109–112, 2021, doi: 10.1109/SMART52563.2021.9676210.</w:t>
      </w:r>
    </w:p>
    <w:p w14:paraId="2DE55EB3" w14:textId="77777777" w:rsidR="001B0697" w:rsidRPr="005D3506" w:rsidRDefault="001B0697" w:rsidP="001B0697">
      <w:pPr>
        <w:widowControl w:val="0"/>
        <w:autoSpaceDE w:val="0"/>
        <w:autoSpaceDN w:val="0"/>
        <w:adjustRightInd w:val="0"/>
        <w:ind w:left="640" w:hanging="640"/>
        <w:jc w:val="both"/>
        <w:rPr>
          <w:noProof/>
        </w:rPr>
      </w:pPr>
    </w:p>
    <w:p w14:paraId="27A98B6B" w14:textId="77777777" w:rsidR="001B0697" w:rsidRPr="005D3506" w:rsidRDefault="001B0697" w:rsidP="001B0697">
      <w:pPr>
        <w:widowControl w:val="0"/>
        <w:autoSpaceDE w:val="0"/>
        <w:autoSpaceDN w:val="0"/>
        <w:adjustRightInd w:val="0"/>
        <w:ind w:left="640" w:hanging="640"/>
        <w:jc w:val="both"/>
        <w:rPr>
          <w:noProof/>
        </w:rPr>
      </w:pPr>
      <w:r w:rsidRPr="005D3506">
        <w:rPr>
          <w:noProof/>
        </w:rPr>
        <w:t>[14]</w:t>
      </w:r>
      <w:r w:rsidRPr="005D3506">
        <w:rPr>
          <w:noProof/>
        </w:rPr>
        <w:tab/>
        <w:t xml:space="preserve">M. Y. Raghavendra and H. S. Annapurna, “A Systematic Literature Review: Crop Recommendation Using Machine Learning Algorithms,” </w:t>
      </w:r>
      <w:r w:rsidRPr="005D3506">
        <w:rPr>
          <w:i/>
          <w:iCs/>
          <w:noProof/>
        </w:rPr>
        <w:t>2024 Int. Conf. Knowl. Eng. Commun. Syst. ICKECS 2024</w:t>
      </w:r>
      <w:r w:rsidRPr="005D3506">
        <w:rPr>
          <w:noProof/>
        </w:rPr>
        <w:t>, vol. 1, pp. 1–6, 2024, doi: 10.1109/ICKECS61492.2024.10617047.</w:t>
      </w:r>
    </w:p>
    <w:p w14:paraId="5C886CBC" w14:textId="77777777" w:rsidR="001B0697" w:rsidRPr="005D3506" w:rsidRDefault="001B0697" w:rsidP="001B0697">
      <w:pPr>
        <w:widowControl w:val="0"/>
        <w:autoSpaceDE w:val="0"/>
        <w:autoSpaceDN w:val="0"/>
        <w:adjustRightInd w:val="0"/>
        <w:ind w:left="640" w:hanging="640"/>
        <w:jc w:val="both"/>
        <w:rPr>
          <w:noProof/>
        </w:rPr>
      </w:pPr>
    </w:p>
    <w:p w14:paraId="2E564A1C" w14:textId="77777777" w:rsidR="001B0697" w:rsidRPr="005D3506" w:rsidRDefault="001B0697" w:rsidP="001B0697">
      <w:pPr>
        <w:widowControl w:val="0"/>
        <w:autoSpaceDE w:val="0"/>
        <w:autoSpaceDN w:val="0"/>
        <w:adjustRightInd w:val="0"/>
        <w:ind w:left="640" w:hanging="640"/>
        <w:jc w:val="both"/>
        <w:rPr>
          <w:noProof/>
        </w:rPr>
      </w:pPr>
      <w:r w:rsidRPr="005D3506">
        <w:rPr>
          <w:noProof/>
        </w:rPr>
        <w:t>[15]</w:t>
      </w:r>
      <w:r w:rsidRPr="005D3506">
        <w:rPr>
          <w:noProof/>
        </w:rPr>
        <w:tab/>
        <w:t xml:space="preserve">D. Dahiphale, P. Shinde, K. Patil, and ..., “Smart farming: Crop recommendation using machine learning with challenges and future ideas,” </w:t>
      </w:r>
      <w:r w:rsidRPr="005D3506">
        <w:rPr>
          <w:i/>
          <w:iCs/>
          <w:noProof/>
        </w:rPr>
        <w:t>UMBC Student Collect.</w:t>
      </w:r>
      <w:r w:rsidRPr="005D3506">
        <w:rPr>
          <w:noProof/>
        </w:rPr>
        <w:t>, pp. 0–11, 2023, [Online]. Available: https://mdsoar.org/handle/11603/28455%0Ahttps://mdsoar.org/bitstream/handle/11603/28455/crop_recommendation_using_machine_leanring_preprint.pdf?sequence=1&amp;isAllowed=y</w:t>
      </w:r>
    </w:p>
    <w:p w14:paraId="0470B679" w14:textId="77777777" w:rsidR="001B0697" w:rsidRPr="005D3506" w:rsidRDefault="001B0697" w:rsidP="001B0697">
      <w:pPr>
        <w:widowControl w:val="0"/>
        <w:autoSpaceDE w:val="0"/>
        <w:autoSpaceDN w:val="0"/>
        <w:adjustRightInd w:val="0"/>
        <w:ind w:left="640" w:hanging="640"/>
        <w:jc w:val="both"/>
        <w:rPr>
          <w:noProof/>
        </w:rPr>
      </w:pPr>
    </w:p>
    <w:p w14:paraId="3F65DD87" w14:textId="77777777" w:rsidR="001B0697" w:rsidRPr="005D3506" w:rsidRDefault="001B0697" w:rsidP="001B0697">
      <w:pPr>
        <w:widowControl w:val="0"/>
        <w:autoSpaceDE w:val="0"/>
        <w:autoSpaceDN w:val="0"/>
        <w:adjustRightInd w:val="0"/>
        <w:ind w:left="640" w:hanging="640"/>
        <w:jc w:val="both"/>
        <w:rPr>
          <w:noProof/>
        </w:rPr>
      </w:pPr>
      <w:r w:rsidRPr="005D3506">
        <w:rPr>
          <w:noProof/>
        </w:rPr>
        <w:t>[16]</w:t>
      </w:r>
      <w:r w:rsidRPr="005D3506">
        <w:rPr>
          <w:noProof/>
        </w:rPr>
        <w:tab/>
        <w:t xml:space="preserve">S. Desai, M. Joshi, and P. Mane, “Intelligent Crop Recommendation System Using Machine Learning Algorithms,” </w:t>
      </w:r>
      <w:r w:rsidRPr="005D3506">
        <w:rPr>
          <w:i/>
          <w:iCs/>
          <w:noProof/>
        </w:rPr>
        <w:t>Commun. Comput. Inf. Sci.</w:t>
      </w:r>
      <w:r w:rsidRPr="005D3506">
        <w:rPr>
          <w:noProof/>
        </w:rPr>
        <w:t>, vol. 1781 CCIS, pp. 277–289, 2023, doi: 10.1007/978-3-031-35641-4_23.</w:t>
      </w:r>
    </w:p>
    <w:p w14:paraId="085B1D83" w14:textId="77777777" w:rsidR="001B0697" w:rsidRPr="005D3506" w:rsidRDefault="001B0697" w:rsidP="001B0697">
      <w:pPr>
        <w:widowControl w:val="0"/>
        <w:autoSpaceDE w:val="0"/>
        <w:autoSpaceDN w:val="0"/>
        <w:adjustRightInd w:val="0"/>
        <w:ind w:left="640" w:hanging="640"/>
        <w:jc w:val="both"/>
        <w:rPr>
          <w:noProof/>
        </w:rPr>
      </w:pPr>
    </w:p>
    <w:p w14:paraId="41F05737" w14:textId="77777777" w:rsidR="001B0697" w:rsidRPr="005D3506" w:rsidRDefault="001B0697" w:rsidP="001B0697">
      <w:pPr>
        <w:widowControl w:val="0"/>
        <w:autoSpaceDE w:val="0"/>
        <w:autoSpaceDN w:val="0"/>
        <w:adjustRightInd w:val="0"/>
        <w:ind w:left="640" w:hanging="640"/>
        <w:jc w:val="both"/>
        <w:rPr>
          <w:noProof/>
        </w:rPr>
      </w:pPr>
      <w:r w:rsidRPr="005D3506">
        <w:rPr>
          <w:noProof/>
        </w:rPr>
        <w:t>[17]</w:t>
      </w:r>
      <w:r w:rsidRPr="005D3506">
        <w:rPr>
          <w:noProof/>
        </w:rPr>
        <w:tab/>
        <w:t xml:space="preserve">S. A. Z. Rahman, K. C. Mitra, and S. M. M. Islam, “Soil Classification Using Machine Learning Methods and Crop Suggestion Based on Soil Series,” </w:t>
      </w:r>
      <w:r w:rsidRPr="005D3506">
        <w:rPr>
          <w:i/>
          <w:iCs/>
          <w:noProof/>
        </w:rPr>
        <w:t>2018 21st Int. Conf. Comput. Inf. Technol. ICCIT 2018</w:t>
      </w:r>
      <w:r w:rsidRPr="005D3506">
        <w:rPr>
          <w:noProof/>
        </w:rPr>
        <w:t>, pp. 1–4, 2018, doi: 10.1109/ICCITECHN.2018.8631943.</w:t>
      </w:r>
    </w:p>
    <w:p w14:paraId="3C3EE2BE" w14:textId="77777777" w:rsidR="001B0697" w:rsidRPr="005D3506" w:rsidRDefault="001B0697" w:rsidP="001B0697">
      <w:pPr>
        <w:widowControl w:val="0"/>
        <w:autoSpaceDE w:val="0"/>
        <w:autoSpaceDN w:val="0"/>
        <w:adjustRightInd w:val="0"/>
        <w:ind w:left="640" w:hanging="640"/>
        <w:jc w:val="both"/>
        <w:rPr>
          <w:noProof/>
        </w:rPr>
      </w:pPr>
    </w:p>
    <w:p w14:paraId="3C4EA449" w14:textId="77777777" w:rsidR="001B0697" w:rsidRPr="005D3506" w:rsidRDefault="001B0697" w:rsidP="001B0697">
      <w:pPr>
        <w:widowControl w:val="0"/>
        <w:autoSpaceDE w:val="0"/>
        <w:autoSpaceDN w:val="0"/>
        <w:adjustRightInd w:val="0"/>
        <w:ind w:left="640" w:hanging="640"/>
        <w:jc w:val="both"/>
        <w:rPr>
          <w:noProof/>
        </w:rPr>
      </w:pPr>
      <w:r w:rsidRPr="005D3506">
        <w:rPr>
          <w:noProof/>
        </w:rPr>
        <w:t>[18]</w:t>
      </w:r>
      <w:r w:rsidRPr="005D3506">
        <w:rPr>
          <w:noProof/>
        </w:rPr>
        <w:tab/>
        <w:t xml:space="preserve">S. P. Raja, B. Sawicka, Z. Stamenkovic, and G. Mariammal, “Crop Prediction Based on Characteristics of the Agricultural Environment Using Various Feature Selection Techniques and Classifiers,” </w:t>
      </w:r>
      <w:r w:rsidRPr="005D3506">
        <w:rPr>
          <w:i/>
          <w:iCs/>
          <w:noProof/>
        </w:rPr>
        <w:t>IEEE Access</w:t>
      </w:r>
      <w:r w:rsidRPr="005D3506">
        <w:rPr>
          <w:noProof/>
        </w:rPr>
        <w:t>, vol. 10, pp. 23625–23641, 2022, doi: 10.1109/ACCESS.2022.3154350.</w:t>
      </w:r>
    </w:p>
    <w:p w14:paraId="70A50DD6" w14:textId="77777777" w:rsidR="001B0697" w:rsidRPr="005D3506" w:rsidRDefault="001B0697" w:rsidP="001B0697">
      <w:pPr>
        <w:widowControl w:val="0"/>
        <w:autoSpaceDE w:val="0"/>
        <w:autoSpaceDN w:val="0"/>
        <w:adjustRightInd w:val="0"/>
        <w:ind w:left="640" w:hanging="640"/>
        <w:jc w:val="both"/>
        <w:rPr>
          <w:noProof/>
        </w:rPr>
      </w:pPr>
    </w:p>
    <w:p w14:paraId="30014D0D" w14:textId="77777777" w:rsidR="001B0697" w:rsidRPr="005D3506" w:rsidRDefault="001B0697" w:rsidP="001B0697">
      <w:pPr>
        <w:widowControl w:val="0"/>
        <w:autoSpaceDE w:val="0"/>
        <w:autoSpaceDN w:val="0"/>
        <w:adjustRightInd w:val="0"/>
        <w:ind w:left="640" w:hanging="640"/>
        <w:jc w:val="both"/>
        <w:rPr>
          <w:noProof/>
        </w:rPr>
      </w:pPr>
      <w:r w:rsidRPr="005D3506">
        <w:rPr>
          <w:noProof/>
        </w:rPr>
        <w:t>[19]</w:t>
      </w:r>
      <w:r w:rsidRPr="005D3506">
        <w:rPr>
          <w:noProof/>
        </w:rPr>
        <w:tab/>
        <w:t>L. K. Seru and S. A. I. M. Gandham, “Crop Recommendation System Using Machine Department of Computer Science and Engineering School of Computing Sathyabama Institute of Science and Technology Jeppiaar Nagar , Rajiv Gandhi Salai,” no. April, pp. 1–51, 2022.</w:t>
      </w:r>
    </w:p>
    <w:p w14:paraId="2B09EEDE" w14:textId="77777777" w:rsidR="001B0697" w:rsidRPr="005D3506" w:rsidRDefault="001B0697" w:rsidP="001B0697">
      <w:pPr>
        <w:widowControl w:val="0"/>
        <w:autoSpaceDE w:val="0"/>
        <w:autoSpaceDN w:val="0"/>
        <w:adjustRightInd w:val="0"/>
        <w:ind w:left="640" w:hanging="640"/>
        <w:jc w:val="both"/>
        <w:rPr>
          <w:noProof/>
        </w:rPr>
      </w:pPr>
    </w:p>
    <w:p w14:paraId="3CF5BEF8" w14:textId="77777777" w:rsidR="001B0697" w:rsidRPr="005D3506" w:rsidRDefault="001B0697" w:rsidP="001B0697">
      <w:pPr>
        <w:widowControl w:val="0"/>
        <w:autoSpaceDE w:val="0"/>
        <w:autoSpaceDN w:val="0"/>
        <w:adjustRightInd w:val="0"/>
        <w:ind w:left="640" w:hanging="640"/>
        <w:jc w:val="both"/>
        <w:rPr>
          <w:noProof/>
        </w:rPr>
      </w:pPr>
      <w:r w:rsidRPr="005D3506">
        <w:rPr>
          <w:noProof/>
        </w:rPr>
        <w:t>[20]</w:t>
      </w:r>
      <w:r w:rsidRPr="005D3506">
        <w:rPr>
          <w:noProof/>
        </w:rPr>
        <w:tab/>
        <w:t xml:space="preserve">I. Journal, “Crop Recommendation System,” </w:t>
      </w:r>
      <w:r w:rsidRPr="005D3506">
        <w:rPr>
          <w:i/>
          <w:iCs/>
          <w:noProof/>
        </w:rPr>
        <w:t>Interantional J. Sci. Res. Eng. Manag.</w:t>
      </w:r>
      <w:r w:rsidRPr="005D3506">
        <w:rPr>
          <w:noProof/>
        </w:rPr>
        <w:t>, vol. 07, no. 10, pp. 1–11, 2023, doi: 10.55041/ijsrem26385.</w:t>
      </w:r>
    </w:p>
    <w:p w14:paraId="10E39CB5" w14:textId="3AAC025E" w:rsidR="001B0697" w:rsidRPr="005D3506" w:rsidRDefault="001B0697" w:rsidP="001B0697">
      <w:pPr>
        <w:pStyle w:val="NoSpacing"/>
        <w:spacing w:line="360" w:lineRule="auto"/>
        <w:rPr>
          <w:rFonts w:cs="Times New Roman"/>
        </w:rPr>
      </w:pPr>
      <w:r w:rsidRPr="005D3506">
        <w:rPr>
          <w:rFonts w:cs="Times New Roman"/>
        </w:rPr>
        <w:fldChar w:fldCharType="end"/>
      </w:r>
    </w:p>
    <w:p w14:paraId="4C9850A3" w14:textId="53CF683F" w:rsidR="00D7244F" w:rsidRPr="005D3506" w:rsidRDefault="00D7244F">
      <w:pPr>
        <w:pStyle w:val="NoSpacing"/>
        <w:spacing w:line="360" w:lineRule="auto"/>
        <w:rPr>
          <w:rFonts w:cs="Times New Roman"/>
        </w:rPr>
      </w:pPr>
    </w:p>
    <w:sectPr w:rsidR="00D7244F" w:rsidRPr="005D3506">
      <w:headerReference w:type="default" r:id="rId32"/>
      <w:type w:val="continuous"/>
      <w:pgSz w:w="11920" w:h="16860"/>
      <w:pgMar w:top="1340" w:right="1260" w:bottom="1180" w:left="1280"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BD42A7" w14:textId="77777777" w:rsidR="000E0DBD" w:rsidRDefault="000E0DBD">
      <w:r>
        <w:separator/>
      </w:r>
    </w:p>
  </w:endnote>
  <w:endnote w:type="continuationSeparator" w:id="0">
    <w:p w14:paraId="52D76603" w14:textId="77777777" w:rsidR="000E0DBD" w:rsidRDefault="000E0D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altName w:val="Arial"/>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Helvetica Neue">
    <w:altName w:val="Arial"/>
    <w:charset w:val="00"/>
    <w:family w:val="roman"/>
    <w:pitch w:val="default"/>
  </w:font>
  <w:font w:name="SimSun">
    <w:altName w:val="宋体"/>
    <w:panose1 w:val="02010600030101010101"/>
    <w:charset w:val="86"/>
    <w:family w:val="auto"/>
    <w:pitch w:val="variable"/>
    <w:sig w:usb0="00000203" w:usb1="288F0000" w:usb2="00000016" w:usb3="00000000" w:csb0="00040001" w:csb1="00000000"/>
  </w:font>
  <w:font w:name="SimSong Bold">
    <w:altName w:val="Cambria"/>
    <w:charset w:val="00"/>
    <w:family w:val="roman"/>
    <w:pitch w:val="default"/>
  </w:font>
  <w:font w:name="NSimSun">
    <w:panose1 w:val="02010609030101010101"/>
    <w:charset w:val="86"/>
    <w:family w:val="modern"/>
    <w:pitch w:val="fixed"/>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254128"/>
      <w:docPartObj>
        <w:docPartGallery w:val="Page Numbers (Bottom of Page)"/>
        <w:docPartUnique/>
      </w:docPartObj>
    </w:sdtPr>
    <w:sdtEndPr>
      <w:rPr>
        <w:noProof/>
      </w:rPr>
    </w:sdtEndPr>
    <w:sdtContent>
      <w:p w14:paraId="5EC2E102" w14:textId="4B3653AC" w:rsidR="00D455AC" w:rsidRDefault="00D455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879D67" w14:textId="77777777" w:rsidR="00D455AC" w:rsidRDefault="00D455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64BD51" w14:textId="77777777" w:rsidR="000E0DBD" w:rsidRDefault="000E0DBD">
      <w:r>
        <w:separator/>
      </w:r>
    </w:p>
  </w:footnote>
  <w:footnote w:type="continuationSeparator" w:id="0">
    <w:p w14:paraId="2DAAA13F" w14:textId="77777777" w:rsidR="000E0DBD" w:rsidRDefault="000E0D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F88CE5" w14:textId="77777777" w:rsidR="00D7244F" w:rsidRDefault="00D7244F">
    <w:pPr>
      <w:pStyle w:val="HeaderFoo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009BFF" w14:textId="77777777" w:rsidR="00D7244F" w:rsidRDefault="00D7244F">
    <w:pPr>
      <w:pStyle w:val="HeaderFoo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EF8B4B" w14:textId="77777777" w:rsidR="00D7244F" w:rsidRDefault="00D7244F">
    <w:pPr>
      <w:pStyle w:val="HeaderFoo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BD4065" w14:textId="77777777" w:rsidR="00D7244F" w:rsidRDefault="00D7244F">
    <w:pPr>
      <w:pStyle w:val="HeaderFoo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AB2030" w14:textId="77777777" w:rsidR="00D7244F" w:rsidRDefault="00D7244F">
    <w:pPr>
      <w:pStyle w:val="HeaderFoo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C7659" w14:textId="77777777" w:rsidR="00D7244F" w:rsidRDefault="00D7244F">
    <w:pPr>
      <w:pStyle w:val="HeaderFoo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60F6DD" w14:textId="77777777" w:rsidR="00D7244F" w:rsidRDefault="00D7244F">
    <w:pPr>
      <w:pStyle w:val="HeaderFoo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823040" w14:textId="77777777" w:rsidR="00D7244F" w:rsidRDefault="00D7244F">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6280F"/>
    <w:multiLevelType w:val="multilevel"/>
    <w:tmpl w:val="96164C90"/>
    <w:lvl w:ilvl="0">
      <w:start w:val="3"/>
      <w:numFmt w:val="decimal"/>
      <w:lvlText w:val="%1"/>
      <w:lvlJc w:val="left"/>
      <w:pPr>
        <w:ind w:left="1775" w:hanging="536"/>
      </w:pPr>
      <w:rPr>
        <w:rFonts w:hint="default"/>
        <w:lang w:val="en-US" w:eastAsia="en-US" w:bidi="ar-SA"/>
      </w:rPr>
    </w:lvl>
    <w:lvl w:ilvl="1">
      <w:start w:val="3"/>
      <w:numFmt w:val="decimal"/>
      <w:lvlText w:val="%1.%2"/>
      <w:lvlJc w:val="left"/>
      <w:pPr>
        <w:ind w:left="1775" w:hanging="536"/>
      </w:pPr>
      <w:rPr>
        <w:rFonts w:hint="default"/>
        <w:lang w:val="en-US" w:eastAsia="en-US" w:bidi="ar-SA"/>
      </w:rPr>
    </w:lvl>
    <w:lvl w:ilvl="2">
      <w:start w:val="2"/>
      <w:numFmt w:val="decimal"/>
      <w:lvlText w:val="%1.%2.%3"/>
      <w:lvlJc w:val="left"/>
      <w:pPr>
        <w:ind w:left="1775" w:hanging="536"/>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4057" w:hanging="536"/>
      </w:pPr>
      <w:rPr>
        <w:rFonts w:hint="default"/>
        <w:lang w:val="en-US" w:eastAsia="en-US" w:bidi="ar-SA"/>
      </w:rPr>
    </w:lvl>
    <w:lvl w:ilvl="4">
      <w:numFmt w:val="bullet"/>
      <w:lvlText w:val="•"/>
      <w:lvlJc w:val="left"/>
      <w:pPr>
        <w:ind w:left="4816" w:hanging="536"/>
      </w:pPr>
      <w:rPr>
        <w:rFonts w:hint="default"/>
        <w:lang w:val="en-US" w:eastAsia="en-US" w:bidi="ar-SA"/>
      </w:rPr>
    </w:lvl>
    <w:lvl w:ilvl="5">
      <w:numFmt w:val="bullet"/>
      <w:lvlText w:val="•"/>
      <w:lvlJc w:val="left"/>
      <w:pPr>
        <w:ind w:left="5575" w:hanging="536"/>
      </w:pPr>
      <w:rPr>
        <w:rFonts w:hint="default"/>
        <w:lang w:val="en-US" w:eastAsia="en-US" w:bidi="ar-SA"/>
      </w:rPr>
    </w:lvl>
    <w:lvl w:ilvl="6">
      <w:numFmt w:val="bullet"/>
      <w:lvlText w:val="•"/>
      <w:lvlJc w:val="left"/>
      <w:pPr>
        <w:ind w:left="6334" w:hanging="536"/>
      </w:pPr>
      <w:rPr>
        <w:rFonts w:hint="default"/>
        <w:lang w:val="en-US" w:eastAsia="en-US" w:bidi="ar-SA"/>
      </w:rPr>
    </w:lvl>
    <w:lvl w:ilvl="7">
      <w:numFmt w:val="bullet"/>
      <w:lvlText w:val="•"/>
      <w:lvlJc w:val="left"/>
      <w:pPr>
        <w:ind w:left="7093" w:hanging="536"/>
      </w:pPr>
      <w:rPr>
        <w:rFonts w:hint="default"/>
        <w:lang w:val="en-US" w:eastAsia="en-US" w:bidi="ar-SA"/>
      </w:rPr>
    </w:lvl>
    <w:lvl w:ilvl="8">
      <w:numFmt w:val="bullet"/>
      <w:lvlText w:val="•"/>
      <w:lvlJc w:val="left"/>
      <w:pPr>
        <w:ind w:left="7852" w:hanging="536"/>
      </w:pPr>
      <w:rPr>
        <w:rFonts w:hint="default"/>
        <w:lang w:val="en-US" w:eastAsia="en-US" w:bidi="ar-SA"/>
      </w:rPr>
    </w:lvl>
  </w:abstractNum>
  <w:abstractNum w:abstractNumId="1" w15:restartNumberingAfterBreak="0">
    <w:nsid w:val="0AC30689"/>
    <w:multiLevelType w:val="multilevel"/>
    <w:tmpl w:val="0F58016A"/>
    <w:numStyleLink w:val="ImportedStyle2"/>
  </w:abstractNum>
  <w:abstractNum w:abstractNumId="2" w15:restartNumberingAfterBreak="0">
    <w:nsid w:val="11534BC4"/>
    <w:multiLevelType w:val="multilevel"/>
    <w:tmpl w:val="C4384A5A"/>
    <w:styleLink w:val="ImportedStyle4"/>
    <w:lvl w:ilvl="0">
      <w:start w:val="1"/>
      <w:numFmt w:val="decimal"/>
      <w:lvlText w:val="%1."/>
      <w:lvlJc w:val="left"/>
      <w:pPr>
        <w:ind w:left="3609" w:hanging="309"/>
      </w:pPr>
      <w:rPr>
        <w:rFonts w:ascii="Arial" w:eastAsia="Arial" w:hAnsi="Arial" w:cs="Arial"/>
        <w:b/>
        <w:bCs/>
        <w:i w:val="0"/>
        <w:iCs w:val="0"/>
        <w:caps w:val="0"/>
        <w:smallCaps w:val="0"/>
        <w:strike w:val="0"/>
        <w:dstrike w:val="0"/>
        <w:outline w:val="0"/>
        <w:emboss w:val="0"/>
        <w:imprint w:val="0"/>
        <w:color w:val="000000"/>
        <w:spacing w:val="0"/>
        <w:w w:val="100"/>
        <w:kern w:val="0"/>
        <w:position w:val="0"/>
        <w:highlight w:val="none"/>
        <w:vertAlign w:val="baseline"/>
      </w:rPr>
    </w:lvl>
    <w:lvl w:ilvl="1">
      <w:start w:val="1"/>
      <w:numFmt w:val="decimal"/>
      <w:lvlText w:val="%1.%2."/>
      <w:lvlJc w:val="left"/>
      <w:pPr>
        <w:ind w:left="3825" w:hanging="525"/>
      </w:pPr>
      <w:rPr>
        <w:rFonts w:ascii="Arial" w:eastAsia="Arial" w:hAnsi="Arial" w:cs="Arial"/>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lvl w:ilvl="2">
      <w:start w:val="1"/>
      <w:numFmt w:val="decimal"/>
      <w:lvlText w:val="%1.%2.%3."/>
      <w:lvlJc w:val="left"/>
      <w:pPr>
        <w:ind w:left="3917" w:hanging="617"/>
      </w:pPr>
      <w:rPr>
        <w:rFonts w:ascii="Arial" w:eastAsia="Arial" w:hAnsi="Arial" w:cs="Arial"/>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lvl w:ilvl="3">
      <w:start w:val="1"/>
      <w:numFmt w:val="decimal"/>
      <w:suff w:val="nothing"/>
      <w:lvlText w:val="%1.%2.%3.%4."/>
      <w:lvlJc w:val="left"/>
      <w:pPr>
        <w:ind w:left="3917" w:hanging="617"/>
      </w:pPr>
      <w:rPr>
        <w:rFonts w:ascii="Arial" w:eastAsia="Arial" w:hAnsi="Arial" w:cs="Arial"/>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lvl w:ilvl="4">
      <w:start w:val="1"/>
      <w:numFmt w:val="decimal"/>
      <w:suff w:val="nothing"/>
      <w:lvlText w:val="%1.%2.%3.%4.%5."/>
      <w:lvlJc w:val="left"/>
      <w:pPr>
        <w:ind w:left="4226" w:hanging="926"/>
      </w:pPr>
      <w:rPr>
        <w:rFonts w:ascii="Arial" w:eastAsia="Arial" w:hAnsi="Arial" w:cs="Arial"/>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lvl w:ilvl="5">
      <w:start w:val="1"/>
      <w:numFmt w:val="decimal"/>
      <w:suff w:val="nothing"/>
      <w:lvlText w:val="%1.%2.%3.%4.%5.%6."/>
      <w:lvlJc w:val="left"/>
      <w:pPr>
        <w:ind w:left="4226" w:hanging="926"/>
      </w:pPr>
      <w:rPr>
        <w:rFonts w:ascii="Arial" w:eastAsia="Arial" w:hAnsi="Arial" w:cs="Arial"/>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lvl w:ilvl="6">
      <w:start w:val="1"/>
      <w:numFmt w:val="decimal"/>
      <w:suff w:val="nothing"/>
      <w:lvlText w:val="%1.%2.%3.%4.%5.%6.%7."/>
      <w:lvlJc w:val="left"/>
      <w:pPr>
        <w:ind w:left="4534" w:hanging="1234"/>
      </w:pPr>
      <w:rPr>
        <w:rFonts w:ascii="Arial" w:eastAsia="Arial" w:hAnsi="Arial" w:cs="Arial"/>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lvl w:ilvl="7">
      <w:start w:val="1"/>
      <w:numFmt w:val="decimal"/>
      <w:suff w:val="nothing"/>
      <w:lvlText w:val="%1.%2.%3.%4.%5.%6.%7.%8."/>
      <w:lvlJc w:val="left"/>
      <w:pPr>
        <w:ind w:left="4534" w:hanging="1234"/>
      </w:pPr>
      <w:rPr>
        <w:rFonts w:ascii="Arial" w:eastAsia="Arial" w:hAnsi="Arial" w:cs="Arial"/>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lvl w:ilvl="8">
      <w:start w:val="1"/>
      <w:numFmt w:val="decimal"/>
      <w:suff w:val="nothing"/>
      <w:lvlText w:val="%1.%2.%3.%4.%5.%6.%7.%8.%9."/>
      <w:lvlJc w:val="left"/>
      <w:pPr>
        <w:ind w:left="4843" w:hanging="1543"/>
      </w:pPr>
      <w:rPr>
        <w:rFonts w:ascii="Arial" w:eastAsia="Arial" w:hAnsi="Arial" w:cs="Arial"/>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abstractNum>
  <w:abstractNum w:abstractNumId="3" w15:restartNumberingAfterBreak="0">
    <w:nsid w:val="1CB924EB"/>
    <w:multiLevelType w:val="multilevel"/>
    <w:tmpl w:val="0F58016A"/>
    <w:styleLink w:val="ImportedStyle2"/>
    <w:lvl w:ilvl="0">
      <w:start w:val="1"/>
      <w:numFmt w:val="decimal"/>
      <w:lvlText w:val="%1."/>
      <w:lvlJc w:val="left"/>
      <w:pPr>
        <w:ind w:left="3857" w:hanging="306"/>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suff w:val="nothing"/>
      <w:lvlText w:val="%1.%2."/>
      <w:lvlJc w:val="left"/>
      <w:pPr>
        <w:tabs>
          <w:tab w:val="left" w:pos="3857"/>
        </w:tabs>
        <w:ind w:left="790" w:hanging="27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tabs>
          <w:tab w:val="left" w:pos="3857"/>
        </w:tabs>
        <w:ind w:left="820" w:hanging="30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tabs>
          <w:tab w:val="left" w:pos="3857"/>
        </w:tabs>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tabs>
          <w:tab w:val="left" w:pos="3857"/>
        </w:tabs>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tabs>
          <w:tab w:val="left" w:pos="3857"/>
        </w:tabs>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tabs>
          <w:tab w:val="left" w:pos="3857"/>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tabs>
          <w:tab w:val="left" w:pos="3857"/>
        </w:tabs>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tabs>
          <w:tab w:val="left" w:pos="3857"/>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25C82B05"/>
    <w:multiLevelType w:val="multilevel"/>
    <w:tmpl w:val="5562F50A"/>
    <w:lvl w:ilvl="0">
      <w:start w:val="1"/>
      <w:numFmt w:val="decimal"/>
      <w:lvlText w:val="%1"/>
      <w:lvlJc w:val="left"/>
      <w:pPr>
        <w:ind w:left="360" w:hanging="360"/>
      </w:pPr>
      <w:rPr>
        <w:rFonts w:hint="default"/>
      </w:rPr>
    </w:lvl>
    <w:lvl w:ilvl="1">
      <w:start w:val="4"/>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2F4C2B51"/>
    <w:multiLevelType w:val="multilevel"/>
    <w:tmpl w:val="55562EB8"/>
    <w:numStyleLink w:val="ImportedStyle3"/>
  </w:abstractNum>
  <w:abstractNum w:abstractNumId="6" w15:restartNumberingAfterBreak="0">
    <w:nsid w:val="33946C29"/>
    <w:multiLevelType w:val="multilevel"/>
    <w:tmpl w:val="495E2DEA"/>
    <w:lvl w:ilvl="0">
      <w:start w:val="1"/>
      <w:numFmt w:val="decimal"/>
      <w:lvlText w:val="%1"/>
      <w:lvlJc w:val="left"/>
      <w:pPr>
        <w:ind w:left="360" w:hanging="360"/>
      </w:pPr>
      <w:rPr>
        <w:rFonts w:hint="default"/>
      </w:rPr>
    </w:lvl>
    <w:lvl w:ilvl="1">
      <w:start w:val="5"/>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3A4B0B1B"/>
    <w:multiLevelType w:val="hybridMultilevel"/>
    <w:tmpl w:val="2C505D86"/>
    <w:numStyleLink w:val="ImportedStyle1"/>
  </w:abstractNum>
  <w:abstractNum w:abstractNumId="8" w15:restartNumberingAfterBreak="0">
    <w:nsid w:val="49D94E46"/>
    <w:multiLevelType w:val="hybridMultilevel"/>
    <w:tmpl w:val="50E85F66"/>
    <w:styleLink w:val="ImportedStyle6"/>
    <w:lvl w:ilvl="0" w:tplc="2E90C04C">
      <w:start w:val="1"/>
      <w:numFmt w:val="lowerRoman"/>
      <w:lvlText w:val="%1."/>
      <w:lvlJc w:val="left"/>
      <w:pPr>
        <w:ind w:left="8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1" w:tplc="DF72B932">
      <w:start w:val="1"/>
      <w:numFmt w:val="lowerRoman"/>
      <w:lvlText w:val="%2."/>
      <w:lvlJc w:val="left"/>
      <w:pPr>
        <w:tabs>
          <w:tab w:val="left" w:pos="880"/>
        </w:tabs>
        <w:ind w:left="10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tplc="5C5A499E">
      <w:start w:val="1"/>
      <w:numFmt w:val="lowerRoman"/>
      <w:lvlText w:val="%3."/>
      <w:lvlJc w:val="left"/>
      <w:pPr>
        <w:tabs>
          <w:tab w:val="left" w:pos="880"/>
        </w:tabs>
        <w:ind w:left="180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tplc="8FD2D502">
      <w:start w:val="1"/>
      <w:numFmt w:val="lowerRoman"/>
      <w:lvlText w:val="%4."/>
      <w:lvlJc w:val="left"/>
      <w:pPr>
        <w:tabs>
          <w:tab w:val="left" w:pos="880"/>
        </w:tabs>
        <w:ind w:left="252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tplc="6B669A88">
      <w:start w:val="1"/>
      <w:numFmt w:val="lowerRoman"/>
      <w:lvlText w:val="%5."/>
      <w:lvlJc w:val="left"/>
      <w:pPr>
        <w:tabs>
          <w:tab w:val="left" w:pos="880"/>
        </w:tabs>
        <w:ind w:left="32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tplc="DAAA2876">
      <w:start w:val="1"/>
      <w:numFmt w:val="lowerRoman"/>
      <w:lvlText w:val="%6."/>
      <w:lvlJc w:val="left"/>
      <w:pPr>
        <w:tabs>
          <w:tab w:val="left" w:pos="880"/>
        </w:tabs>
        <w:ind w:left="39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tplc="C40EDFF0">
      <w:start w:val="1"/>
      <w:numFmt w:val="lowerRoman"/>
      <w:lvlText w:val="%7."/>
      <w:lvlJc w:val="left"/>
      <w:pPr>
        <w:tabs>
          <w:tab w:val="left" w:pos="880"/>
        </w:tabs>
        <w:ind w:left="46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tplc="985A54B2">
      <w:start w:val="1"/>
      <w:numFmt w:val="lowerRoman"/>
      <w:lvlText w:val="%8."/>
      <w:lvlJc w:val="left"/>
      <w:pPr>
        <w:tabs>
          <w:tab w:val="left" w:pos="880"/>
        </w:tabs>
        <w:ind w:left="540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tplc="C49AE852">
      <w:start w:val="1"/>
      <w:numFmt w:val="lowerRoman"/>
      <w:lvlText w:val="%9."/>
      <w:lvlJc w:val="left"/>
      <w:pPr>
        <w:tabs>
          <w:tab w:val="left" w:pos="880"/>
        </w:tabs>
        <w:ind w:left="612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4D9E6F9E"/>
    <w:multiLevelType w:val="multilevel"/>
    <w:tmpl w:val="9EFC97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F1F155F"/>
    <w:multiLevelType w:val="hybridMultilevel"/>
    <w:tmpl w:val="50E85F66"/>
    <w:numStyleLink w:val="ImportedStyle6"/>
  </w:abstractNum>
  <w:abstractNum w:abstractNumId="11" w15:restartNumberingAfterBreak="0">
    <w:nsid w:val="53261E68"/>
    <w:multiLevelType w:val="multilevel"/>
    <w:tmpl w:val="68109DBE"/>
    <w:lvl w:ilvl="0">
      <w:start w:val="1"/>
      <w:numFmt w:val="decimal"/>
      <w:lvlText w:val="%1."/>
      <w:lvlJc w:val="left"/>
      <w:pPr>
        <w:ind w:left="2485"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start w:val="1"/>
      <w:numFmt w:val="decimal"/>
      <w:lvlText w:val="%1.%2"/>
      <w:lvlJc w:val="left"/>
      <w:pPr>
        <w:ind w:left="12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96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3">
      <w:start w:val="1"/>
      <w:numFmt w:val="decimal"/>
      <w:lvlText w:val="%1.%2.%3.%4"/>
      <w:lvlJc w:val="left"/>
      <w:pPr>
        <w:ind w:left="232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4">
      <w:numFmt w:val="bullet"/>
      <w:lvlText w:val="•"/>
      <w:lvlJc w:val="left"/>
      <w:pPr>
        <w:ind w:left="3327" w:hanging="721"/>
      </w:pPr>
      <w:rPr>
        <w:rFonts w:hint="default"/>
        <w:lang w:val="en-US" w:eastAsia="en-US" w:bidi="ar-SA"/>
      </w:rPr>
    </w:lvl>
    <w:lvl w:ilvl="5">
      <w:numFmt w:val="bullet"/>
      <w:lvlText w:val="•"/>
      <w:lvlJc w:val="left"/>
      <w:pPr>
        <w:ind w:left="4334" w:hanging="721"/>
      </w:pPr>
      <w:rPr>
        <w:rFonts w:hint="default"/>
        <w:lang w:val="en-US" w:eastAsia="en-US" w:bidi="ar-SA"/>
      </w:rPr>
    </w:lvl>
    <w:lvl w:ilvl="6">
      <w:numFmt w:val="bullet"/>
      <w:lvlText w:val="•"/>
      <w:lvlJc w:val="left"/>
      <w:pPr>
        <w:ind w:left="5341" w:hanging="721"/>
      </w:pPr>
      <w:rPr>
        <w:rFonts w:hint="default"/>
        <w:lang w:val="en-US" w:eastAsia="en-US" w:bidi="ar-SA"/>
      </w:rPr>
    </w:lvl>
    <w:lvl w:ilvl="7">
      <w:numFmt w:val="bullet"/>
      <w:lvlText w:val="•"/>
      <w:lvlJc w:val="left"/>
      <w:pPr>
        <w:ind w:left="6349" w:hanging="721"/>
      </w:pPr>
      <w:rPr>
        <w:rFonts w:hint="default"/>
        <w:lang w:val="en-US" w:eastAsia="en-US" w:bidi="ar-SA"/>
      </w:rPr>
    </w:lvl>
    <w:lvl w:ilvl="8">
      <w:numFmt w:val="bullet"/>
      <w:lvlText w:val="•"/>
      <w:lvlJc w:val="left"/>
      <w:pPr>
        <w:ind w:left="7356" w:hanging="721"/>
      </w:pPr>
      <w:rPr>
        <w:rFonts w:hint="default"/>
        <w:lang w:val="en-US" w:eastAsia="en-US" w:bidi="ar-SA"/>
      </w:rPr>
    </w:lvl>
  </w:abstractNum>
  <w:abstractNum w:abstractNumId="12" w15:restartNumberingAfterBreak="0">
    <w:nsid w:val="59636756"/>
    <w:multiLevelType w:val="hybridMultilevel"/>
    <w:tmpl w:val="2C505D86"/>
    <w:styleLink w:val="ImportedStyle1"/>
    <w:lvl w:ilvl="0" w:tplc="57F6D694">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44AAA6C">
      <w:start w:val="1"/>
      <w:numFmt w:val="decimal"/>
      <w:lvlText w:val="%2."/>
      <w:lvlJc w:val="left"/>
      <w:pPr>
        <w:tabs>
          <w:tab w:val="left" w:pos="720"/>
        </w:tabs>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6FD80B2E">
      <w:start w:val="1"/>
      <w:numFmt w:val="decimal"/>
      <w:lvlText w:val="%3."/>
      <w:lvlJc w:val="left"/>
      <w:pPr>
        <w:tabs>
          <w:tab w:val="left" w:pos="720"/>
        </w:tabs>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3E325D60">
      <w:start w:val="1"/>
      <w:numFmt w:val="decimal"/>
      <w:lvlText w:val="%4."/>
      <w:lvlJc w:val="left"/>
      <w:pPr>
        <w:tabs>
          <w:tab w:val="left" w:pos="720"/>
        </w:tabs>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0EE086C">
      <w:start w:val="1"/>
      <w:numFmt w:val="decimal"/>
      <w:lvlText w:val="%5."/>
      <w:lvlJc w:val="left"/>
      <w:pPr>
        <w:tabs>
          <w:tab w:val="left" w:pos="720"/>
        </w:tabs>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F882238">
      <w:start w:val="1"/>
      <w:numFmt w:val="decimal"/>
      <w:lvlText w:val="%6."/>
      <w:lvlJc w:val="left"/>
      <w:pPr>
        <w:tabs>
          <w:tab w:val="left" w:pos="720"/>
        </w:tabs>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2526A034">
      <w:start w:val="1"/>
      <w:numFmt w:val="decimal"/>
      <w:lvlText w:val="%7."/>
      <w:lvlJc w:val="left"/>
      <w:pPr>
        <w:tabs>
          <w:tab w:val="left" w:pos="720"/>
        </w:tabs>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CC42E2E">
      <w:start w:val="1"/>
      <w:numFmt w:val="decimal"/>
      <w:lvlText w:val="%8."/>
      <w:lvlJc w:val="left"/>
      <w:pPr>
        <w:tabs>
          <w:tab w:val="left" w:pos="720"/>
        </w:tabs>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E968C50">
      <w:start w:val="1"/>
      <w:numFmt w:val="decimal"/>
      <w:lvlText w:val="%9."/>
      <w:lvlJc w:val="left"/>
      <w:pPr>
        <w:tabs>
          <w:tab w:val="left" w:pos="720"/>
        </w:tabs>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5B550DB5"/>
    <w:multiLevelType w:val="hybridMultilevel"/>
    <w:tmpl w:val="1FFECD90"/>
    <w:styleLink w:val="ImportedStyle7"/>
    <w:lvl w:ilvl="0" w:tplc="C57E1814">
      <w:start w:val="1"/>
      <w:numFmt w:val="bullet"/>
      <w:lvlText w:val="·"/>
      <w:lvlJc w:val="left"/>
      <w:pPr>
        <w:ind w:left="1264"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sz w:val="20"/>
        <w:szCs w:val="20"/>
        <w:highlight w:val="none"/>
        <w:vertAlign w:val="baseline"/>
      </w:rPr>
    </w:lvl>
    <w:lvl w:ilvl="1" w:tplc="F9F6FC78">
      <w:start w:val="1"/>
      <w:numFmt w:val="bullet"/>
      <w:lvlText w:val="·"/>
      <w:lvlJc w:val="left"/>
      <w:pPr>
        <w:ind w:left="2071"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highlight w:val="none"/>
        <w:vertAlign w:val="baseline"/>
      </w:rPr>
    </w:lvl>
    <w:lvl w:ilvl="2" w:tplc="2342F76E">
      <w:start w:val="1"/>
      <w:numFmt w:val="bullet"/>
      <w:lvlText w:val="·"/>
      <w:lvlJc w:val="left"/>
      <w:pPr>
        <w:ind w:left="2882"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highlight w:val="none"/>
        <w:vertAlign w:val="baseline"/>
      </w:rPr>
    </w:lvl>
    <w:lvl w:ilvl="3" w:tplc="BE78B402">
      <w:start w:val="1"/>
      <w:numFmt w:val="bullet"/>
      <w:lvlText w:val="·"/>
      <w:lvlJc w:val="left"/>
      <w:pPr>
        <w:ind w:left="3693"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highlight w:val="none"/>
        <w:vertAlign w:val="baseline"/>
      </w:rPr>
    </w:lvl>
    <w:lvl w:ilvl="4" w:tplc="4C1AF4B2">
      <w:start w:val="1"/>
      <w:numFmt w:val="bullet"/>
      <w:lvlText w:val="·"/>
      <w:lvlJc w:val="left"/>
      <w:pPr>
        <w:ind w:left="4504"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highlight w:val="none"/>
        <w:vertAlign w:val="baseline"/>
      </w:rPr>
    </w:lvl>
    <w:lvl w:ilvl="5" w:tplc="E956208C">
      <w:start w:val="1"/>
      <w:numFmt w:val="bullet"/>
      <w:lvlText w:val="·"/>
      <w:lvlJc w:val="left"/>
      <w:pPr>
        <w:ind w:left="5315"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highlight w:val="none"/>
        <w:vertAlign w:val="baseline"/>
      </w:rPr>
    </w:lvl>
    <w:lvl w:ilvl="6" w:tplc="EF52AC92">
      <w:start w:val="1"/>
      <w:numFmt w:val="bullet"/>
      <w:lvlText w:val="·"/>
      <w:lvlJc w:val="left"/>
      <w:pPr>
        <w:ind w:left="6126"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highlight w:val="none"/>
        <w:vertAlign w:val="baseline"/>
      </w:rPr>
    </w:lvl>
    <w:lvl w:ilvl="7" w:tplc="D67617DC">
      <w:start w:val="1"/>
      <w:numFmt w:val="bullet"/>
      <w:lvlText w:val="·"/>
      <w:lvlJc w:val="left"/>
      <w:pPr>
        <w:ind w:left="6937"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highlight w:val="none"/>
        <w:vertAlign w:val="baseline"/>
      </w:rPr>
    </w:lvl>
    <w:lvl w:ilvl="8" w:tplc="DC00711C">
      <w:start w:val="1"/>
      <w:numFmt w:val="bullet"/>
      <w:lvlText w:val="·"/>
      <w:lvlJc w:val="left"/>
      <w:pPr>
        <w:ind w:left="7748"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highlight w:val="none"/>
        <w:vertAlign w:val="baseline"/>
      </w:rPr>
    </w:lvl>
  </w:abstractNum>
  <w:abstractNum w:abstractNumId="14" w15:restartNumberingAfterBreak="0">
    <w:nsid w:val="63B73A9C"/>
    <w:multiLevelType w:val="multilevel"/>
    <w:tmpl w:val="BF584C58"/>
    <w:numStyleLink w:val="ImportedStyle5"/>
  </w:abstractNum>
  <w:abstractNum w:abstractNumId="15" w15:restartNumberingAfterBreak="0">
    <w:nsid w:val="6C0843A1"/>
    <w:multiLevelType w:val="multilevel"/>
    <w:tmpl w:val="55562EB8"/>
    <w:styleLink w:val="ImportedStyle3"/>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5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108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126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180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19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252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270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3240"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6D924E4D"/>
    <w:multiLevelType w:val="hybridMultilevel"/>
    <w:tmpl w:val="1FFECD90"/>
    <w:numStyleLink w:val="ImportedStyle7"/>
  </w:abstractNum>
  <w:abstractNum w:abstractNumId="17" w15:restartNumberingAfterBreak="0">
    <w:nsid w:val="7BB530AF"/>
    <w:multiLevelType w:val="multilevel"/>
    <w:tmpl w:val="BF584C58"/>
    <w:styleLink w:val="ImportedStyle5"/>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81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1800"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8" w15:restartNumberingAfterBreak="0">
    <w:nsid w:val="7FFB12DF"/>
    <w:multiLevelType w:val="multilevel"/>
    <w:tmpl w:val="C4384A5A"/>
    <w:numStyleLink w:val="ImportedStyle4"/>
  </w:abstractNum>
  <w:num w:numId="1" w16cid:durableId="1236205825">
    <w:abstractNumId w:val="12"/>
  </w:num>
  <w:num w:numId="2" w16cid:durableId="97213715">
    <w:abstractNumId w:val="7"/>
  </w:num>
  <w:num w:numId="3" w16cid:durableId="644553878">
    <w:abstractNumId w:val="3"/>
  </w:num>
  <w:num w:numId="4" w16cid:durableId="94714093">
    <w:abstractNumId w:val="1"/>
  </w:num>
  <w:num w:numId="5" w16cid:durableId="1482191774">
    <w:abstractNumId w:val="15"/>
  </w:num>
  <w:num w:numId="6" w16cid:durableId="745764946">
    <w:abstractNumId w:val="5"/>
  </w:num>
  <w:num w:numId="7" w16cid:durableId="239948214">
    <w:abstractNumId w:val="5"/>
    <w:lvlOverride w:ilvl="1">
      <w:startOverride w:val="4"/>
    </w:lvlOverride>
  </w:num>
  <w:num w:numId="8" w16cid:durableId="1016660996">
    <w:abstractNumId w:val="2"/>
  </w:num>
  <w:num w:numId="9" w16cid:durableId="1926766783">
    <w:abstractNumId w:val="18"/>
  </w:num>
  <w:num w:numId="10" w16cid:durableId="579100259">
    <w:abstractNumId w:val="18"/>
    <w:lvlOverride w:ilvl="0">
      <w:startOverride w:val="3"/>
    </w:lvlOverride>
  </w:num>
  <w:num w:numId="11" w16cid:durableId="582032290">
    <w:abstractNumId w:val="17"/>
  </w:num>
  <w:num w:numId="12" w16cid:durableId="163322046">
    <w:abstractNumId w:val="14"/>
  </w:num>
  <w:num w:numId="13" w16cid:durableId="1195580229">
    <w:abstractNumId w:val="14"/>
    <w:lvlOverride w:ilvl="1">
      <w:startOverride w:val="2"/>
    </w:lvlOverride>
  </w:num>
  <w:num w:numId="14" w16cid:durableId="615217145">
    <w:abstractNumId w:val="8"/>
  </w:num>
  <w:num w:numId="15" w16cid:durableId="1614748137">
    <w:abstractNumId w:val="10"/>
  </w:num>
  <w:num w:numId="16" w16cid:durableId="270674976">
    <w:abstractNumId w:val="13"/>
  </w:num>
  <w:num w:numId="17" w16cid:durableId="1954551721">
    <w:abstractNumId w:val="16"/>
  </w:num>
  <w:num w:numId="18" w16cid:durableId="1985356707">
    <w:abstractNumId w:val="6"/>
  </w:num>
  <w:num w:numId="19" w16cid:durableId="498732332">
    <w:abstractNumId w:val="4"/>
  </w:num>
  <w:num w:numId="20" w16cid:durableId="422145480">
    <w:abstractNumId w:val="9"/>
  </w:num>
  <w:num w:numId="21" w16cid:durableId="244807635">
    <w:abstractNumId w:val="0"/>
  </w:num>
  <w:num w:numId="22" w16cid:durableId="136960190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244F"/>
    <w:rsid w:val="00024371"/>
    <w:rsid w:val="000542ED"/>
    <w:rsid w:val="0007170E"/>
    <w:rsid w:val="000B7A19"/>
    <w:rsid w:val="000E0DBD"/>
    <w:rsid w:val="00162CE3"/>
    <w:rsid w:val="001B0697"/>
    <w:rsid w:val="001D2718"/>
    <w:rsid w:val="001D622B"/>
    <w:rsid w:val="00283552"/>
    <w:rsid w:val="002B19E8"/>
    <w:rsid w:val="005014B2"/>
    <w:rsid w:val="005D3506"/>
    <w:rsid w:val="005E3F3C"/>
    <w:rsid w:val="00663DD8"/>
    <w:rsid w:val="00706C47"/>
    <w:rsid w:val="007A11A4"/>
    <w:rsid w:val="008660C7"/>
    <w:rsid w:val="0096636C"/>
    <w:rsid w:val="00A473F5"/>
    <w:rsid w:val="00C04B59"/>
    <w:rsid w:val="00C4721B"/>
    <w:rsid w:val="00C57FDE"/>
    <w:rsid w:val="00C738D9"/>
    <w:rsid w:val="00D455AC"/>
    <w:rsid w:val="00D7244F"/>
    <w:rsid w:val="00E171D1"/>
    <w:rsid w:val="00F23270"/>
    <w:rsid w:val="00F30421"/>
    <w:rsid w:val="00F94E8E"/>
    <w:rsid w:val="00FC69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6E8AD6"/>
  <w15:docId w15:val="{9B5178E7-A4C7-44BC-AE2D-99803BC4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3">
    <w:name w:val="heading 3"/>
    <w:next w:val="Body"/>
    <w:uiPriority w:val="9"/>
    <w:unhideWhenUsed/>
    <w:qFormat/>
    <w:pPr>
      <w:keepNext/>
      <w:keepLines/>
      <w:widowControl w:val="0"/>
      <w:suppressAutoHyphens/>
      <w:spacing w:before="40"/>
      <w:outlineLvl w:val="2"/>
    </w:pPr>
    <w:rPr>
      <w:rFonts w:ascii="Arial" w:hAnsi="Arial" w:cs="Arial Unicode MS"/>
      <w:color w:val="0B5101"/>
      <w:kern w:val="2"/>
      <w:sz w:val="24"/>
      <w:szCs w:val="24"/>
      <w:u w:color="0B5101"/>
      <w:lang w:val="de-DE"/>
      <w14:textOutline w14:w="0" w14:cap="flat" w14:cmpd="sng" w14:algn="ctr">
        <w14:noFill/>
        <w14:prstDash w14:val="solid"/>
        <w14:bevel/>
      </w14:textOutli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widowControl w:val="0"/>
      <w:suppressAutoHyphens/>
    </w:pPr>
    <w:rPr>
      <w:rFonts w:cs="Arial Unicode MS"/>
      <w:color w:val="000000"/>
      <w:kern w:val="2"/>
      <w:sz w:val="24"/>
      <w:szCs w:val="24"/>
      <w:u w:color="000000"/>
      <w:lang w:val="de-DE"/>
      <w14:textOutline w14:w="0" w14:cap="flat" w14:cmpd="sng" w14:algn="ctr">
        <w14:noFill/>
        <w14:prstDash w14:val="solid"/>
        <w14:bevel/>
      </w14:textOutline>
    </w:rPr>
  </w:style>
  <w:style w:type="paragraph" w:styleId="NoSpacing">
    <w:name w:val="No Spacing"/>
    <w:qFormat/>
    <w:pPr>
      <w:widowControl w:val="0"/>
      <w:suppressAutoHyphens/>
    </w:pPr>
    <w:rPr>
      <w:rFonts w:cs="Arial Unicode MS"/>
      <w:color w:val="000000"/>
      <w:kern w:val="2"/>
      <w:sz w:val="24"/>
      <w:szCs w:val="24"/>
      <w:u w:color="000000"/>
    </w:rPr>
  </w:style>
  <w:style w:type="character" w:styleId="Strong">
    <w:name w:val="Strong"/>
    <w:rPr>
      <w:rFonts w:ascii="Times New Roman" w:hAnsi="Times New Roman"/>
      <w:b/>
      <w:bCs/>
      <w:lang w:val="en-US"/>
    </w:rPr>
  </w:style>
  <w:style w:type="numbering" w:customStyle="1" w:styleId="ImportedStyle1">
    <w:name w:val="Imported Style 1"/>
    <w:pPr>
      <w:numPr>
        <w:numId w:val="1"/>
      </w:numPr>
    </w:pPr>
  </w:style>
  <w:style w:type="paragraph" w:styleId="ListParagraph">
    <w:name w:val="List Paragraph"/>
    <w:pPr>
      <w:widowControl w:val="0"/>
      <w:suppressAutoHyphens/>
      <w:ind w:left="720"/>
    </w:pPr>
    <w:rPr>
      <w:rFonts w:cs="Arial Unicode MS"/>
      <w:color w:val="000000"/>
      <w:kern w:val="2"/>
      <w:sz w:val="24"/>
      <w:szCs w:val="24"/>
      <w:u w:color="000000"/>
    </w:rPr>
  </w:style>
  <w:style w:type="numbering" w:customStyle="1" w:styleId="ImportedStyle2">
    <w:name w:val="Imported Style 2"/>
    <w:pPr>
      <w:numPr>
        <w:numId w:val="3"/>
      </w:numPr>
    </w:pPr>
  </w:style>
  <w:style w:type="numbering" w:customStyle="1" w:styleId="ImportedStyle3">
    <w:name w:val="Imported Style 3"/>
    <w:pPr>
      <w:numPr>
        <w:numId w:val="5"/>
      </w:numPr>
    </w:pPr>
  </w:style>
  <w:style w:type="numbering" w:customStyle="1" w:styleId="ImportedStyle4">
    <w:name w:val="Imported Style 4"/>
    <w:pPr>
      <w:numPr>
        <w:numId w:val="8"/>
      </w:numPr>
    </w:pPr>
  </w:style>
  <w:style w:type="paragraph" w:customStyle="1" w:styleId="Default">
    <w:name w:val="Default"/>
    <w:pPr>
      <w:spacing w:before="160" w:line="288" w:lineRule="auto"/>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ImportedStyle5">
    <w:name w:val="Imported Style 5"/>
    <w:pPr>
      <w:numPr>
        <w:numId w:val="11"/>
      </w:numPr>
    </w:pPr>
  </w:style>
  <w:style w:type="paragraph" w:styleId="NormalWeb">
    <w:name w:val="Normal (Web)"/>
    <w:pPr>
      <w:spacing w:before="100" w:after="100"/>
    </w:pPr>
    <w:rPr>
      <w:rFonts w:cs="Arial Unicode MS"/>
      <w:color w:val="000000"/>
      <w:sz w:val="24"/>
      <w:szCs w:val="24"/>
      <w:u w:color="000000"/>
    </w:rPr>
  </w:style>
  <w:style w:type="numbering" w:customStyle="1" w:styleId="ImportedStyle6">
    <w:name w:val="Imported Style 6"/>
    <w:pPr>
      <w:numPr>
        <w:numId w:val="14"/>
      </w:numPr>
    </w:pPr>
  </w:style>
  <w:style w:type="paragraph" w:styleId="BodyText">
    <w:name w:val="Body Text"/>
    <w:pPr>
      <w:widowControl w:val="0"/>
      <w:suppressAutoHyphens/>
      <w:spacing w:after="140" w:line="276" w:lineRule="auto"/>
    </w:pPr>
    <w:rPr>
      <w:rFonts w:cs="Arial Unicode MS"/>
      <w:color w:val="000000"/>
      <w:kern w:val="2"/>
      <w:sz w:val="24"/>
      <w:szCs w:val="24"/>
      <w:u w:color="000000"/>
    </w:rPr>
  </w:style>
  <w:style w:type="numbering" w:customStyle="1" w:styleId="ImportedStyle7">
    <w:name w:val="Imported Style 7"/>
    <w:pPr>
      <w:numPr>
        <w:numId w:val="16"/>
      </w:numPr>
    </w:pPr>
  </w:style>
  <w:style w:type="paragraph" w:customStyle="1" w:styleId="Heading">
    <w:name w:val="Heading"/>
    <w:next w:val="Body"/>
    <w:pPr>
      <w:keepNext/>
      <w:keepLines/>
      <w:widowControl w:val="0"/>
      <w:suppressAutoHyphens/>
      <w:spacing w:before="240"/>
      <w:outlineLvl w:val="0"/>
    </w:pPr>
    <w:rPr>
      <w:rFonts w:ascii="Arial" w:hAnsi="Arial" w:cs="Arial Unicode MS"/>
      <w:color w:val="117A02"/>
      <w:kern w:val="2"/>
      <w:sz w:val="32"/>
      <w:szCs w:val="32"/>
      <w:u w:color="117A02"/>
      <w14:textOutline w14:w="0" w14:cap="flat" w14:cmpd="sng" w14:algn="ctr">
        <w14:noFill/>
        <w14:prstDash w14:val="solid"/>
        <w14:bevel/>
      </w14:textOutline>
    </w:rPr>
  </w:style>
  <w:style w:type="character" w:customStyle="1" w:styleId="Link">
    <w:name w:val="Link"/>
    <w:rPr>
      <w:outline w:val="0"/>
      <w:color w:val="0000EE"/>
      <w:u w:val="single" w:color="0000EE"/>
    </w:rPr>
  </w:style>
  <w:style w:type="character" w:customStyle="1" w:styleId="Hyperlink0">
    <w:name w:val="Hyperlink.0"/>
    <w:basedOn w:val="Link"/>
    <w:rPr>
      <w:rFonts w:ascii="Times New Roman" w:eastAsia="Times New Roman" w:hAnsi="Times New Roman" w:cs="Times New Roman"/>
      <w:outline w:val="0"/>
      <w:color w:val="0000EE"/>
      <w:u w:val="single" w:color="0000EE"/>
    </w:rPr>
  </w:style>
  <w:style w:type="paragraph" w:customStyle="1" w:styleId="Author">
    <w:name w:val="Author"/>
    <w:rsid w:val="007A11A4"/>
    <w:pPr>
      <w:pBdr>
        <w:top w:val="none" w:sz="0" w:space="0" w:color="auto"/>
        <w:left w:val="none" w:sz="0" w:space="0" w:color="auto"/>
        <w:bottom w:val="none" w:sz="0" w:space="0" w:color="auto"/>
        <w:right w:val="none" w:sz="0" w:space="0" w:color="auto"/>
        <w:between w:val="none" w:sz="0" w:space="0" w:color="auto"/>
        <w:bar w:val="none" w:sz="0" w:color="auto"/>
      </w:pBdr>
      <w:spacing w:before="360" w:after="40"/>
      <w:jc w:val="center"/>
    </w:pPr>
    <w:rPr>
      <w:rFonts w:eastAsia="SimSun"/>
      <w:noProof/>
      <w:sz w:val="22"/>
      <w:szCs w:val="22"/>
      <w:bdr w:val="none" w:sz="0" w:space="0" w:color="auto"/>
    </w:rPr>
  </w:style>
  <w:style w:type="paragraph" w:styleId="Header">
    <w:name w:val="header"/>
    <w:basedOn w:val="Normal"/>
    <w:link w:val="HeaderChar"/>
    <w:uiPriority w:val="99"/>
    <w:unhideWhenUsed/>
    <w:rsid w:val="001B0697"/>
    <w:pPr>
      <w:tabs>
        <w:tab w:val="center" w:pos="4680"/>
        <w:tab w:val="right" w:pos="9360"/>
      </w:tabs>
    </w:pPr>
  </w:style>
  <w:style w:type="character" w:customStyle="1" w:styleId="HeaderChar">
    <w:name w:val="Header Char"/>
    <w:basedOn w:val="DefaultParagraphFont"/>
    <w:link w:val="Header"/>
    <w:uiPriority w:val="99"/>
    <w:rsid w:val="001B0697"/>
    <w:rPr>
      <w:sz w:val="24"/>
      <w:szCs w:val="24"/>
    </w:rPr>
  </w:style>
  <w:style w:type="paragraph" w:styleId="Footer">
    <w:name w:val="footer"/>
    <w:basedOn w:val="Normal"/>
    <w:link w:val="FooterChar"/>
    <w:uiPriority w:val="99"/>
    <w:unhideWhenUsed/>
    <w:rsid w:val="001B0697"/>
    <w:pPr>
      <w:tabs>
        <w:tab w:val="center" w:pos="4680"/>
        <w:tab w:val="right" w:pos="9360"/>
      </w:tabs>
    </w:pPr>
  </w:style>
  <w:style w:type="character" w:customStyle="1" w:styleId="FooterChar">
    <w:name w:val="Footer Char"/>
    <w:basedOn w:val="DefaultParagraphFont"/>
    <w:link w:val="Footer"/>
    <w:uiPriority w:val="99"/>
    <w:rsid w:val="001B0697"/>
    <w:rPr>
      <w:sz w:val="24"/>
      <w:szCs w:val="24"/>
    </w:rPr>
  </w:style>
  <w:style w:type="paragraph" w:styleId="TOC1">
    <w:name w:val="toc 1"/>
    <w:basedOn w:val="Normal"/>
    <w:uiPriority w:val="1"/>
    <w:qFormat/>
    <w:rsid w:val="00F94E8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spacing w:before="120"/>
      <w:ind w:left="877" w:hanging="357"/>
    </w:pPr>
    <w:rPr>
      <w:rFonts w:eastAsia="Times New Roman"/>
      <w:bdr w:val="none" w:sz="0" w:space="0" w:color="auto"/>
    </w:rPr>
  </w:style>
  <w:style w:type="paragraph" w:styleId="TOC2">
    <w:name w:val="toc 2"/>
    <w:basedOn w:val="Normal"/>
    <w:uiPriority w:val="1"/>
    <w:qFormat/>
    <w:rsid w:val="00F94E8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spacing w:before="120"/>
      <w:ind w:left="1240" w:hanging="360"/>
    </w:pPr>
    <w:rPr>
      <w:rFonts w:eastAsia="Times New Roman"/>
      <w:bdr w:val="none" w:sz="0" w:space="0" w:color="auto"/>
    </w:rPr>
  </w:style>
  <w:style w:type="paragraph" w:styleId="TOC3">
    <w:name w:val="toc 3"/>
    <w:basedOn w:val="Normal"/>
    <w:uiPriority w:val="1"/>
    <w:qFormat/>
    <w:rsid w:val="00F94E8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spacing w:before="120"/>
      <w:ind w:left="1960" w:hanging="720"/>
    </w:pPr>
    <w:rPr>
      <w:rFonts w:eastAsia="Times New Roman"/>
      <w:bdr w:val="none" w:sz="0" w:space="0" w:color="auto"/>
    </w:rPr>
  </w:style>
  <w:style w:type="paragraph" w:styleId="TOC4">
    <w:name w:val="toc 4"/>
    <w:basedOn w:val="Normal"/>
    <w:uiPriority w:val="1"/>
    <w:qFormat/>
    <w:rsid w:val="00F94E8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spacing w:before="120"/>
      <w:ind w:left="2320" w:hanging="720"/>
    </w:pPr>
    <w:rPr>
      <w:rFonts w:eastAsia="Times New Roman"/>
      <w:bdr w:val="none" w:sz="0" w:space="0" w:color="auto"/>
    </w:rPr>
  </w:style>
  <w:style w:type="character" w:styleId="UnresolvedMention">
    <w:name w:val="Unresolved Mention"/>
    <w:basedOn w:val="DefaultParagraphFont"/>
    <w:uiPriority w:val="99"/>
    <w:semiHidden/>
    <w:unhideWhenUsed/>
    <w:rsid w:val="00F94E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0213361">
      <w:bodyDiv w:val="1"/>
      <w:marLeft w:val="0"/>
      <w:marRight w:val="0"/>
      <w:marTop w:val="0"/>
      <w:marBottom w:val="0"/>
      <w:divBdr>
        <w:top w:val="none" w:sz="0" w:space="0" w:color="auto"/>
        <w:left w:val="none" w:sz="0" w:space="0" w:color="auto"/>
        <w:bottom w:val="none" w:sz="0" w:space="0" w:color="auto"/>
        <w:right w:val="none" w:sz="0" w:space="0" w:color="auto"/>
      </w:divBdr>
    </w:div>
    <w:div w:id="277684965">
      <w:bodyDiv w:val="1"/>
      <w:marLeft w:val="0"/>
      <w:marRight w:val="0"/>
      <w:marTop w:val="0"/>
      <w:marBottom w:val="0"/>
      <w:divBdr>
        <w:top w:val="none" w:sz="0" w:space="0" w:color="auto"/>
        <w:left w:val="none" w:sz="0" w:space="0" w:color="auto"/>
        <w:bottom w:val="none" w:sz="0" w:space="0" w:color="auto"/>
        <w:right w:val="none" w:sz="0" w:space="0" w:color="auto"/>
      </w:divBdr>
    </w:div>
    <w:div w:id="944266989">
      <w:bodyDiv w:val="1"/>
      <w:marLeft w:val="0"/>
      <w:marRight w:val="0"/>
      <w:marTop w:val="0"/>
      <w:marBottom w:val="0"/>
      <w:divBdr>
        <w:top w:val="none" w:sz="0" w:space="0" w:color="auto"/>
        <w:left w:val="none" w:sz="0" w:space="0" w:color="auto"/>
        <w:bottom w:val="none" w:sz="0" w:space="0" w:color="auto"/>
        <w:right w:val="none" w:sz="0" w:space="0" w:color="auto"/>
      </w:divBdr>
    </w:div>
    <w:div w:id="1460994826">
      <w:bodyDiv w:val="1"/>
      <w:marLeft w:val="0"/>
      <w:marRight w:val="0"/>
      <w:marTop w:val="0"/>
      <w:marBottom w:val="0"/>
      <w:divBdr>
        <w:top w:val="none" w:sz="0" w:space="0" w:color="auto"/>
        <w:left w:val="none" w:sz="0" w:space="0" w:color="auto"/>
        <w:bottom w:val="none" w:sz="0" w:space="0" w:color="auto"/>
        <w:right w:val="none" w:sz="0" w:space="0" w:color="auto"/>
      </w:divBdr>
    </w:div>
    <w:div w:id="1596938361">
      <w:bodyDiv w:val="1"/>
      <w:marLeft w:val="0"/>
      <w:marRight w:val="0"/>
      <w:marTop w:val="0"/>
      <w:marBottom w:val="0"/>
      <w:divBdr>
        <w:top w:val="none" w:sz="0" w:space="0" w:color="auto"/>
        <w:left w:val="none" w:sz="0" w:space="0" w:color="auto"/>
        <w:bottom w:val="none" w:sz="0" w:space="0" w:color="auto"/>
        <w:right w:val="none" w:sz="0" w:space="0" w:color="auto"/>
      </w:divBdr>
    </w:div>
    <w:div w:id="16363708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6.xml"/><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4.xm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0.png"/><Relationship Id="rId32" Type="http://schemas.openxmlformats.org/officeDocument/2006/relationships/header" Target="header8.xm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image" Target="media/image4.jpeg"/><Relationship Id="rId19" Type="http://schemas.openxmlformats.org/officeDocument/2006/relationships/header" Target="header7.xml"/><Relationship Id="rId31" Type="http://schemas.openxmlformats.org/officeDocument/2006/relationships/image" Target="media/image17.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image" Target="media/image2.jpeg"/></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18A303"/>
      </a:accent1>
      <a:accent2>
        <a:srgbClr val="0369A3"/>
      </a:accent2>
      <a:accent3>
        <a:srgbClr val="A33E03"/>
      </a:accent3>
      <a:accent4>
        <a:srgbClr val="8E03A3"/>
      </a:accent4>
      <a:accent5>
        <a:srgbClr val="C99C00"/>
      </a:accent5>
      <a:accent6>
        <a:srgbClr val="C9211E"/>
      </a:accent6>
      <a:hlink>
        <a:srgbClr val="0000FF"/>
      </a:hlink>
      <a:folHlink>
        <a:srgbClr val="FF00FF"/>
      </a:folHlink>
    </a:clrScheme>
    <a:fontScheme name="Office">
      <a:majorFont>
        <a:latin typeface="Helvetica Neue"/>
        <a:ea typeface="Helvetica Neue"/>
        <a:cs typeface="Helvetica Neue"/>
      </a:majorFont>
      <a:minorFont>
        <a:latin typeface="Helvetica Neue"/>
        <a:ea typeface="Helvetica Neue"/>
        <a:cs typeface="Helvetica Neu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noFill/>
          <a:miter lim="4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Arial"/>
            <a:ea typeface="Arial"/>
            <a:cs typeface="Arial"/>
            <a:sym typeface="Arial"/>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noFill/>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Arial"/>
            <a:ea typeface="Arial"/>
            <a:cs typeface="Arial"/>
            <a:sym typeface="Arial"/>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TotalTime>
  <Pages>45</Pages>
  <Words>15018</Words>
  <Characters>85603</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shi N</dc:creator>
  <cp:lastModifiedBy>Harshi N</cp:lastModifiedBy>
  <cp:revision>12</cp:revision>
  <dcterms:created xsi:type="dcterms:W3CDTF">2024-10-21T04:36:00Z</dcterms:created>
  <dcterms:modified xsi:type="dcterms:W3CDTF">2024-10-21T14:40:00Z</dcterms:modified>
</cp:coreProperties>
</file>